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15CA28" w14:textId="362E97D1" w:rsidR="000A62B5" w:rsidRPr="00CE3B13" w:rsidRDefault="000A62B5" w:rsidP="000A62B5"/>
    <w:p w14:paraId="68AF8E48" w14:textId="640447A4" w:rsidR="000A62B5" w:rsidRPr="00643E37" w:rsidRDefault="000A62B5" w:rsidP="00643E37">
      <w:pPr>
        <w:pStyle w:val="Title"/>
      </w:pPr>
      <w:bookmarkStart w:id="0" w:name="OLE_LINK1"/>
      <w:r w:rsidRPr="00643E37">
        <w:t xml:space="preserve">Isolating transdiagnostic effects reveals </w:t>
      </w:r>
      <w:r w:rsidR="00282104" w:rsidRPr="00643E37">
        <w:t>specific genetic profiles</w:t>
      </w:r>
      <w:r w:rsidRPr="00643E37">
        <w:t xml:space="preserve"> in psychiatric disorders.</w:t>
      </w:r>
    </w:p>
    <w:bookmarkEnd w:id="0"/>
    <w:p w14:paraId="1CCB978C" w14:textId="77777777" w:rsidR="005B33FF" w:rsidRPr="0097423F" w:rsidRDefault="005B33FF" w:rsidP="00F41308">
      <w:pPr>
        <w:pStyle w:val="Title"/>
        <w:rPr>
          <w:rFonts w:cstheme="minorHAnsi"/>
        </w:rPr>
      </w:pPr>
    </w:p>
    <w:p w14:paraId="7B77F0D9" w14:textId="404FE7D6" w:rsidR="005B33FF" w:rsidRPr="0097423F" w:rsidRDefault="005B33FF" w:rsidP="00643E37">
      <w:pPr>
        <w:rPr>
          <w:rFonts w:eastAsiaTheme="minorEastAsia"/>
          <w:sz w:val="18"/>
          <w:szCs w:val="18"/>
        </w:rPr>
      </w:pPr>
      <w:r w:rsidRPr="0097423F">
        <w:rPr>
          <w:rStyle w:val="normaltextrun"/>
          <w:rFonts w:cstheme="minorHAnsi"/>
          <w:sz w:val="22"/>
          <w:szCs w:val="22"/>
          <w:lang w:val="en"/>
        </w:rPr>
        <w:t>Engin Keser</w:t>
      </w:r>
      <w:r w:rsidRPr="0097423F">
        <w:rPr>
          <w:rStyle w:val="normaltextrun"/>
          <w:rFonts w:cstheme="minorHAnsi"/>
          <w:sz w:val="17"/>
          <w:szCs w:val="17"/>
          <w:vertAlign w:val="superscript"/>
          <w:lang w:val="en"/>
        </w:rPr>
        <w:t>1,5</w:t>
      </w:r>
      <w:r w:rsidRPr="0097423F">
        <w:rPr>
          <w:rStyle w:val="normaltextrun"/>
          <w:rFonts w:cstheme="minorHAnsi"/>
          <w:sz w:val="22"/>
          <w:szCs w:val="22"/>
          <w:lang w:val="en"/>
        </w:rPr>
        <w:t>, Wangjingyi Liao</w:t>
      </w:r>
      <w:r w:rsidRPr="0097423F">
        <w:rPr>
          <w:rStyle w:val="normaltextrun"/>
          <w:rFonts w:cstheme="minorHAnsi"/>
          <w:sz w:val="17"/>
          <w:szCs w:val="17"/>
          <w:vertAlign w:val="superscript"/>
          <w:lang w:val="en"/>
        </w:rPr>
        <w:t>2,5</w:t>
      </w:r>
      <w:r w:rsidRPr="0097423F">
        <w:rPr>
          <w:rStyle w:val="normaltextrun"/>
          <w:rFonts w:cstheme="minorHAnsi"/>
          <w:sz w:val="22"/>
          <w:szCs w:val="22"/>
          <w:lang w:val="en"/>
        </w:rPr>
        <w:t>, Andrea G. Allegrini</w:t>
      </w:r>
      <w:r w:rsidRPr="0097423F">
        <w:rPr>
          <w:rStyle w:val="normaltextrun"/>
          <w:rFonts w:cstheme="minorHAnsi"/>
          <w:sz w:val="17"/>
          <w:szCs w:val="17"/>
          <w:vertAlign w:val="superscript"/>
          <w:lang w:val="en"/>
        </w:rPr>
        <w:t>3</w:t>
      </w:r>
      <w:r w:rsidRPr="0097423F">
        <w:rPr>
          <w:rStyle w:val="normaltextrun"/>
          <w:rFonts w:cstheme="minorHAnsi"/>
          <w:sz w:val="22"/>
          <w:szCs w:val="22"/>
          <w:lang w:val="en"/>
        </w:rPr>
        <w:t>, Kaili Rimfeld</w:t>
      </w:r>
      <w:r w:rsidRPr="0097423F">
        <w:rPr>
          <w:rStyle w:val="normaltextrun"/>
          <w:rFonts w:cstheme="minorHAnsi"/>
          <w:sz w:val="17"/>
          <w:szCs w:val="17"/>
          <w:vertAlign w:val="superscript"/>
          <w:lang w:val="en"/>
        </w:rPr>
        <w:t>1,4</w:t>
      </w:r>
      <w:r w:rsidRPr="0097423F">
        <w:rPr>
          <w:rStyle w:val="normaltextrun"/>
          <w:rFonts w:cstheme="minorHAnsi"/>
          <w:sz w:val="22"/>
          <w:szCs w:val="22"/>
          <w:lang w:val="en"/>
        </w:rPr>
        <w:t xml:space="preserve">, </w:t>
      </w:r>
      <w:r w:rsidR="00EE78D8">
        <w:rPr>
          <w:rStyle w:val="normaltextrun"/>
          <w:rFonts w:cstheme="minorHAnsi"/>
          <w:sz w:val="22"/>
          <w:szCs w:val="22"/>
          <w:lang w:val="en"/>
        </w:rPr>
        <w:t>Thalia C. Eley</w:t>
      </w:r>
      <w:r w:rsidR="00EE78D8" w:rsidRPr="0097423F">
        <w:rPr>
          <w:rStyle w:val="normaltextrun"/>
          <w:rFonts w:cstheme="minorHAnsi"/>
          <w:sz w:val="17"/>
          <w:szCs w:val="17"/>
          <w:vertAlign w:val="superscript"/>
          <w:lang w:val="en"/>
        </w:rPr>
        <w:t>1</w:t>
      </w:r>
      <w:r w:rsidR="00EE78D8">
        <w:rPr>
          <w:rStyle w:val="normaltextrun"/>
          <w:rFonts w:cstheme="minorHAnsi"/>
          <w:sz w:val="22"/>
          <w:szCs w:val="22"/>
          <w:lang w:val="en"/>
        </w:rPr>
        <w:t xml:space="preserve">, </w:t>
      </w:r>
      <w:r w:rsidRPr="0097423F">
        <w:rPr>
          <w:rStyle w:val="normaltextrun"/>
          <w:rFonts w:cstheme="minorHAnsi"/>
          <w:sz w:val="22"/>
          <w:szCs w:val="22"/>
          <w:lang w:val="en"/>
        </w:rPr>
        <w:t>Robert Plomin</w:t>
      </w:r>
      <w:r w:rsidRPr="0097423F">
        <w:rPr>
          <w:rStyle w:val="normaltextrun"/>
          <w:rFonts w:cstheme="minorHAnsi"/>
          <w:sz w:val="17"/>
          <w:szCs w:val="17"/>
          <w:vertAlign w:val="superscript"/>
          <w:lang w:val="en"/>
        </w:rPr>
        <w:t>1,6</w:t>
      </w:r>
      <w:r w:rsidRPr="0097423F">
        <w:rPr>
          <w:rStyle w:val="normaltextrun"/>
          <w:rFonts w:cstheme="minorHAnsi"/>
          <w:sz w:val="22"/>
          <w:szCs w:val="22"/>
          <w:lang w:val="en"/>
        </w:rPr>
        <w:t xml:space="preserve"> and Margherita Malanchini</w:t>
      </w:r>
      <w:r w:rsidRPr="0097423F">
        <w:rPr>
          <w:rStyle w:val="normaltextrun"/>
          <w:rFonts w:cstheme="minorHAnsi"/>
          <w:sz w:val="17"/>
          <w:szCs w:val="17"/>
          <w:vertAlign w:val="superscript"/>
          <w:lang w:val="en"/>
        </w:rPr>
        <w:t>1,2,6</w:t>
      </w:r>
      <w:r w:rsidRPr="0097423F">
        <w:rPr>
          <w:rStyle w:val="eop"/>
          <w:rFonts w:cstheme="minorHAnsi"/>
          <w:sz w:val="17"/>
          <w:szCs w:val="17"/>
        </w:rPr>
        <w:t> </w:t>
      </w:r>
    </w:p>
    <w:p w14:paraId="435FAB4B"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22"/>
          <w:szCs w:val="22"/>
          <w:lang w:val="en"/>
        </w:rPr>
        <w:t> </w:t>
      </w:r>
      <w:r w:rsidRPr="0097423F">
        <w:rPr>
          <w:rStyle w:val="eop"/>
          <w:rFonts w:eastAsiaTheme="minorEastAsia" w:cstheme="minorHAnsi"/>
          <w:sz w:val="22"/>
          <w:szCs w:val="22"/>
        </w:rPr>
        <w:t> </w:t>
      </w:r>
    </w:p>
    <w:p w14:paraId="483B3CD4"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1 </w:t>
      </w:r>
      <w:r w:rsidRPr="0097423F">
        <w:rPr>
          <w:rStyle w:val="normaltextrun"/>
          <w:rFonts w:eastAsiaTheme="minorEastAsia" w:cstheme="minorHAnsi"/>
          <w:sz w:val="22"/>
          <w:szCs w:val="22"/>
          <w:lang w:val="en"/>
        </w:rPr>
        <w:t>Social, Genetic and Developmental Psychiatry Centre, King's College London</w:t>
      </w:r>
      <w:r w:rsidRPr="0097423F">
        <w:rPr>
          <w:rStyle w:val="eop"/>
          <w:rFonts w:eastAsiaTheme="minorEastAsia" w:cstheme="minorHAnsi"/>
          <w:sz w:val="22"/>
          <w:szCs w:val="22"/>
        </w:rPr>
        <w:t> </w:t>
      </w:r>
    </w:p>
    <w:p w14:paraId="2399700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2 </w:t>
      </w:r>
      <w:r w:rsidRPr="0097423F">
        <w:rPr>
          <w:rStyle w:val="normaltextrun"/>
          <w:rFonts w:eastAsiaTheme="minorEastAsia" w:cstheme="minorHAnsi"/>
          <w:sz w:val="22"/>
          <w:szCs w:val="22"/>
          <w:lang w:val="en"/>
        </w:rPr>
        <w:t xml:space="preserve">School of Biological and </w:t>
      </w:r>
      <w:proofErr w:type="spellStart"/>
      <w:r w:rsidRPr="0097423F">
        <w:rPr>
          <w:rStyle w:val="normaltextrun"/>
          <w:rFonts w:eastAsiaTheme="minorEastAsia" w:cstheme="minorHAnsi"/>
          <w:sz w:val="22"/>
          <w:szCs w:val="22"/>
          <w:lang w:val="en"/>
        </w:rPr>
        <w:t>Behavioural</w:t>
      </w:r>
      <w:proofErr w:type="spellEnd"/>
      <w:r w:rsidRPr="0097423F">
        <w:rPr>
          <w:rStyle w:val="normaltextrun"/>
          <w:rFonts w:eastAsiaTheme="minorEastAsia" w:cstheme="minorHAnsi"/>
          <w:sz w:val="22"/>
          <w:szCs w:val="22"/>
          <w:lang w:val="en"/>
        </w:rPr>
        <w:t xml:space="preserve"> Sciences, Queen Mary University of London</w:t>
      </w:r>
      <w:r w:rsidRPr="0097423F">
        <w:rPr>
          <w:rStyle w:val="eop"/>
          <w:rFonts w:eastAsiaTheme="minorEastAsia" w:cstheme="minorHAnsi"/>
          <w:sz w:val="22"/>
          <w:szCs w:val="22"/>
        </w:rPr>
        <w:t> </w:t>
      </w:r>
    </w:p>
    <w:p w14:paraId="506B7C4E"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3 </w:t>
      </w:r>
      <w:r w:rsidRPr="0097423F">
        <w:rPr>
          <w:rStyle w:val="normaltextrun"/>
          <w:rFonts w:eastAsiaTheme="minorEastAsia" w:cstheme="minorHAnsi"/>
          <w:sz w:val="22"/>
          <w:szCs w:val="22"/>
          <w:lang w:val="en"/>
        </w:rPr>
        <w:t>Department of Psychology and Language Science, University College London</w:t>
      </w:r>
      <w:r w:rsidRPr="0097423F">
        <w:rPr>
          <w:rStyle w:val="eop"/>
          <w:rFonts w:eastAsiaTheme="minorEastAsia" w:cstheme="minorHAnsi"/>
          <w:sz w:val="22"/>
          <w:szCs w:val="22"/>
        </w:rPr>
        <w:t> </w:t>
      </w:r>
    </w:p>
    <w:p w14:paraId="468CAC4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4</w:t>
      </w:r>
      <w:r w:rsidRPr="0097423F">
        <w:rPr>
          <w:rStyle w:val="normaltextrun"/>
          <w:rFonts w:eastAsiaTheme="minorEastAsia" w:cstheme="minorHAnsi"/>
          <w:sz w:val="22"/>
          <w:szCs w:val="22"/>
          <w:lang w:val="en"/>
        </w:rPr>
        <w:t xml:space="preserve"> Department of Psychology, Royal Holloway University of London</w:t>
      </w:r>
      <w:r w:rsidRPr="0097423F">
        <w:rPr>
          <w:rStyle w:val="eop"/>
          <w:rFonts w:eastAsiaTheme="minorEastAsia" w:cstheme="minorHAnsi"/>
          <w:sz w:val="22"/>
          <w:szCs w:val="22"/>
        </w:rPr>
        <w:t> </w:t>
      </w:r>
    </w:p>
    <w:p w14:paraId="1DBA07DF" w14:textId="36A125E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5</w:t>
      </w:r>
      <w:r w:rsidR="00DF6234">
        <w:rPr>
          <w:rStyle w:val="normaltextrun"/>
          <w:rFonts w:eastAsiaTheme="minorEastAsia" w:cstheme="minorHAnsi"/>
          <w:sz w:val="17"/>
          <w:szCs w:val="17"/>
          <w:vertAlign w:val="superscript"/>
          <w:lang w:val="en"/>
        </w:rPr>
        <w:t xml:space="preserve"> </w:t>
      </w:r>
      <w:r w:rsidRPr="0097423F">
        <w:rPr>
          <w:rStyle w:val="normaltextrun"/>
          <w:rFonts w:eastAsiaTheme="minorEastAsia" w:cstheme="minorHAnsi"/>
          <w:sz w:val="22"/>
          <w:szCs w:val="22"/>
          <w:lang w:val="en"/>
        </w:rPr>
        <w:t xml:space="preserve">These authors contributed </w:t>
      </w:r>
      <w:proofErr w:type="gramStart"/>
      <w:r w:rsidRPr="0097423F">
        <w:rPr>
          <w:rStyle w:val="normaltextrun"/>
          <w:rFonts w:eastAsiaTheme="minorEastAsia" w:cstheme="minorHAnsi"/>
          <w:sz w:val="22"/>
          <w:szCs w:val="22"/>
          <w:lang w:val="en"/>
        </w:rPr>
        <w:t>equally</w:t>
      </w:r>
      <w:proofErr w:type="gramEnd"/>
      <w:r w:rsidRPr="0097423F">
        <w:rPr>
          <w:rStyle w:val="eop"/>
          <w:rFonts w:eastAsiaTheme="minorEastAsia" w:cstheme="minorHAnsi"/>
          <w:sz w:val="22"/>
          <w:szCs w:val="22"/>
        </w:rPr>
        <w:t> </w:t>
      </w:r>
    </w:p>
    <w:p w14:paraId="04CCB4F5" w14:textId="77777777" w:rsidR="005B33FF" w:rsidRDefault="005B33FF" w:rsidP="00643E37">
      <w:pPr>
        <w:rPr>
          <w:rStyle w:val="eop"/>
          <w:rFonts w:eastAsiaTheme="minorEastAsia" w:cstheme="minorHAnsi"/>
          <w:sz w:val="22"/>
          <w:szCs w:val="22"/>
        </w:rPr>
      </w:pPr>
      <w:r w:rsidRPr="0097423F">
        <w:rPr>
          <w:rStyle w:val="normaltextrun"/>
          <w:rFonts w:eastAsiaTheme="minorEastAsia" w:cstheme="minorHAnsi"/>
          <w:sz w:val="17"/>
          <w:szCs w:val="17"/>
          <w:vertAlign w:val="superscript"/>
          <w:lang w:val="en"/>
        </w:rPr>
        <w:t xml:space="preserve">6 </w:t>
      </w:r>
      <w:r w:rsidRPr="0097423F">
        <w:rPr>
          <w:rStyle w:val="normaltextrun"/>
          <w:rFonts w:eastAsiaTheme="minorEastAsia" w:cstheme="minorHAnsi"/>
          <w:sz w:val="22"/>
          <w:szCs w:val="22"/>
          <w:lang w:val="en"/>
        </w:rPr>
        <w:t xml:space="preserve">These authors jointly supervised the </w:t>
      </w:r>
      <w:proofErr w:type="gramStart"/>
      <w:r w:rsidRPr="0097423F">
        <w:rPr>
          <w:rStyle w:val="normaltextrun"/>
          <w:rFonts w:eastAsiaTheme="minorEastAsia" w:cstheme="minorHAnsi"/>
          <w:sz w:val="22"/>
          <w:szCs w:val="22"/>
          <w:lang w:val="en"/>
        </w:rPr>
        <w:t>work</w:t>
      </w:r>
      <w:proofErr w:type="gramEnd"/>
      <w:r w:rsidRPr="0097423F">
        <w:rPr>
          <w:rStyle w:val="eop"/>
          <w:rFonts w:eastAsiaTheme="minorEastAsia" w:cstheme="minorHAnsi"/>
          <w:sz w:val="22"/>
          <w:szCs w:val="22"/>
        </w:rPr>
        <w:t> </w:t>
      </w:r>
    </w:p>
    <w:p w14:paraId="355EDCC9" w14:textId="77777777" w:rsidR="006228FB" w:rsidRDefault="006228FB" w:rsidP="00643E37">
      <w:pPr>
        <w:rPr>
          <w:rStyle w:val="eop"/>
          <w:rFonts w:eastAsiaTheme="minorEastAsia" w:cstheme="minorHAnsi"/>
          <w:sz w:val="22"/>
          <w:szCs w:val="22"/>
        </w:rPr>
      </w:pPr>
    </w:p>
    <w:p w14:paraId="6BAC3E2E" w14:textId="7D0042B1" w:rsidR="006228FB" w:rsidRDefault="006228FB" w:rsidP="00643E37">
      <w:pPr>
        <w:rPr>
          <w:rStyle w:val="eop"/>
          <w:rFonts w:eastAsiaTheme="minorEastAsia" w:cstheme="minorHAnsi"/>
          <w:sz w:val="22"/>
          <w:szCs w:val="22"/>
        </w:rPr>
      </w:pPr>
      <w:r>
        <w:rPr>
          <w:rStyle w:val="eop"/>
          <w:rFonts w:eastAsiaTheme="minorEastAsia" w:cstheme="minorHAnsi"/>
          <w:sz w:val="22"/>
          <w:szCs w:val="22"/>
        </w:rPr>
        <w:t xml:space="preserve">Correspondence: </w:t>
      </w:r>
      <w:hyperlink r:id="rId7" w:history="1">
        <w:r w:rsidRPr="0074482C">
          <w:rPr>
            <w:rStyle w:val="Hyperlink"/>
            <w:rFonts w:eastAsiaTheme="minorEastAsia" w:cstheme="minorHAnsi"/>
            <w:sz w:val="22"/>
            <w:szCs w:val="22"/>
          </w:rPr>
          <w:t>Robert.plomin@kcl.ac.uk</w:t>
        </w:r>
      </w:hyperlink>
      <w:r>
        <w:rPr>
          <w:rStyle w:val="eop"/>
          <w:rFonts w:eastAsiaTheme="minorEastAsia" w:cstheme="minorHAnsi"/>
          <w:sz w:val="22"/>
          <w:szCs w:val="22"/>
        </w:rPr>
        <w:t xml:space="preserve">; </w:t>
      </w:r>
      <w:hyperlink r:id="rId8" w:history="1">
        <w:r w:rsidRPr="0074482C">
          <w:rPr>
            <w:rStyle w:val="Hyperlink"/>
            <w:rFonts w:eastAsiaTheme="minorEastAsia" w:cstheme="minorHAnsi"/>
            <w:sz w:val="22"/>
            <w:szCs w:val="22"/>
          </w:rPr>
          <w:t>m.malanchini@qmul.ac.uk</w:t>
        </w:r>
      </w:hyperlink>
    </w:p>
    <w:p w14:paraId="59D19393" w14:textId="27C21A74" w:rsidR="003E0E2A" w:rsidRPr="00464885" w:rsidRDefault="003E0E2A" w:rsidP="00643E37"/>
    <w:p w14:paraId="047D59FB" w14:textId="6EF7BC78" w:rsidR="000053E0" w:rsidRPr="00464885" w:rsidRDefault="00861A7C" w:rsidP="00861A7C">
      <w:pPr>
        <w:pStyle w:val="Heading1"/>
        <w:rPr>
          <w:rFonts w:asciiTheme="minorHAnsi" w:hAnsiTheme="minorHAnsi" w:cstheme="minorHAnsi"/>
        </w:rPr>
      </w:pPr>
      <w:r w:rsidRPr="00464885">
        <w:rPr>
          <w:rFonts w:asciiTheme="minorHAnsi" w:hAnsiTheme="minorHAnsi" w:cstheme="minorHAnsi"/>
        </w:rPr>
        <w:t>Abstract</w:t>
      </w:r>
    </w:p>
    <w:p w14:paraId="19315B2F" w14:textId="77777777" w:rsidR="00C554EC" w:rsidRPr="00C554EC" w:rsidRDefault="00C554EC">
      <w:pPr>
        <w:rPr>
          <w:rFonts w:cstheme="minorHAnsi"/>
          <w:b/>
          <w:bCs/>
          <w:sz w:val="28"/>
          <w:szCs w:val="28"/>
        </w:rPr>
      </w:pPr>
    </w:p>
    <w:p w14:paraId="1C3DC26E" w14:textId="0EA88E41" w:rsidR="007B39B1" w:rsidRPr="000E19A7" w:rsidRDefault="00864823" w:rsidP="000E19A7">
      <w:pPr>
        <w:spacing w:before="20" w:line="288" w:lineRule="exact"/>
        <w:rPr>
          <w:rFonts w:eastAsia="Calibri" w:cstheme="minorHAnsi"/>
          <w:strike/>
          <w:color w:val="000000" w:themeColor="text1"/>
        </w:rPr>
      </w:pPr>
      <w:r w:rsidRPr="007D2F68">
        <w:rPr>
          <w:rFonts w:eastAsia="Calibri" w:cstheme="minorHAnsi"/>
          <w:color w:val="000000" w:themeColor="text1"/>
        </w:rPr>
        <w:t>Evidence</w:t>
      </w:r>
      <w:r w:rsidR="000A62B5" w:rsidRPr="007D2F68">
        <w:rPr>
          <w:rFonts w:eastAsia="Calibri" w:cstheme="minorHAnsi"/>
          <w:color w:val="000000" w:themeColor="text1"/>
        </w:rPr>
        <w:t xml:space="preserve"> indicates a great degree of genetic overlap between psychiatric </w:t>
      </w:r>
      <w:r w:rsidR="00D55EAA" w:rsidRPr="007D2F68">
        <w:rPr>
          <w:rFonts w:eastAsia="Calibri" w:cstheme="minorHAnsi"/>
          <w:color w:val="000000" w:themeColor="text1"/>
        </w:rPr>
        <w:t>diagnoses. Accounting</w:t>
      </w:r>
      <w:r w:rsidR="000A62B5" w:rsidRPr="007D2F68">
        <w:rPr>
          <w:rFonts w:eastAsia="Calibri" w:cstheme="minorHAnsi"/>
          <w:color w:val="000000" w:themeColor="text1"/>
        </w:rPr>
        <w:t xml:space="preserve"> for these transdiagnostic effects </w:t>
      </w:r>
      <w:r w:rsidR="34AFB008" w:rsidRPr="007D2F68">
        <w:rPr>
          <w:rFonts w:eastAsia="Calibri" w:cstheme="minorHAnsi"/>
          <w:color w:val="000000" w:themeColor="text1"/>
        </w:rPr>
        <w:t xml:space="preserve">can sharpen research on disorder-specific genetic </w:t>
      </w:r>
      <w:r w:rsidR="00183D6F" w:rsidRPr="007D2F68">
        <w:rPr>
          <w:rFonts w:eastAsia="Calibri" w:cstheme="minorHAnsi"/>
          <w:color w:val="000000" w:themeColor="text1"/>
        </w:rPr>
        <w:t>architecture</w:t>
      </w:r>
      <w:r w:rsidR="34AFB008" w:rsidRPr="007D2F68">
        <w:rPr>
          <w:rFonts w:eastAsia="Calibri" w:cstheme="minorHAnsi"/>
          <w:color w:val="000000" w:themeColor="text1"/>
        </w:rPr>
        <w:t>.</w:t>
      </w:r>
      <w:r w:rsidR="00D55EAA" w:rsidRPr="007D2F68">
        <w:rPr>
          <w:rFonts w:eastAsia="Calibri" w:cstheme="minorHAnsi"/>
          <w:color w:val="000000" w:themeColor="text1"/>
        </w:rPr>
        <w:t xml:space="preserve"> </w:t>
      </w:r>
      <w:r w:rsidR="003C3B56" w:rsidRPr="007D2F68">
        <w:rPr>
          <w:rFonts w:eastAsia="Calibri" w:cstheme="minorHAnsi"/>
          <w:color w:val="000000" w:themeColor="text1"/>
        </w:rPr>
        <w:t xml:space="preserve">Here </w:t>
      </w:r>
      <w:r w:rsidR="34AFB008" w:rsidRPr="007D2F68">
        <w:rPr>
          <w:rFonts w:eastAsia="Calibri" w:cstheme="minorHAnsi"/>
          <w:color w:val="000000" w:themeColor="text1"/>
        </w:rPr>
        <w:t>we isolate genetic effects</w:t>
      </w:r>
      <w:r w:rsidR="00D55EAA" w:rsidRPr="007D2F68">
        <w:rPr>
          <w:rFonts w:eastAsia="Calibri" w:cstheme="minorHAnsi"/>
          <w:color w:val="000000" w:themeColor="text1"/>
        </w:rPr>
        <w:t xml:space="preserve"> that are shared</w:t>
      </w:r>
      <w:r w:rsidR="34AFB008" w:rsidRPr="007D2F68">
        <w:rPr>
          <w:rFonts w:eastAsia="Calibri" w:cstheme="minorHAnsi"/>
          <w:color w:val="000000" w:themeColor="text1"/>
        </w:rPr>
        <w:t xml:space="preserve"> </w:t>
      </w:r>
      <w:r w:rsidR="003C3B56" w:rsidRPr="007D2F68">
        <w:rPr>
          <w:rFonts w:eastAsia="Calibri" w:cstheme="minorHAnsi"/>
          <w:color w:val="000000" w:themeColor="text1"/>
        </w:rPr>
        <w:t>across 11 major psychiatric disorders</w:t>
      </w:r>
      <w:r w:rsidR="00FF7982" w:rsidRPr="007D2F68">
        <w:rPr>
          <w:rFonts w:eastAsia="Calibri" w:cstheme="minorHAnsi"/>
          <w:color w:val="000000" w:themeColor="text1"/>
        </w:rPr>
        <w:t xml:space="preserve"> </w:t>
      </w:r>
      <w:r w:rsidR="00660239" w:rsidRPr="007D2F68">
        <w:rPr>
          <w:rFonts w:eastAsia="Calibri" w:cstheme="minorHAnsi"/>
          <w:color w:val="000000" w:themeColor="text1"/>
        </w:rPr>
        <w:t xml:space="preserve">(p factor) </w:t>
      </w:r>
      <w:r w:rsidR="00FF7982" w:rsidRPr="007D2F68">
        <w:rPr>
          <w:rFonts w:eastAsia="Calibri" w:cstheme="minorHAnsi"/>
          <w:color w:val="000000" w:themeColor="text1"/>
        </w:rPr>
        <w:t>to gain</w:t>
      </w:r>
      <w:r w:rsidR="00D55EAA" w:rsidRPr="007D2F68">
        <w:rPr>
          <w:rFonts w:eastAsia="Calibri" w:cstheme="minorHAnsi"/>
          <w:color w:val="000000" w:themeColor="text1"/>
        </w:rPr>
        <w:t xml:space="preserve"> further</w:t>
      </w:r>
      <w:r w:rsidR="00FF7982" w:rsidRPr="007D2F68">
        <w:rPr>
          <w:rFonts w:eastAsia="Calibri" w:cstheme="minorHAnsi"/>
          <w:color w:val="000000" w:themeColor="text1"/>
        </w:rPr>
        <w:t xml:space="preserve"> insight into </w:t>
      </w:r>
      <w:r w:rsidR="00D55EAA" w:rsidRPr="007D2F68">
        <w:rPr>
          <w:rFonts w:eastAsia="Calibri" w:cstheme="minorHAnsi"/>
          <w:color w:val="000000" w:themeColor="text1"/>
        </w:rPr>
        <w:t xml:space="preserve">genetic specificity and comorbidity </w:t>
      </w:r>
      <w:r w:rsidR="00660239" w:rsidRPr="007D2F68">
        <w:rPr>
          <w:rFonts w:eastAsia="Calibri" w:cstheme="minorHAnsi"/>
          <w:color w:val="000000" w:themeColor="text1"/>
        </w:rPr>
        <w:t xml:space="preserve">over and above that contributed by </w:t>
      </w:r>
      <w:r w:rsidR="00122934" w:rsidRPr="007D2F68">
        <w:rPr>
          <w:rFonts w:eastAsia="Calibri" w:cstheme="minorHAnsi"/>
          <w:color w:val="000000" w:themeColor="text1"/>
        </w:rPr>
        <w:t>the p factor</w:t>
      </w:r>
      <w:r w:rsidR="00660239" w:rsidRPr="007D2F68">
        <w:rPr>
          <w:rFonts w:eastAsia="Calibri" w:cstheme="minorHAnsi"/>
          <w:color w:val="000000" w:themeColor="text1"/>
        </w:rPr>
        <w:t>, unique to each psychiatric disorder.</w:t>
      </w:r>
      <w:r w:rsidR="00D55EAA" w:rsidRPr="007D2F68">
        <w:rPr>
          <w:rFonts w:eastAsia="Calibri" w:cstheme="minorHAnsi"/>
          <w:color w:val="000000" w:themeColor="text1"/>
        </w:rPr>
        <w:t xml:space="preserve"> </w:t>
      </w:r>
      <w:r w:rsidR="005375B5" w:rsidRPr="007D2F68">
        <w:rPr>
          <w:rFonts w:eastAsia="Calibri" w:cstheme="minorHAnsi"/>
          <w:color w:val="000000" w:themeColor="text1"/>
        </w:rPr>
        <w:t xml:space="preserve">After </w:t>
      </w:r>
      <w:r w:rsidR="00122934" w:rsidRPr="007D2F68">
        <w:rPr>
          <w:rFonts w:eastAsia="Calibri" w:cstheme="minorHAnsi"/>
          <w:color w:val="000000" w:themeColor="text1"/>
        </w:rPr>
        <w:t>adjusting</w:t>
      </w:r>
      <w:r w:rsidR="00660239" w:rsidRPr="007D2F68">
        <w:rPr>
          <w:rFonts w:eastAsia="Calibri" w:cstheme="minorHAnsi"/>
          <w:color w:val="000000" w:themeColor="text1"/>
        </w:rPr>
        <w:t xml:space="preserve"> for </w:t>
      </w:r>
      <w:r w:rsidR="00122934" w:rsidRPr="007D2F68">
        <w:rPr>
          <w:rFonts w:eastAsia="Calibri" w:cstheme="minorHAnsi"/>
          <w:color w:val="000000" w:themeColor="text1"/>
        </w:rPr>
        <w:t>transdiagnostic genetic effects</w:t>
      </w:r>
      <w:r w:rsidR="005375B5" w:rsidRPr="007D2F68">
        <w:rPr>
          <w:rFonts w:eastAsia="Calibri" w:cstheme="minorHAnsi"/>
          <w:color w:val="000000" w:themeColor="text1"/>
        </w:rPr>
        <w:t>, we identified novel SNP associations</w:t>
      </w:r>
      <w:r w:rsidR="00282104" w:rsidRPr="007D2F68">
        <w:rPr>
          <w:rFonts w:eastAsia="Calibri" w:cstheme="minorHAnsi"/>
          <w:color w:val="000000" w:themeColor="text1"/>
        </w:rPr>
        <w:t xml:space="preserve"> </w:t>
      </w:r>
      <w:r w:rsidR="00FF7982" w:rsidRPr="007D2F68">
        <w:rPr>
          <w:rFonts w:eastAsia="Calibri" w:cstheme="minorHAnsi"/>
          <w:color w:val="000000" w:themeColor="text1"/>
        </w:rPr>
        <w:t>and</w:t>
      </w:r>
      <w:r w:rsidR="006565CB" w:rsidRPr="007D2F68">
        <w:rPr>
          <w:rFonts w:eastAsia="Calibri" w:cstheme="minorHAnsi"/>
          <w:color w:val="000000" w:themeColor="text1"/>
        </w:rPr>
        <w:t xml:space="preserve"> </w:t>
      </w:r>
      <w:r w:rsidR="002769F8">
        <w:rPr>
          <w:rFonts w:eastAsia="Calibri" w:cstheme="minorHAnsi"/>
          <w:color w:val="000000" w:themeColor="text1"/>
        </w:rPr>
        <w:t xml:space="preserve">some </w:t>
      </w:r>
      <w:r w:rsidR="006565CB" w:rsidRPr="007D2F68">
        <w:rPr>
          <w:rFonts w:eastAsia="Calibri" w:cstheme="minorHAnsi"/>
          <w:color w:val="000000" w:themeColor="text1"/>
        </w:rPr>
        <w:t>changes in enrichment patterns</w:t>
      </w:r>
      <w:r w:rsidR="006C64C5" w:rsidRPr="007D2F68">
        <w:rPr>
          <w:rFonts w:eastAsia="Calibri" w:cstheme="minorHAnsi"/>
          <w:color w:val="000000" w:themeColor="text1"/>
        </w:rPr>
        <w:t xml:space="preserve">. </w:t>
      </w:r>
      <w:r w:rsidR="34AFB008" w:rsidRPr="007D2F68">
        <w:rPr>
          <w:rFonts w:eastAsia="Calibri" w:cstheme="minorHAnsi"/>
          <w:color w:val="000000" w:themeColor="text1"/>
        </w:rPr>
        <w:t xml:space="preserve">We examined </w:t>
      </w:r>
      <w:r w:rsidR="34AFB008" w:rsidRPr="002A2643">
        <w:rPr>
          <w:rFonts w:eastAsia="Calibri" w:cstheme="minorHAnsi"/>
          <w:color w:val="000000" w:themeColor="text1"/>
        </w:rPr>
        <w:t>g</w:t>
      </w:r>
      <w:r w:rsidR="34AFB008" w:rsidRPr="007D2F68">
        <w:rPr>
          <w:rFonts w:eastAsia="Calibri" w:cstheme="minorHAnsi"/>
          <w:color w:val="000000" w:themeColor="text1"/>
        </w:rPr>
        <w:t xml:space="preserve">enetic correlations among </w:t>
      </w:r>
      <w:r w:rsidR="00590D89" w:rsidRPr="007D2F68">
        <w:rPr>
          <w:rFonts w:eastAsia="Calibri" w:cstheme="minorHAnsi"/>
          <w:color w:val="000000" w:themeColor="text1"/>
        </w:rPr>
        <w:t>adjusted psychiatric traits</w:t>
      </w:r>
      <w:r w:rsidR="34AFB008" w:rsidRPr="007D2F68">
        <w:rPr>
          <w:rFonts w:eastAsia="Calibri" w:cstheme="minorHAnsi"/>
          <w:color w:val="000000" w:themeColor="text1"/>
        </w:rPr>
        <w:t xml:space="preserve"> </w:t>
      </w:r>
      <w:r w:rsidR="00E93BDB" w:rsidRPr="007D2F68">
        <w:rPr>
          <w:rFonts w:eastAsia="Calibri" w:cstheme="minorHAnsi"/>
          <w:color w:val="000000" w:themeColor="text1"/>
        </w:rPr>
        <w:t xml:space="preserve">as well as </w:t>
      </w:r>
      <w:r w:rsidR="00590D89" w:rsidRPr="007D2F68">
        <w:rPr>
          <w:rFonts w:eastAsia="Calibri" w:cstheme="minorHAnsi"/>
          <w:color w:val="000000" w:themeColor="text1"/>
        </w:rPr>
        <w:t>relationships</w:t>
      </w:r>
      <w:r w:rsidR="00E93BDB" w:rsidRPr="007D2F68">
        <w:rPr>
          <w:rFonts w:eastAsia="Calibri" w:cstheme="minorHAnsi"/>
          <w:color w:val="000000" w:themeColor="text1"/>
        </w:rPr>
        <w:t xml:space="preserve"> </w:t>
      </w:r>
      <w:r w:rsidR="00590D89" w:rsidRPr="007D2F68">
        <w:rPr>
          <w:rFonts w:eastAsia="Calibri" w:cstheme="minorHAnsi"/>
          <w:color w:val="000000" w:themeColor="text1"/>
        </w:rPr>
        <w:t xml:space="preserve">with other </w:t>
      </w:r>
      <w:r w:rsidR="34AFB008" w:rsidRPr="007D2F68">
        <w:rPr>
          <w:rFonts w:eastAsia="Calibri" w:cstheme="minorHAnsi"/>
          <w:color w:val="000000" w:themeColor="text1"/>
        </w:rPr>
        <w:t>biobehavioural traits</w:t>
      </w:r>
      <w:r w:rsidR="00EC26B4" w:rsidRPr="007D2F68">
        <w:rPr>
          <w:rFonts w:eastAsia="Calibri" w:cstheme="minorHAnsi"/>
          <w:color w:val="000000" w:themeColor="text1"/>
        </w:rPr>
        <w:t>. T</w:t>
      </w:r>
      <w:r w:rsidR="34AFB008" w:rsidRPr="007D2F68">
        <w:rPr>
          <w:rFonts w:eastAsia="Calibri" w:cstheme="minorHAnsi"/>
          <w:color w:val="000000" w:themeColor="text1"/>
        </w:rPr>
        <w:t xml:space="preserve">he landscape of genetic associations between pairs of </w:t>
      </w:r>
      <w:r w:rsidR="00122934" w:rsidRPr="007D2F68">
        <w:rPr>
          <w:rFonts w:eastAsia="Calibri" w:cstheme="minorHAnsi"/>
          <w:color w:val="000000" w:themeColor="text1"/>
        </w:rPr>
        <w:t xml:space="preserve">psychiatric </w:t>
      </w:r>
      <w:r w:rsidR="34AFB008" w:rsidRPr="007D2F68">
        <w:rPr>
          <w:rFonts w:eastAsia="Calibri" w:cstheme="minorHAnsi"/>
          <w:color w:val="000000" w:themeColor="text1"/>
        </w:rPr>
        <w:t>disorders changed substantially</w:t>
      </w:r>
      <w:r w:rsidR="00122934" w:rsidRPr="007D2F68">
        <w:rPr>
          <w:rFonts w:eastAsia="Calibri" w:cstheme="minorHAnsi"/>
          <w:color w:val="000000" w:themeColor="text1"/>
        </w:rPr>
        <w:t xml:space="preserve">, </w:t>
      </w:r>
      <w:r w:rsidR="00E93BDB" w:rsidRPr="007D2F68">
        <w:rPr>
          <w:rFonts w:eastAsia="Calibri" w:cstheme="minorHAnsi"/>
          <w:color w:val="000000" w:themeColor="text1"/>
        </w:rPr>
        <w:t xml:space="preserve">and </w:t>
      </w:r>
      <w:r w:rsidR="00D10C6D" w:rsidRPr="007D2F68">
        <w:rPr>
          <w:rFonts w:eastAsia="Calibri" w:cstheme="minorHAnsi"/>
          <w:color w:val="000000" w:themeColor="text1"/>
        </w:rPr>
        <w:t xml:space="preserve">their </w:t>
      </w:r>
      <w:r w:rsidR="00183D6F" w:rsidRPr="007D2F68">
        <w:rPr>
          <w:rFonts w:eastAsia="Calibri" w:cstheme="minorHAnsi"/>
          <w:color w:val="000000" w:themeColor="text1"/>
        </w:rPr>
        <w:t>g</w:t>
      </w:r>
      <w:r w:rsidR="34AFB008" w:rsidRPr="007D2F68">
        <w:rPr>
          <w:rFonts w:eastAsia="Calibri" w:cstheme="minorHAnsi"/>
          <w:color w:val="000000" w:themeColor="text1"/>
        </w:rPr>
        <w:t xml:space="preserve">enetic correlations with biobehavioural traits </w:t>
      </w:r>
      <w:r w:rsidR="00352C29" w:rsidRPr="007D2F68">
        <w:rPr>
          <w:rFonts w:eastAsia="Calibri" w:cstheme="minorHAnsi"/>
          <w:color w:val="000000" w:themeColor="text1"/>
        </w:rPr>
        <w:t xml:space="preserve">showed greater specificity. </w:t>
      </w:r>
      <w:r w:rsidR="00122934" w:rsidRPr="007D2F68">
        <w:rPr>
          <w:rFonts w:cstheme="minorHAnsi"/>
        </w:rPr>
        <w:t>I</w:t>
      </w:r>
      <w:r w:rsidR="005375B5" w:rsidRPr="007D2F68">
        <w:rPr>
          <w:rFonts w:cstheme="minorHAnsi"/>
        </w:rPr>
        <w:t xml:space="preserve">solating </w:t>
      </w:r>
      <w:r w:rsidR="00D10C6D" w:rsidRPr="007D2F68">
        <w:rPr>
          <w:rFonts w:cstheme="minorHAnsi"/>
        </w:rPr>
        <w:t xml:space="preserve">transdiagnostic genetic effects </w:t>
      </w:r>
      <w:r w:rsidR="00E93BDB" w:rsidRPr="007D2F68">
        <w:rPr>
          <w:rFonts w:cstheme="minorHAnsi"/>
        </w:rPr>
        <w:t>across</w:t>
      </w:r>
      <w:r w:rsidR="005375B5" w:rsidRPr="007D2F68">
        <w:rPr>
          <w:rFonts w:cstheme="minorHAnsi"/>
        </w:rPr>
        <w:t xml:space="preserve"> major psychiatric disorders </w:t>
      </w:r>
      <w:r w:rsidR="006C64C5" w:rsidRPr="007D2F68">
        <w:rPr>
          <w:rFonts w:cstheme="minorHAnsi"/>
        </w:rPr>
        <w:t>provides</w:t>
      </w:r>
      <w:r w:rsidR="005375B5" w:rsidRPr="007D2F68">
        <w:rPr>
          <w:rFonts w:cstheme="minorHAnsi"/>
        </w:rPr>
        <w:t xml:space="preserve"> </w:t>
      </w:r>
      <w:r w:rsidR="0058130D" w:rsidRPr="007D2F68">
        <w:rPr>
          <w:rFonts w:cstheme="minorHAnsi"/>
        </w:rPr>
        <w:t>a</w:t>
      </w:r>
      <w:r w:rsidR="005375B5" w:rsidRPr="007D2F68">
        <w:rPr>
          <w:rFonts w:cstheme="minorHAnsi"/>
        </w:rPr>
        <w:t xml:space="preserve"> </w:t>
      </w:r>
      <w:r w:rsidR="00D10C6D" w:rsidRPr="007D2F68">
        <w:rPr>
          <w:rFonts w:cstheme="minorHAnsi"/>
        </w:rPr>
        <w:t>nuanced</w:t>
      </w:r>
      <w:r w:rsidR="005375B5" w:rsidRPr="007D2F68">
        <w:rPr>
          <w:rFonts w:cstheme="minorHAnsi"/>
        </w:rPr>
        <w:t xml:space="preserve"> understanding of disorder-specific genetic architecture</w:t>
      </w:r>
      <w:r w:rsidR="00D10C6D" w:rsidRPr="007D2F68">
        <w:rPr>
          <w:rFonts w:cstheme="minorHAnsi"/>
        </w:rPr>
        <w:t xml:space="preserve"> and </w:t>
      </w:r>
      <w:r w:rsidR="00D10C6D" w:rsidRPr="007D2F68">
        <w:t>may help guide diagnostic nomenclature</w:t>
      </w:r>
      <w:r w:rsidR="002444BF">
        <w:t xml:space="preserve"> and treatment research</w:t>
      </w:r>
      <w:r w:rsidR="005375B5" w:rsidRPr="007D2F68">
        <w:rPr>
          <w:rFonts w:cstheme="minorHAnsi"/>
        </w:rPr>
        <w:t>.</w:t>
      </w:r>
      <w:r w:rsidR="005375B5">
        <w:rPr>
          <w:rFonts w:cstheme="minorHAnsi"/>
        </w:rPr>
        <w:t xml:space="preserve">  </w:t>
      </w:r>
      <w:r w:rsidR="34AFB008" w:rsidRPr="0097423F">
        <w:rPr>
          <w:rFonts w:cstheme="minorHAnsi"/>
        </w:rPr>
        <w:br/>
      </w:r>
    </w:p>
    <w:p w14:paraId="1603F591" w14:textId="310641CE" w:rsidR="00F31278" w:rsidRPr="00464885" w:rsidRDefault="00861A7C" w:rsidP="00861A7C">
      <w:pPr>
        <w:pStyle w:val="Heading1"/>
        <w:rPr>
          <w:rFonts w:asciiTheme="minorHAnsi" w:hAnsiTheme="minorHAnsi" w:cstheme="minorHAnsi"/>
        </w:rPr>
      </w:pPr>
      <w:r w:rsidRPr="00464885">
        <w:rPr>
          <w:rFonts w:asciiTheme="minorHAnsi" w:hAnsiTheme="minorHAnsi" w:cstheme="minorHAnsi"/>
        </w:rPr>
        <w:t>Introduction</w:t>
      </w:r>
    </w:p>
    <w:p w14:paraId="033D05A1" w14:textId="3A3A0818" w:rsidR="00DB0922" w:rsidRPr="00464885" w:rsidRDefault="00DB0922" w:rsidP="738D07E0">
      <w:pPr>
        <w:spacing w:line="288" w:lineRule="exact"/>
        <w:jc w:val="both"/>
        <w:rPr>
          <w:rFonts w:eastAsia="Calibri" w:cstheme="minorHAnsi"/>
          <w:color w:val="000000" w:themeColor="text1"/>
        </w:rPr>
      </w:pPr>
    </w:p>
    <w:p w14:paraId="7F9BD344" w14:textId="143768F0" w:rsidR="002519CC" w:rsidRDefault="002519CC" w:rsidP="00F41308">
      <w:pPr>
        <w:rPr>
          <w:rFonts w:cstheme="minorHAnsi"/>
        </w:rPr>
      </w:pPr>
      <w:r w:rsidRPr="00D1054F">
        <w:rPr>
          <w:rFonts w:cstheme="minorHAnsi"/>
        </w:rPr>
        <w:t xml:space="preserve">Genetic studies have challenged the </w:t>
      </w:r>
      <w:r w:rsidRPr="00D1054F">
        <w:t>current classification of psychiatric disorders as distinct categorical diagnoses</w:t>
      </w:r>
      <w:r w:rsidRPr="00D1054F">
        <w:rPr>
          <w:rFonts w:cstheme="minorHAnsi"/>
        </w:rPr>
        <w:t xml:space="preserve"> by revealing overlaps in their genetic architectures </w:t>
      </w:r>
      <w:r w:rsidR="00853C07">
        <w:rPr>
          <w:rFonts w:cstheme="minorHAnsi"/>
        </w:rPr>
        <w:fldChar w:fldCharType="begin"/>
      </w:r>
      <w:r w:rsidR="00F83571">
        <w:rPr>
          <w:rFonts w:cstheme="minorHAnsi"/>
        </w:rPr>
        <w:instrText xml:space="preserve"> ADDIN EN.CITE &lt;EndNote&gt;&lt;Cite&gt;&lt;Author&gt;Plomin&lt;/Author&gt;&lt;Year&gt;2022&lt;/Year&gt;&lt;RecNum&gt;493&lt;/RecNum&gt;&lt;DisplayText&gt;&lt;style face="superscript"&gt;1&lt;/style&gt;&lt;/DisplayText&gt;&lt;record&gt;&lt;rec-number&gt;493&lt;/rec-number&gt;&lt;foreign-keys&gt;&lt;key app="EN" db-id="wazrp2sfaxxerietxp65pea4zzatss5s225z" timestamp="1698259071" guid="a272b8b0-69bc-4cf5-93f2-6f8071bc6b69"&gt;493&lt;/key&gt;&lt;/foreign-keys&gt;&lt;ref-type name="Journal Article"&gt;17&lt;/ref-type&gt;&lt;contributors&gt;&lt;authors&gt;&lt;author&gt;Plomin, Robert&lt;/author&gt;&lt;/authors&gt;&lt;/contributors&gt;&lt;titles&gt;&lt;title&gt;The next 10 years of behavioural genomic research&lt;/title&gt;&lt;secondary-title&gt;JCPP Advances&lt;/secondary-title&gt;&lt;/titles&gt;&lt;periodical&gt;&lt;full-title&gt;JCPP Advances&lt;/full-title&gt;&lt;/periodical&gt;&lt;volume&gt;2&lt;/volume&gt;&lt;number&gt;4&lt;/number&gt;&lt;dates&gt;&lt;year&gt;2022&lt;/year&gt;&lt;pub-dates&gt;&lt;date&gt;2022-12-01&lt;/date&gt;&lt;/pub-dates&gt;&lt;/dates&gt;&lt;publisher&gt;Wiley&lt;/publisher&gt;&lt;isbn&gt;2692-9384&lt;/isbn&gt;&lt;urls&gt;&lt;/urls&gt;&lt;electronic-resource-num&gt;10.1002/jcv2.12112&lt;/electronic-resource-num&gt;&lt;access-date&gt;2023-10-23T12:06:49&lt;/access-date&gt;&lt;/record&gt;&lt;/Cite&gt;&lt;/EndNote&gt;</w:instrText>
      </w:r>
      <w:r w:rsidR="00853C07">
        <w:rPr>
          <w:rFonts w:cstheme="minorHAnsi"/>
        </w:rPr>
        <w:fldChar w:fldCharType="separate"/>
      </w:r>
      <w:r w:rsidR="00F83571" w:rsidRPr="00F83571">
        <w:rPr>
          <w:rFonts w:cstheme="minorHAnsi"/>
          <w:noProof/>
          <w:vertAlign w:val="superscript"/>
        </w:rPr>
        <w:t>1</w:t>
      </w:r>
      <w:r w:rsidR="00853C07">
        <w:rPr>
          <w:rFonts w:cstheme="minorHAnsi"/>
        </w:rPr>
        <w:fldChar w:fldCharType="end"/>
      </w:r>
      <w:r w:rsidRPr="00D1054F">
        <w:rPr>
          <w:rFonts w:cstheme="minorHAnsi"/>
        </w:rPr>
        <w:t xml:space="preserve">. For instance, the first genome-wide association study (GWAS) of schizophrenia uncovered shared genetic loci between schizophrenia and bipolar disorder </w:t>
      </w:r>
      <w:r w:rsidRPr="00D1054F">
        <w:fldChar w:fldCharType="begin">
          <w:fldData xml:space="preserve">PEVuZE5vdGU+PENpdGU+PEF1dGhvcj5JbnRlcm5hdGlvbmFsIFNjaGl6b3BocmVuaWEgQ29uc29y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</w:fldData>
        </w:fldChar>
      </w:r>
      <w:r w:rsidR="00F83571">
        <w:instrText xml:space="preserve"> ADDIN EN.CITE </w:instrText>
      </w:r>
      <w:r w:rsidR="00F83571">
        <w:fldChar w:fldCharType="begin">
          <w:fldData xml:space="preserve">PEVuZE5vdGU+PENpdGU+PEF1dGhvcj5JbnRlcm5hdGlvbmFsIFNjaGl6b3BocmVuaWEgQ29uc29y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</w:fldData>
        </w:fldChar>
      </w:r>
      <w:r w:rsidR="00F83571">
        <w:instrText xml:space="preserve"> ADDIN EN.CITE.DATA </w:instrText>
      </w:r>
      <w:r w:rsidR="00F83571">
        <w:fldChar w:fldCharType="end"/>
      </w:r>
      <w:r w:rsidRPr="00D1054F">
        <w:fldChar w:fldCharType="separate"/>
      </w:r>
      <w:r w:rsidR="00F83571" w:rsidRPr="00F83571">
        <w:rPr>
          <w:noProof/>
          <w:vertAlign w:val="superscript"/>
        </w:rPr>
        <w:t>2</w:t>
      </w:r>
      <w:r w:rsidRPr="00D1054F">
        <w:fldChar w:fldCharType="end"/>
      </w:r>
      <w:r w:rsidRPr="00D1054F">
        <w:rPr>
          <w:rFonts w:cstheme="minorHAnsi"/>
        </w:rPr>
        <w:t xml:space="preserve"> despite their distinct categorization in diagnostic manuals (</w:t>
      </w:r>
      <w:r w:rsidR="00DD27FB" w:rsidRPr="00D1054F">
        <w:rPr>
          <w:rFonts w:cstheme="minorHAnsi"/>
        </w:rPr>
        <w:t>e.g., DSM-</w:t>
      </w:r>
      <w:r w:rsidR="002B25B3" w:rsidRPr="00D1054F">
        <w:rPr>
          <w:rFonts w:cstheme="minorHAnsi"/>
        </w:rPr>
        <w:t>IV</w:t>
      </w:r>
      <w:r w:rsidR="003017BD">
        <w:rPr>
          <w:rFonts w:cstheme="minorHAnsi"/>
        </w:rPr>
        <w:t xml:space="preserve"> </w:t>
      </w:r>
      <w:r w:rsidR="00476ECB">
        <w:rPr>
          <w:rFonts w:cstheme="minorHAnsi"/>
        </w:rPr>
        <w:fldChar w:fldCharType="begin"/>
      </w:r>
      <w:r w:rsidR="00F83571">
        <w:rPr>
          <w:rFonts w:cstheme="minorHAnsi"/>
        </w:rPr>
        <w:instrText xml:space="preserve"> ADDIN EN.CITE &lt;EndNote&gt;&lt;Cite&gt;&lt;Author&gt;American Psychiatric Association&lt;/Author&gt;&lt;Year&gt;2000&lt;/Year&gt;&lt;RecNum&gt;541&lt;/RecNum&gt;&lt;DisplayText&gt;&lt;style face="superscript"&gt;3&lt;/style&gt;&lt;/DisplayText&gt;&lt;record&gt;&lt;rec-number&gt;541&lt;/rec-number&gt;&lt;foreign-keys&gt;&lt;key app="EN" db-id="wazrp2sfaxxerietxp65pea4zzatss5s225z" timestamp="1702980799" guid="74b1c025-cc19-4af9-a2c6-f6437f1bbda4"&gt;541&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Pr>
          <w:rFonts w:cstheme="minorHAnsi"/>
        </w:rPr>
        <w:fldChar w:fldCharType="separate"/>
      </w:r>
      <w:r w:rsidR="00F83571" w:rsidRPr="00F83571">
        <w:rPr>
          <w:rFonts w:cstheme="minorHAnsi"/>
          <w:noProof/>
          <w:vertAlign w:val="superscript"/>
        </w:rPr>
        <w:t>3</w:t>
      </w:r>
      <w:r w:rsidR="00476ECB">
        <w:rPr>
          <w:rFonts w:cstheme="minorHAnsi"/>
        </w:rPr>
        <w:fldChar w:fldCharType="end"/>
      </w:r>
      <w:r w:rsidRPr="00D1054F">
        <w:rPr>
          <w:rFonts w:cstheme="minorHAnsi"/>
        </w:rPr>
        <w:t>). Further research using Linkage Disequilibrium Score Regression (LDSC</w:t>
      </w:r>
      <w:r w:rsidR="003017BD">
        <w:rPr>
          <w:rFonts w:cstheme="minorHAnsi"/>
        </w:rPr>
        <w:t xml:space="preserve"> </w:t>
      </w:r>
      <w:r w:rsidR="007F744A">
        <w:rPr>
          <w:rFonts w:cstheme="minorHAnsi"/>
          <w:noProof/>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2F6cnAyc2ZheHhl
cmlldHhwNjVwZWE0enphdHNzNXMyMjV6IiB0aW1lc3RhbXA9IjE2OTU2NDg4ODc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F83571">
        <w:rPr>
          <w:rFonts w:cstheme="minorHAnsi"/>
          <w:noProof/>
        </w:rPr>
        <w:instrText xml:space="preserve"> ADDIN EN.CITE </w:instrText>
      </w:r>
      <w:r w:rsidR="00F83571">
        <w:rPr>
          <w:rFonts w:cstheme="minorHAnsi"/>
          <w:noProof/>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2F6cnAyc2ZheHhl
cmlldHhwNjVwZWE0enphdHNzNXMyMjV6IiB0aW1lc3RhbXA9IjE2OTU2NDg4ODc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F83571">
        <w:rPr>
          <w:rFonts w:cstheme="minorHAnsi"/>
          <w:noProof/>
        </w:rPr>
        <w:instrText xml:space="preserve"> ADDIN EN.CITE.DATA </w:instrText>
      </w:r>
      <w:r w:rsidR="00F83571">
        <w:rPr>
          <w:rFonts w:cstheme="minorHAnsi"/>
          <w:noProof/>
        </w:rPr>
      </w:r>
      <w:r w:rsidR="00F83571">
        <w:rPr>
          <w:rFonts w:cstheme="minorHAnsi"/>
          <w:noProof/>
        </w:rPr>
        <w:fldChar w:fldCharType="end"/>
      </w:r>
      <w:r w:rsidR="007F744A">
        <w:rPr>
          <w:rFonts w:cstheme="minorHAnsi"/>
          <w:noProof/>
        </w:rPr>
      </w:r>
      <w:r w:rsidR="007F744A">
        <w:rPr>
          <w:rFonts w:cstheme="minorHAnsi"/>
          <w:noProof/>
        </w:rPr>
        <w:fldChar w:fldCharType="separate"/>
      </w:r>
      <w:r w:rsidR="00F83571" w:rsidRPr="00F83571">
        <w:rPr>
          <w:rFonts w:cstheme="minorHAnsi"/>
          <w:noProof/>
          <w:vertAlign w:val="superscript"/>
        </w:rPr>
        <w:t>4</w:t>
      </w:r>
      <w:r w:rsidR="007F744A">
        <w:rPr>
          <w:rFonts w:cstheme="minorHAnsi"/>
          <w:noProof/>
        </w:rPr>
        <w:fldChar w:fldCharType="end"/>
      </w:r>
      <w:r w:rsidRPr="00D1054F">
        <w:rPr>
          <w:rFonts w:cstheme="minorHAnsi"/>
        </w:rPr>
        <w:t>) highlighted significant genetic correlations across most psychiatric diagnoses</w:t>
      </w:r>
      <w:r w:rsidR="00B52D4C" w:rsidRPr="00D1054F">
        <w:rPr>
          <w:rFonts w:cstheme="minorHAnsi"/>
        </w:rPr>
        <w:t xml:space="preserve"> </w:t>
      </w:r>
      <w:r w:rsidRPr="00D1054F">
        <w:rPr>
          <w:rFonts w:cstheme="minorHAnsi"/>
        </w:rPr>
        <w:fldChar w:fldCharType="begin">
          <w:fldData xml:space="preserve">PEVuZE5vdGU+PENpdGU+PEF1dGhvcj5CdWxpay1TdWxsaXZhbjwvQXV0aG9yPjxZZWFyPjIwMTU8
L1llYXI+PFJlY051bT4zNjA8L1JlY051bT48RGlzcGxheVRleHQ+PHN0eWxlIGZhY2U9InN1cGVy
c2NyaXB0Ij41LTg8L3N0eWxlPjwvRGlzcGxheVRleHQ+PHJlY29yZD48cmVjLW51bWJlcj4zNjA8
L3JlYy1udW1iZXI+PGZvcmVpZ24ta2V5cz48a2V5IGFwcD0iRU4iIGRiLWlkPSJ3YXpycDJzZmF4
eGVyaWV0eHA2NXBlYTR6emF0c3M1czIyNXoiIHRpbWVzdGFtcD0iMTY5MjA5NjEyMSIgZ3VpZD0i
Njk5ZWRkMGYtMmQ3ZS00MWI2LTk3YjQtMTg3NWJiNjZjMWRkIj4zNjA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M1NzwvUmVjTnVtPjxyZWNvcmQ+PHJlYy1udW1iZXI+MzU3PC9yZWMtbnVtYmVyPjxmb3JlaWdu
LWtleXM+PGtleSBhcHA9IkVOIiBkYi1pZD0id2F6cnAyc2ZheHhlcmlldHhwNjVwZWE0enphdHNz
NXMyMjV6IiB0aW1lc3RhbXA9IjE2OTIwOTYxMTkiIGd1aWQ9IjBhMmYwYjRkLWIzZjAtNGFiYy1i
NzNkLTI0NjJjMjg2ZGFhYSI+MzU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MzU4PC9SZWNO
dW0+PHJlY29yZD48cmVjLW51bWJlcj4zNTg8L3JlYy1udW1iZXI+PGZvcmVpZ24ta2V5cz48a2V5
IGFwcD0iRU4iIGRiLWlkPSJ3YXpycDJzZmF4eGVyaWV0eHA2NXBlYTR6emF0c3M1czIyNXoiIHRp
bWVzdGFtcD0iMTY5MjA5NjExOSIgZ3VpZD0iMjVlZWY1NTAtZmQzZC00ODIyLWJlMGYtOTZiMTdm
YjA2MTU5Ij4zNTg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zNTA8L1JlY051bT48cmVjb3JkPjxyZWMtbnVtYmVyPjM1MDwv
cmVjLW51bWJlcj48Zm9yZWlnbi1rZXlzPjxrZXkgYXBwPSJFTiIgZGItaWQ9IndhenJwMnNmYXh4
ZXJpZXR4cDY1cGVhNHp6YXRzczVzMjI1eiIgdGltZXN0YW1wPSIxNjkyMDk2MTEyIiBndWlkPSI3
ZmJiYzAzNi05NTUyLTQyYTUtYWU1OC04YjlmNzQyOTE1YzgiPjM1MD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F83571">
        <w:rPr>
          <w:rFonts w:cstheme="minorHAnsi"/>
        </w:rPr>
        <w:instrText xml:space="preserve"> ADDIN EN.CITE </w:instrText>
      </w:r>
      <w:r w:rsidR="00F83571">
        <w:rPr>
          <w:rFonts w:cstheme="minorHAnsi"/>
        </w:rPr>
        <w:fldChar w:fldCharType="begin">
          <w:fldData xml:space="preserve">PEVuZE5vdGU+PENpdGU+PEF1dGhvcj5CdWxpay1TdWxsaXZhbjwvQXV0aG9yPjxZZWFyPjIwMTU8
L1llYXI+PFJlY051bT4zNjA8L1JlY051bT48RGlzcGxheVRleHQ+PHN0eWxlIGZhY2U9InN1cGVy
c2NyaXB0Ij41LTg8L3N0eWxlPjwvRGlzcGxheVRleHQ+PHJlY29yZD48cmVjLW51bWJlcj4zNjA8
L3JlYy1udW1iZXI+PGZvcmVpZ24ta2V5cz48a2V5IGFwcD0iRU4iIGRiLWlkPSJ3YXpycDJzZmF4
eGVyaWV0eHA2NXBlYTR6emF0c3M1czIyNXoiIHRpbWVzdGFtcD0iMTY5MjA5NjEyMSIgZ3VpZD0i
Njk5ZWRkMGYtMmQ3ZS00MWI2LTk3YjQtMTg3NWJiNjZjMWRkIj4zNjA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M1NzwvUmVjTnVtPjxyZWNvcmQ+PHJlYy1udW1iZXI+MzU3PC9yZWMtbnVtYmVyPjxmb3JlaWdu
LWtleXM+PGtleSBhcHA9IkVOIiBkYi1pZD0id2F6cnAyc2ZheHhlcmlldHhwNjVwZWE0enphdHNz
NXMyMjV6IiB0aW1lc3RhbXA9IjE2OTIwOTYxMTkiIGd1aWQ9IjBhMmYwYjRkLWIzZjAtNGFiYy1i
NzNkLTI0NjJjMjg2ZGFhYSI+MzU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MzU4PC9SZWNO
dW0+PHJlY29yZD48cmVjLW51bWJlcj4zNTg8L3JlYy1udW1iZXI+PGZvcmVpZ24ta2V5cz48a2V5
IGFwcD0iRU4iIGRiLWlkPSJ3YXpycDJzZmF4eGVyaWV0eHA2NXBlYTR6emF0c3M1czIyNXoiIHRp
bWVzdGFtcD0iMTY5MjA5NjExOSIgZ3VpZD0iMjVlZWY1NTAtZmQzZC00ODIyLWJlMGYtOTZiMTdm
YjA2MTU5Ij4zNTg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zNTA8L1JlY051bT48cmVjb3JkPjxyZWMtbnVtYmVyPjM1MDwv
cmVjLW51bWJlcj48Zm9yZWlnbi1rZXlzPjxrZXkgYXBwPSJFTiIgZGItaWQ9IndhenJwMnNmYXh4
ZXJpZXR4cDY1cGVhNHp6YXRzczVzMjI1eiIgdGltZXN0YW1wPSIxNjkyMDk2MTEyIiBndWlkPSI3
ZmJiYzAzNi05NTUyLTQyYTUtYWU1OC04YjlmNzQyOTE1YzgiPjM1MD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Pr="00D1054F">
        <w:rPr>
          <w:rFonts w:cstheme="minorHAnsi"/>
        </w:rPr>
      </w:r>
      <w:r w:rsidRPr="00D1054F">
        <w:rPr>
          <w:rFonts w:cstheme="minorHAnsi"/>
        </w:rPr>
        <w:fldChar w:fldCharType="separate"/>
      </w:r>
      <w:r w:rsidR="00F83571" w:rsidRPr="00F83571">
        <w:rPr>
          <w:rFonts w:cstheme="minorHAnsi"/>
          <w:noProof/>
          <w:vertAlign w:val="superscript"/>
        </w:rPr>
        <w:t>5-8</w:t>
      </w:r>
      <w:r w:rsidRPr="00D1054F">
        <w:rPr>
          <w:rFonts w:cstheme="minorHAnsi"/>
        </w:rPr>
        <w:fldChar w:fldCharType="end"/>
      </w:r>
      <w:r w:rsidRPr="003E0CFD">
        <w:rPr>
          <w:rFonts w:cstheme="minorHAnsi"/>
        </w:rPr>
        <w:t xml:space="preserve">, unlike other neurological disorders such as Parkinson’s and Alzheimer's disease, which </w:t>
      </w:r>
      <w:r>
        <w:rPr>
          <w:rFonts w:cstheme="minorHAnsi"/>
        </w:rPr>
        <w:t>remained</w:t>
      </w:r>
      <w:r w:rsidRPr="003E0CFD">
        <w:rPr>
          <w:rFonts w:cstheme="minorHAnsi"/>
        </w:rPr>
        <w:t xml:space="preserve"> genetically distinct </w:t>
      </w:r>
      <w:r w:rsidRPr="003E0CFD">
        <w:rPr>
          <w:rFonts w:cstheme="minorHAnsi"/>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F83571">
        <w:rPr>
          <w:rFonts w:cstheme="minorHAnsi"/>
        </w:rPr>
        <w:instrText xml:space="preserve"> ADDIN EN.CITE </w:instrText>
      </w:r>
      <w:r w:rsidR="00F83571">
        <w:rPr>
          <w:rFonts w:cstheme="minorHAnsi"/>
        </w:rPr>
        <w:fldChar w:fldCharType="begin">
          <w:fldData xml:space="preserve">PEVuZE5vdGU+PENpdGU+PEF1dGhvcj5CcmFpbnN0b3JtPC9BdXRob3I+PFllYXI+MjAxODwvWWVh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1VLIERlbWVudGlhIFJlc2VhcmNoIEluc3RpdHV0ZSwgVW5p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==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00F83571">
        <w:rPr>
          <w:rFonts w:cstheme="minorHAnsi"/>
        </w:rPr>
        <w:fldChar w:fldCharType="begin">
          <w:fldData xml:space="preserve">b2dpY2FsIFBzeWNoaWF0cnksIFJvc2tpbGRlLCBEZW5tYXJrLiYjeEQ7RGVwYXJ0bWVudCBvZiBD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==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00F83571">
        <w:rPr>
          <w:rFonts w:cstheme="minorHAnsi"/>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Pr="003E0CFD">
        <w:rPr>
          <w:rFonts w:cstheme="minorHAnsi"/>
        </w:rPr>
      </w:r>
      <w:r w:rsidRPr="003E0CFD">
        <w:rPr>
          <w:rFonts w:cstheme="minorHAnsi"/>
        </w:rPr>
        <w:fldChar w:fldCharType="separate"/>
      </w:r>
      <w:r w:rsidR="00F83571" w:rsidRPr="00F83571">
        <w:rPr>
          <w:rFonts w:cstheme="minorHAnsi"/>
          <w:noProof/>
          <w:vertAlign w:val="superscript"/>
        </w:rPr>
        <w:t>9</w:t>
      </w:r>
      <w:r w:rsidRPr="003E0CFD">
        <w:rPr>
          <w:rFonts w:cstheme="minorHAnsi"/>
        </w:rPr>
        <w:fldChar w:fldCharType="end"/>
      </w:r>
      <w:r w:rsidRPr="003E0CFD">
        <w:rPr>
          <w:rFonts w:cstheme="minorHAnsi"/>
        </w:rPr>
        <w:t>. A recent LDSC analysis of 11 major psychiatric diagnoses found that the genetic correlation between schizophrenia and bipolar disorder was 0.68</w:t>
      </w:r>
      <w:r>
        <w:rPr>
          <w:rFonts w:cstheme="minorHAnsi"/>
        </w:rPr>
        <w:t>,</w:t>
      </w:r>
      <w:r w:rsidRPr="003E0CFD">
        <w:rPr>
          <w:rFonts w:cstheme="minorHAnsi"/>
        </w:rPr>
        <w:t xml:space="preserve"> and the average of 55 genetic correlations between 11 diagnoses was 0.28 </w:t>
      </w:r>
      <w:r w:rsidRPr="003E0CFD">
        <w:rPr>
          <w:rFonts w:cstheme="minorHAnsi"/>
        </w:rPr>
        <w:fldChar w:fldCharType="begin">
          <w:fldData xml:space="preserve">PEVuZE5vdGU+PENpdGU+PEF1dGhvcj5Hcm90emluZ2VyPC9BdXRob3I+PFllYXI+MjAyMjwvWWVh
cj48UmVjTnVtPjQ1OTwvUmVjTnVtPjxEaXNwbGF5VGV4dD48c3R5bGUgZmFjZT0ic3VwZXJzY3Jp
cHQiPjEwPC9zdHlsZT48L0Rpc3BsYXlUZXh0PjxyZWNvcmQ+PHJlYy1udW1iZXI+NDU5PC9yZWMt
bnVtYmVyPjxmb3JlaWduLWtleXM+PGtleSBhcHA9IkVOIiBkYi1pZD0id2F6cnAyc2ZheHhlcmll
dHhwNjVwZWE0enphdHNzNXMyMjV6IiB0aW1lc3RhbXA9IjE2OTIwOTYyMjgiIGd1aWQ9IjZjODVh
ODZjLWM5ZDItNDdjNS1hYjVjLTU2ODYyNWM5ZTk4NCI+NDU5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F83571">
        <w:rPr>
          <w:rFonts w:cstheme="minorHAnsi"/>
        </w:rPr>
        <w:instrText xml:space="preserve"> ADDIN EN.CITE </w:instrText>
      </w:r>
      <w:r w:rsidR="00F83571">
        <w:rPr>
          <w:rFonts w:cstheme="minorHAnsi"/>
        </w:rPr>
        <w:fldChar w:fldCharType="begin">
          <w:fldData xml:space="preserve">PEVuZE5vdGU+PENpdGU+PEF1dGhvcj5Hcm90emluZ2VyPC9BdXRob3I+PFllYXI+MjAyMjwvWWVh
cj48UmVjTnVtPjQ1OTwvUmVjTnVtPjxEaXNwbGF5VGV4dD48c3R5bGUgZmFjZT0ic3VwZXJzY3Jp
cHQiPjEwPC9zdHlsZT48L0Rpc3BsYXlUZXh0PjxyZWNvcmQ+PHJlYy1udW1iZXI+NDU5PC9yZWMt
bnVtYmVyPjxmb3JlaWduLWtleXM+PGtleSBhcHA9IkVOIiBkYi1pZD0id2F6cnAyc2ZheHhlcmll
dHhwNjVwZWE0enphdHNzNXMyMjV6IiB0aW1lc3RhbXA9IjE2OTIwOTYyMjgiIGd1aWQ9IjZjODVh
ODZjLWM5ZDItNDdjNS1hYjVjLTU2ODYyNWM5ZTk4NCI+NDU5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Pr="003E0CFD">
        <w:rPr>
          <w:rFonts w:cstheme="minorHAnsi"/>
        </w:rPr>
      </w:r>
      <w:r w:rsidRPr="003E0CFD">
        <w:rPr>
          <w:rFonts w:cstheme="minorHAnsi"/>
        </w:rPr>
        <w:fldChar w:fldCharType="separate"/>
      </w:r>
      <w:r w:rsidR="00F83571" w:rsidRPr="00F83571">
        <w:rPr>
          <w:rFonts w:cstheme="minorHAnsi"/>
          <w:noProof/>
          <w:vertAlign w:val="superscript"/>
        </w:rPr>
        <w:t>10</w:t>
      </w:r>
      <w:r w:rsidRPr="003E0CFD">
        <w:rPr>
          <w:rFonts w:cstheme="minorHAnsi"/>
        </w:rPr>
        <w:fldChar w:fldCharType="end"/>
      </w:r>
      <w:r w:rsidRPr="003E0CFD">
        <w:rPr>
          <w:rFonts w:cstheme="minorHAnsi"/>
        </w:rPr>
        <w:t>.</w:t>
      </w:r>
    </w:p>
    <w:p w14:paraId="270CDD5B" w14:textId="77777777" w:rsidR="00CA2F42" w:rsidRPr="00464885" w:rsidRDefault="00CA2F42" w:rsidP="00F41308">
      <w:pPr>
        <w:rPr>
          <w:rFonts w:cstheme="minorHAnsi"/>
        </w:rPr>
      </w:pPr>
    </w:p>
    <w:p w14:paraId="18A2B20A" w14:textId="4B5217C6" w:rsidR="007430B4" w:rsidRDefault="00C1416B" w:rsidP="00F41308">
      <w:pPr>
        <w:rPr>
          <w:rFonts w:cstheme="minorHAnsi"/>
        </w:rPr>
      </w:pPr>
      <w:r>
        <w:lastRenderedPageBreak/>
        <w:t>The</w:t>
      </w:r>
      <w:r w:rsidRPr="0434E808">
        <w:t xml:space="preserve"> </w:t>
      </w:r>
      <w:r w:rsidR="0AE99454" w:rsidRPr="0434E808">
        <w:t xml:space="preserve">positive genetic manifold between diagnoses </w:t>
      </w:r>
      <w:r w:rsidR="00C14AE2">
        <w:t xml:space="preserve">is consistent with </w:t>
      </w:r>
      <w:r w:rsidR="00FF5685">
        <w:t>the idea of a</w:t>
      </w:r>
      <w:r w:rsidR="009C3F3B">
        <w:t xml:space="preserve"> </w:t>
      </w:r>
      <w:r w:rsidR="0AE99454" w:rsidRPr="0434E808">
        <w:t>general factor of psychopathology</w:t>
      </w:r>
      <w:r w:rsidR="00FF5685">
        <w:t xml:space="preserve"> </w:t>
      </w:r>
      <w:r w:rsidR="0022657B">
        <w:fldChar w:fldCharType="begin">
          <w:fldData xml:space="preserve">PEVuZE5vdGU+PENpdGU+PEF1dGhvcj5MYWhleTwvQXV0aG9yPjxZZWFyPjIwMTI8L1llYXI+PFJl
Y051bT41Mzc8L1JlY051bT48RGlzcGxheVRleHQ+PHN0eWxlIGZhY2U9InN1cGVyc2NyaXB0Ij4x
MTwvc3R5bGU+PC9EaXNwbGF5VGV4dD48cmVjb3JkPjxyZWMtbnVtYmVyPjUzNzwvcmVjLW51bWJl
cj48Zm9yZWlnbi1rZXlzPjxrZXkgYXBwPSJFTiIgZGItaWQ9IndhenJwMnNmYXh4ZXJpZXR4cDY1
cGVhNHp6YXRzczVzMjI1eiIgdGltZXN0YW1wPSIxNzAyOTgwNzk5IiBndWlkPSIyYzM4YWViZi1m
MTZlLTRjNmEtODVlMi1iYmQ4MmFiODc3MjciPjUzNz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F83571">
        <w:instrText xml:space="preserve"> ADDIN EN.CITE </w:instrText>
      </w:r>
      <w:r w:rsidR="00F83571">
        <w:fldChar w:fldCharType="begin">
          <w:fldData xml:space="preserve">PEVuZE5vdGU+PENpdGU+PEF1dGhvcj5MYWhleTwvQXV0aG9yPjxZZWFyPjIwMTI8L1llYXI+PFJl
Y051bT41Mzc8L1JlY051bT48RGlzcGxheVRleHQ+PHN0eWxlIGZhY2U9InN1cGVyc2NyaXB0Ij4x
MTwvc3R5bGU+PC9EaXNwbGF5VGV4dD48cmVjb3JkPjxyZWMtbnVtYmVyPjUzNzwvcmVjLW51bWJl
cj48Zm9yZWlnbi1rZXlzPjxrZXkgYXBwPSJFTiIgZGItaWQ9IndhenJwMnNmYXh4ZXJpZXR4cDY1
cGVhNHp6YXRzczVzMjI1eiIgdGltZXN0YW1wPSIxNzAyOTgwNzk5IiBndWlkPSIyYzM4YWViZi1m
MTZlLTRjNmEtODVlMi1iYmQ4MmFiODc3MjciPjUzNz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F83571">
        <w:instrText xml:space="preserve"> ADDIN EN.CITE.DATA </w:instrText>
      </w:r>
      <w:r w:rsidR="00F83571">
        <w:fldChar w:fldCharType="end"/>
      </w:r>
      <w:r w:rsidR="0022657B">
        <w:fldChar w:fldCharType="separate"/>
      </w:r>
      <w:r w:rsidR="00F83571" w:rsidRPr="00F83571">
        <w:rPr>
          <w:noProof/>
          <w:vertAlign w:val="superscript"/>
        </w:rPr>
        <w:t>11</w:t>
      </w:r>
      <w:r w:rsidR="0022657B">
        <w:fldChar w:fldCharType="end"/>
      </w:r>
      <w:r w:rsidR="0022657B">
        <w:rPr>
          <w:rStyle w:val="CommentReference"/>
        </w:rPr>
        <w:t xml:space="preserve">, </w:t>
      </w:r>
      <w:r w:rsidR="0AE99454" w:rsidRPr="0434E808">
        <w:t xml:space="preserve"> called </w:t>
      </w:r>
      <w:r w:rsidR="0AE99454" w:rsidRPr="7C8C25C2">
        <w:rPr>
          <w:i/>
          <w:iCs/>
        </w:rPr>
        <w:t>p</w:t>
      </w:r>
      <w:r w:rsidR="0AE99454" w:rsidRPr="0434E808">
        <w:t xml:space="preserve"> </w:t>
      </w:r>
      <w:r w:rsidR="008600CE" w:rsidRPr="0434E808">
        <w:fldChar w:fldCharType="begin">
          <w:fldData xml:space="preserve">PEVuZE5vdGU+PENpdGU+PEF1dGhvcj5DYXNwaTwvQXV0aG9yPjxZZWFyPjIwMTg8L1llYXI+PFJl
Y051bT4zNDQ8L1JlY051bT48RGlzcGxheVRleHQ+PHN0eWxlIGZhY2U9InN1cGVyc2NyaXB0Ij4x
Mjwvc3R5bGU+PC9EaXNwbGF5VGV4dD48cmVjb3JkPjxyZWMtbnVtYmVyPjM0NDwvcmVjLW51bWJl
cj48Zm9yZWlnbi1rZXlzPjxrZXkgYXBwPSJFTiIgZGItaWQ9IndhenJwMnNmYXh4ZXJpZXR4cDY1
cGVhNHp6YXRzczVzMjI1eiIgdGltZXN0YW1wPSIxNjkyMDk2MTA2IiBndWlkPSJiNzY2MTI0ZC1i
NTE0LTQzYjUtYTRiZC04ODY3MzRhY2YwYjUiPjM0ND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F83571">
        <w:instrText xml:space="preserve"> ADDIN EN.CITE </w:instrText>
      </w:r>
      <w:r w:rsidR="00F83571">
        <w:fldChar w:fldCharType="begin">
          <w:fldData xml:space="preserve">PEVuZE5vdGU+PENpdGU+PEF1dGhvcj5DYXNwaTwvQXV0aG9yPjxZZWFyPjIwMTg8L1llYXI+PFJl
Y051bT4zNDQ8L1JlY051bT48RGlzcGxheVRleHQ+PHN0eWxlIGZhY2U9InN1cGVyc2NyaXB0Ij4x
Mjwvc3R5bGU+PC9EaXNwbGF5VGV4dD48cmVjb3JkPjxyZWMtbnVtYmVyPjM0NDwvcmVjLW51bWJl
cj48Zm9yZWlnbi1rZXlzPjxrZXkgYXBwPSJFTiIgZGItaWQ9IndhenJwMnNmYXh4ZXJpZXR4cDY1
cGVhNHp6YXRzczVzMjI1eiIgdGltZXN0YW1wPSIxNjkyMDk2MTA2IiBndWlkPSJiNzY2MTI0ZC1i
NTE0LTQzYjUtYTRiZC04ODY3MzRhY2YwYjUiPjM0ND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F83571">
        <w:instrText xml:space="preserve"> ADDIN EN.CITE.DATA </w:instrText>
      </w:r>
      <w:r w:rsidR="00F83571">
        <w:fldChar w:fldCharType="end"/>
      </w:r>
      <w:r w:rsidR="008600CE" w:rsidRPr="0434E808">
        <w:fldChar w:fldCharType="separate"/>
      </w:r>
      <w:r w:rsidR="00F83571" w:rsidRPr="00F83571">
        <w:rPr>
          <w:noProof/>
          <w:vertAlign w:val="superscript"/>
        </w:rPr>
        <w:t>12</w:t>
      </w:r>
      <w:r w:rsidR="008600CE" w:rsidRPr="0434E808">
        <w:fldChar w:fldCharType="end"/>
      </w:r>
      <w:r w:rsidR="00FF5685">
        <w:t>.</w:t>
      </w:r>
      <w:r w:rsidR="009C3F3B">
        <w:t xml:space="preserve"> </w:t>
      </w:r>
      <w:r w:rsidR="00B52D4C">
        <w:t xml:space="preserve">The p factor </w:t>
      </w:r>
      <w:r w:rsidR="000004D6">
        <w:t>describes</w:t>
      </w:r>
      <w:r w:rsidR="00B52D4C">
        <w:t xml:space="preserve"> the </w:t>
      </w:r>
      <w:r w:rsidR="00B52D4C" w:rsidRPr="00B52D4C">
        <w:rPr>
          <w:lang w:val="en-US"/>
        </w:rPr>
        <w:t xml:space="preserve">propensity to developing </w:t>
      </w:r>
      <w:r w:rsidR="00113FAD">
        <w:rPr>
          <w:lang w:val="en-US"/>
        </w:rPr>
        <w:t>all</w:t>
      </w:r>
      <w:r w:rsidR="00B52D4C" w:rsidRPr="00B52D4C">
        <w:rPr>
          <w:lang w:val="en-US"/>
        </w:rPr>
        <w:t xml:space="preserve"> forms of</w:t>
      </w:r>
      <w:r w:rsidR="00B52D4C">
        <w:rPr>
          <w:lang w:val="en-US"/>
        </w:rPr>
        <w:t xml:space="preserve"> </w:t>
      </w:r>
      <w:r w:rsidR="008F289E">
        <w:rPr>
          <w:lang w:val="en-US"/>
        </w:rPr>
        <w:t>psychopathologies</w:t>
      </w:r>
      <w:r w:rsidR="00B52D4C">
        <w:rPr>
          <w:lang w:val="en-US"/>
        </w:rPr>
        <w:t xml:space="preserve"> </w:t>
      </w:r>
      <w:r w:rsidR="004C1FDF">
        <w:rPr>
          <w:lang w:val="en-US"/>
        </w:rPr>
        <w:fldChar w:fldCharType="begin">
          <w:fldData xml:space="preserve">PEVuZE5vdGU+PENpdGU+PEF1dGhvcj5DYXNwaTwvQXV0aG9yPjxZZWFyPjIwMTQ8L1llYXI+PFJl
Y051bT41NDI8L1JlY051bT48RGlzcGxheVRleHQ+PHN0eWxlIGZhY2U9InN1cGVyc2NyaXB0Ij4x
Mzwvc3R5bGU+PC9EaXNwbGF5VGV4dD48cmVjb3JkPjxyZWMtbnVtYmVyPjU0MjwvcmVjLW51bWJl
cj48Zm9yZWlnbi1rZXlzPjxrZXkgYXBwPSJFTiIgZGItaWQ9IndhenJwMnNmYXh4ZXJpZXR4cDY1
cGVhNHp6YXRzczVzMjI1eiIgdGltZXN0YW1wPSIxNzAyOTgwODAwIiBndWlkPSI3NmIzYzg5Ny03
MzZiLTRhNzEtOWFmOC04ODgyN2JhNGIwY2UiPjU0Mj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wvcmVsYXRlZC11cmxzPjwvdXJscz48Y3VzdG9tMT5EZWNsYXJh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</w:fldData>
        </w:fldChar>
      </w:r>
      <w:r w:rsidR="00F83571">
        <w:rPr>
          <w:lang w:val="en-US"/>
        </w:rPr>
        <w:instrText xml:space="preserve"> ADDIN EN.CITE </w:instrText>
      </w:r>
      <w:r w:rsidR="00F83571">
        <w:rPr>
          <w:lang w:val="en-US"/>
        </w:rPr>
        <w:fldChar w:fldCharType="begin">
          <w:fldData xml:space="preserve">PEVuZE5vdGU+PENpdGU+PEF1dGhvcj5DYXNwaTwvQXV0aG9yPjxZZWFyPjIwMTQ8L1llYXI+PFJl
Y051bT41NDI8L1JlY051bT48RGlzcGxheVRleHQ+PHN0eWxlIGZhY2U9InN1cGVyc2NyaXB0Ij4x
Mzwvc3R5bGU+PC9EaXNwbGF5VGV4dD48cmVjb3JkPjxyZWMtbnVtYmVyPjU0MjwvcmVjLW51bWJl
cj48Zm9yZWlnbi1rZXlzPjxrZXkgYXBwPSJFTiIgZGItaWQ9IndhenJwMnNmYXh4ZXJpZXR4cDY1
cGVhNHp6YXRzczVzMjI1eiIgdGltZXN0YW1wPSIxNzAyOTgwODAwIiBndWlkPSI3NmIzYzg5Ny03
MzZiLTRhNzEtOWFmOC04ODgyN2JhNGIwY2UiPjU0Mj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wvcmVsYXRlZC11cmxzPjwvdXJscz48Y3VzdG9tMT5EZWNsYXJh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</w:fldData>
        </w:fldChar>
      </w:r>
      <w:r w:rsidR="00F83571">
        <w:rPr>
          <w:lang w:val="en-US"/>
        </w:rPr>
        <w:instrText xml:space="preserve"> ADDIN EN.CITE.DATA </w:instrText>
      </w:r>
      <w:r w:rsidR="00F83571">
        <w:rPr>
          <w:lang w:val="en-US"/>
        </w:rPr>
      </w:r>
      <w:r w:rsidR="00F83571">
        <w:rPr>
          <w:lang w:val="en-US"/>
        </w:rPr>
        <w:fldChar w:fldCharType="end"/>
      </w:r>
      <w:r w:rsidR="004C1FDF">
        <w:rPr>
          <w:lang w:val="en-US"/>
        </w:rPr>
      </w:r>
      <w:r w:rsidR="004C1FDF">
        <w:rPr>
          <w:lang w:val="en-US"/>
        </w:rPr>
        <w:fldChar w:fldCharType="separate"/>
      </w:r>
      <w:r w:rsidR="00F83571" w:rsidRPr="00F83571">
        <w:rPr>
          <w:noProof/>
          <w:vertAlign w:val="superscript"/>
          <w:lang w:val="en-US"/>
        </w:rPr>
        <w:t>13</w:t>
      </w:r>
      <w:r w:rsidR="004C1FDF">
        <w:rPr>
          <w:lang w:val="en-US"/>
        </w:rPr>
        <w:fldChar w:fldCharType="end"/>
      </w:r>
      <w:r w:rsidR="00B52D4C">
        <w:rPr>
          <w:lang w:val="en-US"/>
        </w:rPr>
        <w:t>, and</w:t>
      </w:r>
      <w:r w:rsidR="00113FAD">
        <w:rPr>
          <w:lang w:val="en-US"/>
        </w:rPr>
        <w:t xml:space="preserve"> </w:t>
      </w:r>
      <w:r w:rsidR="000004D6">
        <w:rPr>
          <w:lang w:val="en-US"/>
        </w:rPr>
        <w:t>reflects the comorbidit</w:t>
      </w:r>
      <w:r w:rsidR="00113FAD">
        <w:rPr>
          <w:lang w:val="en-US"/>
        </w:rPr>
        <w:t>ies</w:t>
      </w:r>
      <w:r w:rsidR="000004D6">
        <w:rPr>
          <w:lang w:val="en-US"/>
        </w:rPr>
        <w:t xml:space="preserve"> between psychiatric conditions that </w:t>
      </w:r>
      <w:r w:rsidR="00113FAD">
        <w:rPr>
          <w:lang w:val="en-US"/>
        </w:rPr>
        <w:t>have been</w:t>
      </w:r>
      <w:r w:rsidR="000004D6">
        <w:rPr>
          <w:lang w:val="en-US"/>
        </w:rPr>
        <w:t xml:space="preserve"> observed concurrently</w:t>
      </w:r>
      <w:r w:rsidR="00180DA5">
        <w:rPr>
          <w:lang w:val="en-US"/>
        </w:rPr>
        <w:t xml:space="preserve"> </w:t>
      </w:r>
      <w:r w:rsidR="00180DA5">
        <w:rPr>
          <w:lang w:val="en-US"/>
        </w:rPr>
        <w:fldChar w:fldCharType="begin">
          <w:fldData xml:space="preserve">PEVuZE5vdGU+PENpdGU+PEF1dGhvcj5kZSBKb25nZTwvQXV0aG9yPjxZZWFyPjIwMTg8L1llYXI+
PFJlY051bT41NDQ8L1JlY051bT48RGlzcGxheVRleHQ+PHN0eWxlIGZhY2U9InN1cGVyc2NyaXB0
Ij4xNDwvc3R5bGU+PC9EaXNwbGF5VGV4dD48cmVjb3JkPjxyZWMtbnVtYmVyPjU0NDwvcmVjLW51
bWJlcj48Zm9yZWlnbi1rZXlzPjxrZXkgYXBwPSJFTiIgZGItaWQ9IndhenJwMnNmYXh4ZXJpZXR4
cDY1cGVhNHp6YXRzczVzMjI1eiIgdGltZXN0YW1wPSIxNzAyOTgwODAwIiBndWlkPSJhMjgwYzE2
Yi01NjVjLTRjMjktODYxYS0zYzRiNmVkZGY4NjYiPjU0N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F83571">
        <w:rPr>
          <w:lang w:val="en-US"/>
        </w:rPr>
        <w:instrText xml:space="preserve"> ADDIN EN.CITE </w:instrText>
      </w:r>
      <w:r w:rsidR="00F83571">
        <w:rPr>
          <w:lang w:val="en-US"/>
        </w:rPr>
        <w:fldChar w:fldCharType="begin">
          <w:fldData xml:space="preserve">PEVuZE5vdGU+PENpdGU+PEF1dGhvcj5kZSBKb25nZTwvQXV0aG9yPjxZZWFyPjIwMTg8L1llYXI+
PFJlY051bT41NDQ8L1JlY051bT48RGlzcGxheVRleHQ+PHN0eWxlIGZhY2U9InN1cGVyc2NyaXB0
Ij4xNDwvc3R5bGU+PC9EaXNwbGF5VGV4dD48cmVjb3JkPjxyZWMtbnVtYmVyPjU0NDwvcmVjLW51
bWJlcj48Zm9yZWlnbi1rZXlzPjxrZXkgYXBwPSJFTiIgZGItaWQ9IndhenJwMnNmYXh4ZXJpZXR4
cDY1cGVhNHp6YXRzczVzMjI1eiIgdGltZXN0YW1wPSIxNzAyOTgwODAwIiBndWlkPSJhMjgwYzE2
Yi01NjVjLTRjMjktODYxYS0zYzRiNmVkZGY4NjYiPjU0N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F83571">
        <w:rPr>
          <w:lang w:val="en-US"/>
        </w:rPr>
        <w:instrText xml:space="preserve"> ADDIN EN.CITE.DATA </w:instrText>
      </w:r>
      <w:r w:rsidR="00F83571">
        <w:rPr>
          <w:lang w:val="en-US"/>
        </w:rPr>
      </w:r>
      <w:r w:rsidR="00F83571">
        <w:rPr>
          <w:lang w:val="en-US"/>
        </w:rPr>
        <w:fldChar w:fldCharType="end"/>
      </w:r>
      <w:r w:rsidR="00180DA5">
        <w:rPr>
          <w:lang w:val="en-US"/>
        </w:rPr>
      </w:r>
      <w:r w:rsidR="00180DA5">
        <w:rPr>
          <w:lang w:val="en-US"/>
        </w:rPr>
        <w:fldChar w:fldCharType="separate"/>
      </w:r>
      <w:r w:rsidR="00F83571" w:rsidRPr="00F83571">
        <w:rPr>
          <w:noProof/>
          <w:vertAlign w:val="superscript"/>
          <w:lang w:val="en-US"/>
        </w:rPr>
        <w:t>14</w:t>
      </w:r>
      <w:r w:rsidR="00180DA5">
        <w:rPr>
          <w:lang w:val="en-US"/>
        </w:rPr>
        <w:fldChar w:fldCharType="end"/>
      </w:r>
      <w:r w:rsidR="000004D6">
        <w:rPr>
          <w:lang w:val="en-US"/>
        </w:rPr>
        <w:t>, across the lifespan</w:t>
      </w:r>
      <w:r w:rsidR="00180DA5">
        <w:rPr>
          <w:lang w:val="en-US"/>
        </w:rPr>
        <w:t xml:space="preserve"> </w:t>
      </w:r>
      <w:r w:rsidR="009C7944">
        <w:rPr>
          <w:lang w:val="en-US"/>
        </w:rPr>
        <w:fldChar w:fldCharType="begin">
          <w:fldData xml:space="preserve">PEVuZE5vdGU+PENpdGU+PEF1dGhvcj5DYXNwaTwvQXV0aG9yPjxZZWFyPjIwMjA8L1llYXI+PFJl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</w:fldData>
        </w:fldChar>
      </w:r>
      <w:r w:rsidR="00F83571">
        <w:rPr>
          <w:lang w:val="en-US"/>
        </w:rPr>
        <w:instrText xml:space="preserve"> ADDIN EN.CITE </w:instrText>
      </w:r>
      <w:r w:rsidR="00F83571">
        <w:rPr>
          <w:lang w:val="en-US"/>
        </w:rPr>
        <w:fldChar w:fldCharType="begin">
          <w:fldData xml:space="preserve">PEVuZE5vdGU+PENpdGU+PEF1dGhvcj5DYXNwaTwvQXV0aG9yPjxZZWFyPjIwMjA8L1llYXI+PFJl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</w:fldData>
        </w:fldChar>
      </w:r>
      <w:r w:rsidR="00F83571">
        <w:rPr>
          <w:lang w:val="en-US"/>
        </w:rPr>
        <w:instrText xml:space="preserve"> ADDIN EN.CITE.DATA </w:instrText>
      </w:r>
      <w:r w:rsidR="00F83571">
        <w:rPr>
          <w:lang w:val="en-US"/>
        </w:rPr>
      </w:r>
      <w:r w:rsidR="00F83571">
        <w:rPr>
          <w:lang w:val="en-US"/>
        </w:rPr>
        <w:fldChar w:fldCharType="end"/>
      </w:r>
      <w:r w:rsidR="009C7944">
        <w:rPr>
          <w:lang w:val="en-US"/>
        </w:rPr>
      </w:r>
      <w:r w:rsidR="009C7944">
        <w:rPr>
          <w:lang w:val="en-US"/>
        </w:rPr>
        <w:fldChar w:fldCharType="separate"/>
      </w:r>
      <w:r w:rsidR="00F83571" w:rsidRPr="00F83571">
        <w:rPr>
          <w:noProof/>
          <w:vertAlign w:val="superscript"/>
          <w:lang w:val="en-US"/>
        </w:rPr>
        <w:t>15,16</w:t>
      </w:r>
      <w:r w:rsidR="009C7944">
        <w:rPr>
          <w:lang w:val="en-US"/>
        </w:rPr>
        <w:fldChar w:fldCharType="end"/>
      </w:r>
      <w:r w:rsidR="00050193">
        <w:rPr>
          <w:lang w:val="en-US"/>
        </w:rPr>
        <w:t xml:space="preserve">, </w:t>
      </w:r>
      <w:r w:rsidR="000004D6">
        <w:rPr>
          <w:lang w:val="en-US"/>
        </w:rPr>
        <w:t xml:space="preserve"> and even across generations </w:t>
      </w:r>
      <w:r w:rsidR="00050193">
        <w:rPr>
          <w:lang w:val="en-US"/>
        </w:rPr>
        <w:fldChar w:fldCharType="begin">
          <w:fldData xml:space="preserve">PEVuZE5vdGU+PENpdGU+PEF1dGhvcj5DYXNwaTwvQXV0aG9yPjxZZWFyPjIwMTQ8L1llYXI+PFJl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</w:fldData>
        </w:fldChar>
      </w:r>
      <w:r w:rsidR="00F83571">
        <w:rPr>
          <w:lang w:val="en-US"/>
        </w:rPr>
        <w:instrText xml:space="preserve"> ADDIN EN.CITE </w:instrText>
      </w:r>
      <w:r w:rsidR="00F83571">
        <w:rPr>
          <w:lang w:val="en-US"/>
        </w:rPr>
        <w:fldChar w:fldCharType="begin">
          <w:fldData xml:space="preserve">PEVuZE5vdGU+PENpdGU+PEF1dGhvcj5DYXNwaTwvQXV0aG9yPjxZZWFyPjIwMTQ8L1llYXI+PFJl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</w:fldData>
        </w:fldChar>
      </w:r>
      <w:r w:rsidR="00F83571">
        <w:rPr>
          <w:lang w:val="en-US"/>
        </w:rPr>
        <w:instrText xml:space="preserve"> ADDIN EN.CITE.DATA </w:instrText>
      </w:r>
      <w:r w:rsidR="00F83571">
        <w:rPr>
          <w:lang w:val="en-US"/>
        </w:rPr>
      </w:r>
      <w:r w:rsidR="00F83571">
        <w:rPr>
          <w:lang w:val="en-US"/>
        </w:rPr>
        <w:fldChar w:fldCharType="end"/>
      </w:r>
      <w:r w:rsidR="00050193">
        <w:rPr>
          <w:lang w:val="en-US"/>
        </w:rPr>
      </w:r>
      <w:r w:rsidR="00050193">
        <w:rPr>
          <w:lang w:val="en-US"/>
        </w:rPr>
        <w:fldChar w:fldCharType="separate"/>
      </w:r>
      <w:r w:rsidR="00F83571" w:rsidRPr="00F83571">
        <w:rPr>
          <w:noProof/>
          <w:vertAlign w:val="superscript"/>
          <w:lang w:val="en-US"/>
        </w:rPr>
        <w:t>13,17</w:t>
      </w:r>
      <w:r w:rsidR="00050193">
        <w:rPr>
          <w:lang w:val="en-US"/>
        </w:rPr>
        <w:fldChar w:fldCharType="end"/>
      </w:r>
      <w:r w:rsidR="00DB24AA">
        <w:rPr>
          <w:lang w:val="en-US"/>
        </w:rPr>
        <w:t>.</w:t>
      </w:r>
      <w:r w:rsidR="000004D6">
        <w:rPr>
          <w:lang w:val="en-US"/>
        </w:rPr>
        <w:t xml:space="preserve"> </w:t>
      </w:r>
      <w:r w:rsidR="00AF3818">
        <w:t>A</w:t>
      </w:r>
      <w:r w:rsidR="000004D6">
        <w:t xml:space="preserve"> p factor has</w:t>
      </w:r>
      <w:r w:rsidR="009C3F3B">
        <w:t xml:space="preserve"> </w:t>
      </w:r>
      <w:r w:rsidR="00AF3818">
        <w:t xml:space="preserve">also </w:t>
      </w:r>
      <w:r w:rsidR="009C3F3B">
        <w:t>emerged fr</w:t>
      </w:r>
      <w:r w:rsidR="00FF5685">
        <w:t>o</w:t>
      </w:r>
      <w:r w:rsidR="009C3F3B">
        <w:t xml:space="preserve">m recent genetic and genomic studies </w:t>
      </w:r>
      <w:r w:rsidR="00DB24AA">
        <w:fldChar w:fldCharType="begin">
          <w:fldData xml:space="preserve">PEVuZE5vdGU+PENpdGU+PEF1dGhvcj5TZWx6YW08L0F1dGhvcj48WWVhcj4yMDE4PC9ZZWFyPjxS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gc2Fza2lhLnNlbHphbUBrY2wuYWMudWsuJiN4RDtNUkMgU29jaWFsLCBHZW5ldGljIGFu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=
</w:fldData>
        </w:fldChar>
      </w:r>
      <w:r w:rsidR="00F83571">
        <w:instrText xml:space="preserve"> ADDIN EN.CITE </w:instrText>
      </w:r>
      <w:r w:rsidR="00F83571">
        <w:fldChar w:fldCharType="begin">
          <w:fldData xml:space="preserve">PEVuZE5vdGU+PENpdGU+PEF1dGhvcj5TZWx6YW08L0F1dGhvcj48WWVhcj4yMDE4PC9ZZWFyPjxS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gc2Fza2lhLnNlbHphbUBrY2wuYWMudWsuJiN4RDtNUkMgU29jaWFsLCBHZW5ldGljIGFu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=
</w:fldData>
        </w:fldChar>
      </w:r>
      <w:r w:rsidR="00F83571">
        <w:instrText xml:space="preserve"> ADDIN EN.CITE.DATA </w:instrText>
      </w:r>
      <w:r w:rsidR="00F83571">
        <w:fldChar w:fldCharType="end"/>
      </w:r>
      <w:r w:rsidR="00DB24AA">
        <w:fldChar w:fldCharType="separate"/>
      </w:r>
      <w:r w:rsidR="00F83571" w:rsidRPr="00F83571">
        <w:rPr>
          <w:noProof/>
          <w:vertAlign w:val="superscript"/>
        </w:rPr>
        <w:t>8,10,18</w:t>
      </w:r>
      <w:r w:rsidR="00DB24AA">
        <w:fldChar w:fldCharType="end"/>
      </w:r>
      <w:r w:rsidR="00DB24AA">
        <w:t>.</w:t>
      </w:r>
      <w:r w:rsidR="009C3F3B">
        <w:rPr>
          <w:lang w:val="en"/>
        </w:rPr>
        <w:t xml:space="preserve"> </w:t>
      </w:r>
      <w:r w:rsidR="0074340A">
        <w:rPr>
          <w:lang w:val="en"/>
        </w:rPr>
        <w:t>S</w:t>
      </w:r>
      <w:r w:rsidR="00CA2F42">
        <w:rPr>
          <w:lang w:val="en"/>
        </w:rPr>
        <w:t xml:space="preserve">hared genetic </w:t>
      </w:r>
      <w:r w:rsidR="0074340A">
        <w:rPr>
          <w:lang w:val="en"/>
        </w:rPr>
        <w:t>effects</w:t>
      </w:r>
      <w:r w:rsidR="00CA2F42">
        <w:rPr>
          <w:lang w:val="en"/>
        </w:rPr>
        <w:t xml:space="preserve"> across different disorder</w:t>
      </w:r>
      <w:r w:rsidR="009C3F3B">
        <w:rPr>
          <w:lang w:val="en"/>
        </w:rPr>
        <w:t xml:space="preserve"> dimensions</w:t>
      </w:r>
      <w:r w:rsidR="00CA2F42">
        <w:rPr>
          <w:lang w:val="en"/>
        </w:rPr>
        <w:t xml:space="preserve"> were</w:t>
      </w:r>
      <w:r w:rsidR="0074340A">
        <w:rPr>
          <w:lang w:val="en"/>
        </w:rPr>
        <w:t xml:space="preserve"> found to be</w:t>
      </w:r>
      <w:r w:rsidR="00CA2F42">
        <w:rPr>
          <w:lang w:val="en"/>
        </w:rPr>
        <w:t xml:space="preserve"> </w:t>
      </w:r>
      <w:r w:rsidR="0AE99454" w:rsidRPr="0434E808">
        <w:rPr>
          <w:lang w:val="en"/>
        </w:rPr>
        <w:t xml:space="preserve">stable </w:t>
      </w:r>
      <w:r w:rsidR="00CA2F42">
        <w:rPr>
          <w:lang w:val="en"/>
        </w:rPr>
        <w:t xml:space="preserve">over </w:t>
      </w:r>
      <w:r w:rsidR="00EB34D5">
        <w:rPr>
          <w:lang w:val="en"/>
        </w:rPr>
        <w:t>development</w:t>
      </w:r>
      <w:r w:rsidR="009C3F3B">
        <w:rPr>
          <w:lang w:val="en"/>
        </w:rPr>
        <w:t xml:space="preserve">, even when considering different measures and reporters </w:t>
      </w:r>
      <w:r w:rsidR="008600CE" w:rsidRPr="0434E808">
        <w:rPr>
          <w:lang w:val="en"/>
        </w:rPr>
        <w:fldChar w:fldCharType="begin">
          <w:fldData xml:space="preserve">PEVuZE5vdGU+PENpdGU+PEF1dGhvcj5BbGxlZ3Jpbmk8L0F1dGhvcj48WWVhcj4yMDIwPC9ZZWFy
PjxSZWNOdW0+MzY1PC9SZWNOdW0+PERpc3BsYXlUZXh0PjxzdHlsZSBmYWNlPSJzdXBlcnNjcmlw
dCI+MTg8L3N0eWxlPjwvRGlzcGxheVRleHQ+PHJlY29yZD48cmVjLW51bWJlcj4zNjU8L3JlYy1u
dW1iZXI+PGZvcmVpZ24ta2V5cz48a2V5IGFwcD0iRU4iIGRiLWlkPSJ3YXpycDJzZmF4eGVyaWV0
eHA2NXBlYTR6emF0c3M1czIyNXoiIHRpbWVzdGFtcD0iMTY5MjA5NjEyNyIgZ3VpZD0iN2Y3MmRk
ZTUtMDRlOS00Y2RjLWI5ODItMGJlMzBlMDQyYmFlIj4zNjU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L3JlbGF0ZWQtdXJscz48L3Vy
bHM+PGN1c3RvbTI+UE1DNjkwNjI0NTwvY3VzdG9tMj48ZWxlY3Ryb25pYy1yZXNvdXJjZS1udW0+
MTAuMTExMS9qY3BwLjEzMTEzPC9lbGVjdHJvbmljLXJlc291cmNlLW51bT48cmVtb3RlLWRhdGFi
YXNlLW5hbWU+TWVkbGluZTwvcmVtb3RlLWRhdGFiYXNlLW5hbWU+PHJlbW90ZS1kYXRhYmFzZS1w
cm92aWRlcj5OTE08L3JlbW90ZS1kYXRhYmFzZS1wcm92aWRlcj48YWNjZXNzLWRhdGU+MjAyMy0w
Ni0wOVQxMDozOTo1MDwvYWNjZXNzLWRhdGU+PC9yZWNvcmQ+PC9DaXRlPjwvRW5kTm90ZT4A
</w:fldData>
        </w:fldChar>
      </w:r>
      <w:r w:rsidR="00F83571">
        <w:rPr>
          <w:lang w:val="en"/>
        </w:rPr>
        <w:instrText xml:space="preserve"> ADDIN EN.CITE </w:instrText>
      </w:r>
      <w:r w:rsidR="00F83571">
        <w:rPr>
          <w:lang w:val="en"/>
        </w:rPr>
        <w:fldChar w:fldCharType="begin">
          <w:fldData xml:space="preserve">PEVuZE5vdGU+PENpdGU+PEF1dGhvcj5BbGxlZ3Jpbmk8L0F1dGhvcj48WWVhcj4yMDIwPC9ZZWFy
PjxSZWNOdW0+MzY1PC9SZWNOdW0+PERpc3BsYXlUZXh0PjxzdHlsZSBmYWNlPSJzdXBlcnNjcmlw
dCI+MTg8L3N0eWxlPjwvRGlzcGxheVRleHQ+PHJlY29yZD48cmVjLW51bWJlcj4zNjU8L3JlYy1u
dW1iZXI+PGZvcmVpZ24ta2V5cz48a2V5IGFwcD0iRU4iIGRiLWlkPSJ3YXpycDJzZmF4eGVyaWV0
eHA2NXBlYTR6emF0c3M1czIyNXoiIHRpbWVzdGFtcD0iMTY5MjA5NjEyNyIgZ3VpZD0iN2Y3MmRk
ZTUtMDRlOS00Y2RjLWI5ODItMGJlMzBlMDQyYmFlIj4zNjU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L3JlbGF0ZWQtdXJscz48L3Vy
bHM+PGN1c3RvbTI+UE1DNjkwNjI0NTwvY3VzdG9tMj48ZWxlY3Ryb25pYy1yZXNvdXJjZS1udW0+
MTAuMTExMS9qY3BwLjEzMTEzPC9lbGVjdHJvbmljLXJlc291cmNlLW51bT48cmVtb3RlLWRhdGFi
YXNlLW5hbWU+TWVkbGluZTwvcmVtb3RlLWRhdGFiYXNlLW5hbWU+PHJlbW90ZS1kYXRhYmFzZS1w
cm92aWRlcj5OTE08L3JlbW90ZS1kYXRhYmFzZS1wcm92aWRlcj48YWNjZXNzLWRhdGU+MjAyMy0w
Ni0wOVQxMDozOTo1MDwvYWNjZXNzLWRhdGU+PC9yZWNvcmQ+PC9DaXRlPjwvRW5kTm90ZT4A
</w:fldData>
        </w:fldChar>
      </w:r>
      <w:r w:rsidR="00F83571">
        <w:rPr>
          <w:lang w:val="en"/>
        </w:rPr>
        <w:instrText xml:space="preserve"> ADDIN EN.CITE.DATA </w:instrText>
      </w:r>
      <w:r w:rsidR="00F83571">
        <w:rPr>
          <w:lang w:val="en"/>
        </w:rPr>
      </w:r>
      <w:r w:rsidR="00F83571">
        <w:rPr>
          <w:lang w:val="en"/>
        </w:rPr>
        <w:fldChar w:fldCharType="end"/>
      </w:r>
      <w:r w:rsidR="008600CE" w:rsidRPr="0434E808">
        <w:rPr>
          <w:lang w:val="en"/>
        </w:rPr>
      </w:r>
      <w:r w:rsidR="008600CE" w:rsidRPr="0434E808">
        <w:rPr>
          <w:lang w:val="en"/>
        </w:rPr>
        <w:fldChar w:fldCharType="separate"/>
      </w:r>
      <w:r w:rsidR="00F83571" w:rsidRPr="00F83571">
        <w:rPr>
          <w:noProof/>
          <w:vertAlign w:val="superscript"/>
          <w:lang w:val="en"/>
        </w:rPr>
        <w:t>18</w:t>
      </w:r>
      <w:r w:rsidR="008600CE" w:rsidRPr="0434E808">
        <w:rPr>
          <w:lang w:val="en"/>
        </w:rPr>
        <w:fldChar w:fldCharType="end"/>
      </w:r>
      <w:r w:rsidR="0AE99454" w:rsidRPr="0434E808">
        <w:rPr>
          <w:lang w:val="en"/>
        </w:rPr>
        <w:t>.</w:t>
      </w:r>
      <w:r w:rsidR="00113FAD">
        <w:rPr>
          <w:lang w:val="en"/>
        </w:rPr>
        <w:t xml:space="preserve"> Capturing what cuts across diagnostic categories (i.e.,</w:t>
      </w:r>
      <w:r w:rsidR="00A37289">
        <w:rPr>
          <w:lang w:val="en"/>
        </w:rPr>
        <w:t xml:space="preserve"> a</w:t>
      </w:r>
      <w:r w:rsidR="00113FAD">
        <w:rPr>
          <w:lang w:val="en"/>
        </w:rPr>
        <w:t xml:space="preserve"> transdiagnostic approach)</w:t>
      </w:r>
      <w:r w:rsidR="00113FAD">
        <w:t xml:space="preserve"> was found to be</w:t>
      </w:r>
      <w:r w:rsidR="003806BA" w:rsidRPr="003806BA">
        <w:t xml:space="preserve"> more effective</w:t>
      </w:r>
      <w:r w:rsidR="003806BA">
        <w:t xml:space="preserve"> </w:t>
      </w:r>
      <w:r w:rsidR="003806BA" w:rsidRPr="003806BA">
        <w:t xml:space="preserve">in predicting </w:t>
      </w:r>
      <w:r w:rsidR="003806BA">
        <w:t xml:space="preserve">functional and life </w:t>
      </w:r>
      <w:r w:rsidR="003806BA" w:rsidRPr="003806BA">
        <w:t xml:space="preserve">outcomes </w:t>
      </w:r>
      <w:r w:rsidR="003806BA">
        <w:t>than individual diagnoses</w:t>
      </w:r>
      <w:r w:rsidR="003806BA" w:rsidRPr="003806BA">
        <w:t xml:space="preserve"> </w:t>
      </w:r>
      <w:r w:rsidR="00D470DE">
        <w:fldChar w:fldCharType="begin"/>
      </w:r>
      <w:r w:rsidR="00F83571">
        <w:instrText xml:space="preserve"> ADDIN EN.CITE &lt;EndNote&gt;&lt;Cite&gt;&lt;Author&gt;Eaton&lt;/Author&gt;&lt;Year&gt;2023&lt;/Year&gt;&lt;RecNum&gt;545&lt;/RecNum&gt;&lt;DisplayText&gt;&lt;style face="superscript"&gt;19&lt;/style&gt;&lt;/DisplayText&gt;&lt;record&gt;&lt;rec-number&gt;545&lt;/rec-number&gt;&lt;foreign-keys&gt;&lt;key app="EN" db-id="wazrp2sfaxxerietxp65pea4zzatss5s225z" timestamp="1702980800" guid="cdd8d221-9db6-439a-995d-abb5339846c4"&gt;545&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related-urls&gt;&lt;/urls&gt;&lt;electronic-resource-num&gt;10.1038/s44159-023-00218-4&lt;/electronic-resource-num&gt;&lt;/record&gt;&lt;/Cite&gt;&lt;/EndNote&gt;</w:instrText>
      </w:r>
      <w:r w:rsidR="00D470DE">
        <w:fldChar w:fldCharType="separate"/>
      </w:r>
      <w:r w:rsidR="00F83571" w:rsidRPr="00F83571">
        <w:rPr>
          <w:noProof/>
          <w:vertAlign w:val="superscript"/>
        </w:rPr>
        <w:t>19</w:t>
      </w:r>
      <w:r w:rsidR="00D470DE">
        <w:fldChar w:fldCharType="end"/>
      </w:r>
      <w:r w:rsidR="0AE99454" w:rsidRPr="00464885">
        <w:rPr>
          <w:rFonts w:cstheme="minorHAnsi"/>
        </w:rPr>
        <w:t xml:space="preserve">. </w:t>
      </w:r>
    </w:p>
    <w:p w14:paraId="4A59F8BE" w14:textId="77777777" w:rsidR="00EB661D" w:rsidRDefault="00EB661D" w:rsidP="00F41308">
      <w:pPr>
        <w:rPr>
          <w:rFonts w:cstheme="minorHAnsi"/>
        </w:rPr>
      </w:pPr>
    </w:p>
    <w:p w14:paraId="00BC69A4" w14:textId="2AD25E7E" w:rsidR="0AE99454" w:rsidRPr="00FB5DC1" w:rsidRDefault="00EB661D" w:rsidP="00F41308">
      <w:pPr>
        <w:rPr>
          <w:rFonts w:cstheme="minorHAnsi"/>
        </w:rPr>
      </w:pPr>
      <w:r w:rsidRPr="003B35BB">
        <w:rPr>
          <w:rFonts w:cstheme="minorHAnsi"/>
        </w:rPr>
        <w:t xml:space="preserve">Therefore, isolating p from major psychiatric disorders could better capture the specific genetic effects associated with </w:t>
      </w:r>
      <w:r w:rsidR="006D26FF" w:rsidRPr="003B35BB">
        <w:rPr>
          <w:rFonts w:cstheme="minorHAnsi"/>
        </w:rPr>
        <w:t>each</w:t>
      </w:r>
      <w:r w:rsidRPr="003B35BB">
        <w:rPr>
          <w:rFonts w:cstheme="minorHAnsi"/>
        </w:rPr>
        <w:t xml:space="preserve"> disorder and provide a more precise understanding of disorder-specific biology</w:t>
      </w:r>
      <w:r w:rsidR="00EF1334">
        <w:rPr>
          <w:rFonts w:cstheme="minorHAnsi"/>
        </w:rPr>
        <w:t>. Previo</w:t>
      </w:r>
      <w:r w:rsidR="00A014F7">
        <w:rPr>
          <w:rFonts w:cstheme="minorHAnsi"/>
        </w:rPr>
        <w:t>us</w:t>
      </w:r>
      <w:r w:rsidR="00EF1334">
        <w:rPr>
          <w:rFonts w:cstheme="minorHAnsi"/>
        </w:rPr>
        <w:t xml:space="preserve"> </w:t>
      </w:r>
      <w:r w:rsidR="00DB330F">
        <w:rPr>
          <w:rFonts w:cstheme="minorHAnsi"/>
        </w:rPr>
        <w:t>research</w:t>
      </w:r>
      <w:r w:rsidR="00EF1334">
        <w:rPr>
          <w:rFonts w:cstheme="minorHAnsi"/>
        </w:rPr>
        <w:t xml:space="preserve"> </w:t>
      </w:r>
      <w:r w:rsidR="00FB5DC1">
        <w:rPr>
          <w:rFonts w:cstheme="minorHAnsi"/>
        </w:rPr>
        <w:t xml:space="preserve">that isolated </w:t>
      </w:r>
      <w:r w:rsidR="00FB5DC1" w:rsidRPr="00EF1334">
        <w:rPr>
          <w:rFonts w:cstheme="minorHAnsi"/>
        </w:rPr>
        <w:t xml:space="preserve">transdiagnostic </w:t>
      </w:r>
      <w:r w:rsidR="0054595A">
        <w:rPr>
          <w:rFonts w:cstheme="minorHAnsi"/>
        </w:rPr>
        <w:t xml:space="preserve">effects </w:t>
      </w:r>
      <w:r w:rsidR="00FB5DC1">
        <w:rPr>
          <w:rFonts w:cstheme="minorHAnsi"/>
        </w:rPr>
        <w:t>to investigate</w:t>
      </w:r>
      <w:r w:rsidR="00EF1334">
        <w:rPr>
          <w:rFonts w:cstheme="minorHAnsi"/>
        </w:rPr>
        <w:t xml:space="preserve"> specificity revealed novel genetic profiles and biological pathways</w:t>
      </w:r>
      <w:r w:rsidR="00FB5DC1">
        <w:rPr>
          <w:rFonts w:cstheme="minorHAnsi"/>
        </w:rPr>
        <w:t xml:space="preserve"> </w:t>
      </w:r>
      <w:r w:rsidR="00FB3BCD">
        <w:rPr>
          <w:rFonts w:cstheme="minorHAnsi"/>
        </w:rPr>
        <w:t>in</w:t>
      </w:r>
      <w:r w:rsidR="0054595A">
        <w:rPr>
          <w:rFonts w:cstheme="minorHAnsi"/>
        </w:rPr>
        <w:t xml:space="preserve"> neurodevelopmental disorders </w:t>
      </w:r>
      <w:r w:rsidR="004F2300">
        <w:rPr>
          <w:rFonts w:cstheme="minorHAnsi"/>
        </w:rPr>
        <w:fldChar w:fldCharType="begin">
          <w:fldData xml:space="preserve">PEVuZE5vdGU+PENpdGU+PEF1dGhvcj5QZXR0ZXJzc29uPC9BdXRob3I+PFllYXI+MjAxMzwvWWVh
cj48UmVjTnVtPjU0NjwvUmVjTnVtPjxEaXNwbGF5VGV4dD48c3R5bGUgZmFjZT0ic3VwZXJzY3Jp
cHQiPjIwPC9zdHlsZT48L0Rpc3BsYXlUZXh0PjxyZWNvcmQ+PHJlYy1udW1iZXI+NTQ2PC9yZWMt
bnVtYmVyPjxmb3JlaWduLWtleXM+PGtleSBhcHA9IkVOIiBkYi1pZD0id2F6cnAyc2ZheHhlcmll
dHhwNjVwZWE0enphdHNzNXMyMjV6IiB0aW1lc3RhbXA9IjE3MDI5ODA4MDAiIGd1aWQ9ImNlNzkw
MzgxLWRjNTctNGU2NS1hM2JlLTMyN2U5NTM1MTA1NSI+NTQ2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F83571">
        <w:rPr>
          <w:rFonts w:cstheme="minorHAnsi"/>
        </w:rPr>
        <w:instrText xml:space="preserve"> ADDIN EN.CITE </w:instrText>
      </w:r>
      <w:r w:rsidR="00F83571">
        <w:rPr>
          <w:rFonts w:cstheme="minorHAnsi"/>
        </w:rPr>
        <w:fldChar w:fldCharType="begin">
          <w:fldData xml:space="preserve">PEVuZE5vdGU+PENpdGU+PEF1dGhvcj5QZXR0ZXJzc29uPC9BdXRob3I+PFllYXI+MjAxMzwvWWVh
cj48UmVjTnVtPjU0NjwvUmVjTnVtPjxEaXNwbGF5VGV4dD48c3R5bGUgZmFjZT0ic3VwZXJzY3Jp
cHQiPjIwPC9zdHlsZT48L0Rpc3BsYXlUZXh0PjxyZWNvcmQ+PHJlYy1udW1iZXI+NTQ2PC9yZWMt
bnVtYmVyPjxmb3JlaWduLWtleXM+PGtleSBhcHA9IkVOIiBkYi1pZD0id2F6cnAyc2ZheHhlcmll
dHhwNjVwZWE0enphdHNzNXMyMjV6IiB0aW1lc3RhbXA9IjE3MDI5ODA4MDAiIGd1aWQ9ImNlNzkw
MzgxLWRjNTctNGU2NS1hM2JlLTMyN2U5NTM1MTA1NSI+NTQ2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004F2300">
        <w:rPr>
          <w:rFonts w:cstheme="minorHAnsi"/>
        </w:rPr>
      </w:r>
      <w:r w:rsidR="004F2300">
        <w:rPr>
          <w:rFonts w:cstheme="minorHAnsi"/>
        </w:rPr>
        <w:fldChar w:fldCharType="separate"/>
      </w:r>
      <w:r w:rsidR="00F83571" w:rsidRPr="00F83571">
        <w:rPr>
          <w:rFonts w:cstheme="minorHAnsi"/>
          <w:noProof/>
          <w:vertAlign w:val="superscript"/>
        </w:rPr>
        <w:t>20</w:t>
      </w:r>
      <w:r w:rsidR="004F2300">
        <w:rPr>
          <w:rFonts w:cstheme="minorHAnsi"/>
        </w:rPr>
        <w:fldChar w:fldCharType="end"/>
      </w:r>
      <w:r w:rsidR="0054595A">
        <w:rPr>
          <w:rFonts w:cstheme="minorHAnsi"/>
        </w:rPr>
        <w:t xml:space="preserve"> and alcohol use disorder </w:t>
      </w:r>
      <w:r w:rsidR="000E2F28">
        <w:rPr>
          <w:rFonts w:cstheme="minorHAnsi"/>
        </w:rPr>
        <w:fldChar w:fldCharType="begin">
          <w:fldData xml:space="preserve">PEVuZE5vdGU+PENpdGU+PEF1dGhvcj5NYWxsYXJkPC9BdXRob3I+PFllYXI+MjAyMjwvWWVhcj48
UmVjTnVtPjM2MzwvUmVjTnVtPjxEaXNwbGF5VGV4dD48c3R5bGUgZmFjZT0ic3VwZXJzY3JpcHQi
PjIxPC9zdHlsZT48L0Rpc3BsYXlUZXh0PjxyZWNvcmQ+PHJlYy1udW1iZXI+MzYzPC9yZWMtbnVt
YmVyPjxmb3JlaWduLWtleXM+PGtleSBhcHA9IkVOIiBkYi1pZD0id2F6cnAyc2ZheHhlcmlldHhw
NjVwZWE0enphdHNzNXMyMjV6IiB0aW1lc3RhbXA9IjE2OTIwOTYxMjQiIGd1aWQ9IjRlZDFjM2Ez
LWNkMDktNDBkMy1iNjg1LTU5ZGEyMDFhMDg2MyI+MzYz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C9yZWxhdGVkLXVybHM+PC91cmxzPjxjdXN0b20yPlBNQzkyNzI4
OTU8L2N1c3RvbTI+PGVsZWN0cm9uaWMtcmVzb3VyY2UtbnVtPjEwLjExNzYvYXBwaS5hanAuMjAy
MC4yMDA5MTM5MDwvZWxlY3Ryb25pYy1yZXNvdXJjZS1udW0+PHJlbW90ZS1kYXRhYmFzZS1uYW1l
Pk1lZGxpbmU8L3JlbW90ZS1kYXRhYmFzZS1uYW1lPjxyZW1vdGUtZGF0YWJhc2UtcHJvdmlkZXI+
TkxNPC9yZW1vdGUtZGF0YWJhc2UtcHJvdmlkZXI+PGFjY2Vzcy1kYXRlPjIwMjMtMDMtMjVUMTQ6
MTA6MjY8L2FjY2Vzcy1kYXRlPjwvcmVjb3JkPjwvQ2l0ZT48L0VuZE5vdGU+AG==
</w:fldData>
        </w:fldChar>
      </w:r>
      <w:r w:rsidR="00F83571">
        <w:rPr>
          <w:rFonts w:cstheme="minorHAnsi"/>
        </w:rPr>
        <w:instrText xml:space="preserve"> ADDIN EN.CITE </w:instrText>
      </w:r>
      <w:r w:rsidR="00F83571">
        <w:rPr>
          <w:rFonts w:cstheme="minorHAnsi"/>
        </w:rPr>
        <w:fldChar w:fldCharType="begin">
          <w:fldData xml:space="preserve">PEVuZE5vdGU+PENpdGU+PEF1dGhvcj5NYWxsYXJkPC9BdXRob3I+PFllYXI+MjAyMjwvWWVhcj48
UmVjTnVtPjM2MzwvUmVjTnVtPjxEaXNwbGF5VGV4dD48c3R5bGUgZmFjZT0ic3VwZXJzY3JpcHQi
PjIxPC9zdHlsZT48L0Rpc3BsYXlUZXh0PjxyZWNvcmQ+PHJlYy1udW1iZXI+MzYzPC9yZWMtbnVt
YmVyPjxmb3JlaWduLWtleXM+PGtleSBhcHA9IkVOIiBkYi1pZD0id2F6cnAyc2ZheHhlcmlldHhw
NjVwZWE0enphdHNzNXMyMjV6IiB0aW1lc3RhbXA9IjE2OTIwOTYxMjQiIGd1aWQ9IjRlZDFjM2Ez
LWNkMDktNDBkMy1iNjg1LTU5ZGEyMDFhMDg2MyI+MzYz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C9yZWxhdGVkLXVybHM+PC91cmxzPjxjdXN0b20yPlBNQzkyNzI4
OTU8L2N1c3RvbTI+PGVsZWN0cm9uaWMtcmVzb3VyY2UtbnVtPjEwLjExNzYvYXBwaS5hanAuMjAy
MC4yMDA5MTM5MDwvZWxlY3Ryb25pYy1yZXNvdXJjZS1udW0+PHJlbW90ZS1kYXRhYmFzZS1uYW1l
Pk1lZGxpbmU8L3JlbW90ZS1kYXRhYmFzZS1uYW1lPjxyZW1vdGUtZGF0YWJhc2UtcHJvdmlkZXI+
TkxNPC9yZW1vdGUtZGF0YWJhc2UtcHJvdmlkZXI+PGFjY2Vzcy1kYXRlPjIwMjMtMDMtMjVUMTQ6
MTA6MjY8L2FjY2Vzcy1kYXRlPjwvcmVjb3JkPjwvQ2l0ZT48L0VuZE5vdGU+AG==
</w:fldData>
        </w:fldChar>
      </w:r>
      <w:r w:rsidR="00F83571">
        <w:rPr>
          <w:rFonts w:cstheme="minorHAnsi"/>
        </w:rPr>
        <w:instrText xml:space="preserve"> ADDIN EN.CITE.DATA </w:instrText>
      </w:r>
      <w:r w:rsidR="00F83571">
        <w:rPr>
          <w:rFonts w:cstheme="minorHAnsi"/>
        </w:rPr>
      </w:r>
      <w:r w:rsidR="00F83571">
        <w:rPr>
          <w:rFonts w:cstheme="minorHAnsi"/>
        </w:rPr>
        <w:fldChar w:fldCharType="end"/>
      </w:r>
      <w:r w:rsidR="000E2F28">
        <w:rPr>
          <w:rFonts w:cstheme="minorHAnsi"/>
        </w:rPr>
      </w:r>
      <w:r w:rsidR="000E2F28">
        <w:rPr>
          <w:rFonts w:cstheme="minorHAnsi"/>
        </w:rPr>
        <w:fldChar w:fldCharType="separate"/>
      </w:r>
      <w:r w:rsidR="00F83571" w:rsidRPr="00F83571">
        <w:rPr>
          <w:rFonts w:cstheme="minorHAnsi"/>
          <w:noProof/>
          <w:vertAlign w:val="superscript"/>
        </w:rPr>
        <w:t>21</w:t>
      </w:r>
      <w:r w:rsidR="000E2F28">
        <w:rPr>
          <w:rFonts w:cstheme="minorHAnsi"/>
        </w:rPr>
        <w:fldChar w:fldCharType="end"/>
      </w:r>
      <w:r w:rsidR="00EF1334">
        <w:rPr>
          <w:rFonts w:cstheme="minorHAnsi"/>
        </w:rPr>
        <w:t>.</w:t>
      </w:r>
      <w:r w:rsidR="00FB5DC1">
        <w:rPr>
          <w:rFonts w:cstheme="minorHAnsi"/>
        </w:rPr>
        <w:t xml:space="preserve"> </w:t>
      </w:r>
      <w:r w:rsidR="0AE99454" w:rsidRPr="003B35BB">
        <w:rPr>
          <w:lang w:val="en"/>
        </w:rPr>
        <w:t xml:space="preserve">In this study, we applied Genomic Structural Equation Modelling (Genomic SEM) </w:t>
      </w:r>
      <w:r w:rsidR="008600CE" w:rsidRPr="003B35BB">
        <w:rPr>
          <w:lang w:val="en"/>
        </w:rPr>
        <w:fldChar w:fldCharType="begin">
          <w:fldData xml:space="preserve">PEVuZE5vdGU+PENpdGU+PEF1dGhvcj5Hcm90emluZ2VyPC9BdXRob3I+PFllYXI+MjAxOTwvWWVh
cj48UmVjTnVtPjM1MzwvUmVjTnVtPjxEaXNwbGF5VGV4dD48c3R5bGUgZmFjZT0ic3VwZXJzY3Jp
cHQiPjIyPC9zdHlsZT48L0Rpc3BsYXlUZXh0PjxyZWNvcmQ+PHJlYy1udW1iZXI+MzUzPC9yZWMt
bnVtYmVyPjxmb3JlaWduLWtleXM+PGtleSBhcHA9IkVOIiBkYi1pZD0id2F6cnAyc2ZheHhlcmll
dHhwNjVwZWE0enphdHNzNXMyMjV6IiB0aW1lc3RhbXA9IjE2OTIwOTYxMTciIGd1aWQ9ImY2MTk2
MTIxLWFmYWQtNGMzNi1hYTA1LTYzOGI4MDcxYjI2MCI+MzUz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F83571">
        <w:rPr>
          <w:lang w:val="en"/>
        </w:rPr>
        <w:instrText xml:space="preserve"> ADDIN EN.CITE </w:instrText>
      </w:r>
      <w:r w:rsidR="00F83571">
        <w:rPr>
          <w:lang w:val="en"/>
        </w:rPr>
        <w:fldChar w:fldCharType="begin">
          <w:fldData xml:space="preserve">PEVuZE5vdGU+PENpdGU+PEF1dGhvcj5Hcm90emluZ2VyPC9BdXRob3I+PFllYXI+MjAxOTwvWWVh
cj48UmVjTnVtPjM1MzwvUmVjTnVtPjxEaXNwbGF5VGV4dD48c3R5bGUgZmFjZT0ic3VwZXJzY3Jp
cHQiPjIyPC9zdHlsZT48L0Rpc3BsYXlUZXh0PjxyZWNvcmQ+PHJlYy1udW1iZXI+MzUzPC9yZWMt
bnVtYmVyPjxmb3JlaWduLWtleXM+PGtleSBhcHA9IkVOIiBkYi1pZD0id2F6cnAyc2ZheHhlcmll
dHhwNjVwZWE0enphdHNzNXMyMjV6IiB0aW1lc3RhbXA9IjE2OTIwOTYxMTciIGd1aWQ9ImY2MTk2
MTIxLWFmYWQtNGMzNi1hYTA1LTYzOGI4MDcxYjI2MCI+MzUz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F83571">
        <w:rPr>
          <w:lang w:val="en"/>
        </w:rPr>
        <w:instrText xml:space="preserve"> ADDIN EN.CITE.DATA </w:instrText>
      </w:r>
      <w:r w:rsidR="00F83571">
        <w:rPr>
          <w:lang w:val="en"/>
        </w:rPr>
      </w:r>
      <w:r w:rsidR="00F83571">
        <w:rPr>
          <w:lang w:val="en"/>
        </w:rPr>
        <w:fldChar w:fldCharType="end"/>
      </w:r>
      <w:r w:rsidR="008600CE" w:rsidRPr="003B35BB">
        <w:rPr>
          <w:lang w:val="en"/>
        </w:rPr>
      </w:r>
      <w:r w:rsidR="008600CE" w:rsidRPr="003B35BB">
        <w:rPr>
          <w:lang w:val="en"/>
        </w:rPr>
        <w:fldChar w:fldCharType="separate"/>
      </w:r>
      <w:r w:rsidR="00F83571" w:rsidRPr="00F83571">
        <w:rPr>
          <w:noProof/>
          <w:vertAlign w:val="superscript"/>
          <w:lang w:val="en"/>
        </w:rPr>
        <w:t>22</w:t>
      </w:r>
      <w:r w:rsidR="008600CE" w:rsidRPr="003B35BB">
        <w:rPr>
          <w:lang w:val="en"/>
        </w:rPr>
        <w:fldChar w:fldCharType="end"/>
      </w:r>
      <w:r w:rsidR="0AE99454" w:rsidRPr="003B35BB">
        <w:rPr>
          <w:lang w:val="en"/>
        </w:rPr>
        <w:t xml:space="preserve"> </w:t>
      </w:r>
      <w:r w:rsidR="0058130D" w:rsidRPr="003B35BB">
        <w:rPr>
          <w:lang w:val="en"/>
        </w:rPr>
        <w:t>to isolate</w:t>
      </w:r>
      <w:r w:rsidR="0AE99454" w:rsidRPr="003B35BB">
        <w:rPr>
          <w:lang w:val="en"/>
        </w:rPr>
        <w:t xml:space="preserve"> </w:t>
      </w:r>
      <w:r w:rsidR="002149D1" w:rsidRPr="003B35BB">
        <w:rPr>
          <w:lang w:val="en"/>
        </w:rPr>
        <w:t>transdiagnostic</w:t>
      </w:r>
      <w:r w:rsidR="00C70A5C" w:rsidRPr="003B35BB">
        <w:rPr>
          <w:lang w:val="en"/>
        </w:rPr>
        <w:t xml:space="preserve"> </w:t>
      </w:r>
      <w:r w:rsidR="0AE99454" w:rsidRPr="003B35BB">
        <w:rPr>
          <w:lang w:val="en"/>
        </w:rPr>
        <w:t xml:space="preserve">genetic effects across 11 psychiatric disorders from genetic effects specific to each </w:t>
      </w:r>
      <w:r w:rsidR="002149D1" w:rsidRPr="003B35BB">
        <w:rPr>
          <w:lang w:val="en"/>
        </w:rPr>
        <w:t>psychiatric condition</w:t>
      </w:r>
      <w:r w:rsidR="0AE99454" w:rsidRPr="003B35BB">
        <w:rPr>
          <w:lang w:val="en"/>
        </w:rPr>
        <w:t xml:space="preserve">. As shorthand, we refer to these disorder-specific genetic effects as </w:t>
      </w:r>
      <w:r w:rsidR="0AE99454" w:rsidRPr="003B35BB">
        <w:rPr>
          <w:i/>
          <w:iCs/>
          <w:lang w:val="en"/>
        </w:rPr>
        <w:t>non-p</w:t>
      </w:r>
      <w:r w:rsidR="00D7534E" w:rsidRPr="003B35BB">
        <w:rPr>
          <w:i/>
          <w:iCs/>
          <w:lang w:val="en"/>
        </w:rPr>
        <w:t xml:space="preserve"> </w:t>
      </w:r>
      <w:r w:rsidR="00D7534E" w:rsidRPr="003B35BB">
        <w:rPr>
          <w:lang w:val="en"/>
        </w:rPr>
        <w:t xml:space="preserve">to describe </w:t>
      </w:r>
      <w:r w:rsidR="0AE99454" w:rsidRPr="003B35BB">
        <w:rPr>
          <w:lang w:val="en"/>
        </w:rPr>
        <w:t>residual genetic variance independent of genomically identified p. We used summary statistics from these non-p GWA</w:t>
      </w:r>
      <w:r w:rsidR="006B72C0" w:rsidRPr="003B35BB">
        <w:rPr>
          <w:lang w:val="en"/>
        </w:rPr>
        <w:t xml:space="preserve"> analyses</w:t>
      </w:r>
      <w:r w:rsidR="0AE99454" w:rsidRPr="003B35BB">
        <w:rPr>
          <w:lang w:val="en"/>
        </w:rPr>
        <w:t xml:space="preserve"> to </w:t>
      </w:r>
      <w:r w:rsidR="00BA09B3" w:rsidRPr="003B35BB">
        <w:rPr>
          <w:lang w:val="en"/>
        </w:rPr>
        <w:t xml:space="preserve">identify </w:t>
      </w:r>
      <w:r w:rsidR="002149D1" w:rsidRPr="003B35BB">
        <w:rPr>
          <w:lang w:val="en"/>
        </w:rPr>
        <w:t>novel single nucleotide polymorphism (SNP) associations</w:t>
      </w:r>
      <w:r w:rsidR="001E100F" w:rsidRPr="003B35BB">
        <w:rPr>
          <w:lang w:val="en"/>
        </w:rPr>
        <w:t xml:space="preserve">, to map risk variants to genes and enrichment tissues, and to </w:t>
      </w:r>
      <w:r w:rsidR="0AE99454" w:rsidRPr="003B35BB">
        <w:rPr>
          <w:lang w:val="en"/>
        </w:rPr>
        <w:t>estimate SNP heritability</w:t>
      </w:r>
      <w:r w:rsidR="001E100F" w:rsidRPr="003B35BB">
        <w:rPr>
          <w:lang w:val="en"/>
        </w:rPr>
        <w:t xml:space="preserve">. </w:t>
      </w:r>
      <w:r w:rsidR="002149D1" w:rsidRPr="003B35BB">
        <w:rPr>
          <w:lang w:val="en"/>
        </w:rPr>
        <w:t xml:space="preserve">We estimated </w:t>
      </w:r>
      <w:r w:rsidR="008716EC" w:rsidRPr="003B35BB">
        <w:rPr>
          <w:lang w:val="en"/>
        </w:rPr>
        <w:t>genetic</w:t>
      </w:r>
      <w:r w:rsidR="0AE99454" w:rsidRPr="003B35BB">
        <w:rPr>
          <w:lang w:val="en"/>
        </w:rPr>
        <w:t xml:space="preserve"> correlations between the disorder</w:t>
      </w:r>
      <w:r w:rsidR="001E100F" w:rsidRPr="003B35BB">
        <w:rPr>
          <w:lang w:val="en"/>
        </w:rPr>
        <w:t xml:space="preserve">s </w:t>
      </w:r>
      <w:r w:rsidR="002149D1" w:rsidRPr="003B35BB">
        <w:rPr>
          <w:lang w:val="en"/>
        </w:rPr>
        <w:t>beyond transdiagnostic effects</w:t>
      </w:r>
      <w:r w:rsidR="008716EC" w:rsidRPr="003B35BB">
        <w:rPr>
          <w:lang w:val="en"/>
        </w:rPr>
        <w:t xml:space="preserve">, </w:t>
      </w:r>
      <w:r w:rsidR="006B72C0" w:rsidRPr="003B35BB">
        <w:rPr>
          <w:lang w:val="en"/>
        </w:rPr>
        <w:t xml:space="preserve">and their correlations with external </w:t>
      </w:r>
      <w:proofErr w:type="spellStart"/>
      <w:r w:rsidR="006B72C0" w:rsidRPr="003B35BB">
        <w:rPr>
          <w:lang w:val="en"/>
        </w:rPr>
        <w:t>biobehavioural</w:t>
      </w:r>
      <w:proofErr w:type="spellEnd"/>
      <w:r w:rsidR="006B72C0" w:rsidRPr="003B35BB">
        <w:rPr>
          <w:lang w:val="en"/>
        </w:rPr>
        <w:t xml:space="preserve"> traits. We hypothesized that </w:t>
      </w:r>
      <w:r w:rsidR="0AE99454" w:rsidRPr="003B35BB">
        <w:rPr>
          <w:lang w:val="en"/>
        </w:rPr>
        <w:t xml:space="preserve">non-p </w:t>
      </w:r>
      <w:r w:rsidR="00172618" w:rsidRPr="003B35BB">
        <w:rPr>
          <w:lang w:val="en"/>
        </w:rPr>
        <w:t xml:space="preserve">traits </w:t>
      </w:r>
      <w:r w:rsidR="006D26FF" w:rsidRPr="003B35BB">
        <w:rPr>
          <w:lang w:val="en"/>
        </w:rPr>
        <w:t xml:space="preserve">will </w:t>
      </w:r>
      <w:r w:rsidR="002149D1" w:rsidRPr="003B35BB">
        <w:rPr>
          <w:lang w:val="en"/>
        </w:rPr>
        <w:t xml:space="preserve">provide </w:t>
      </w:r>
      <w:r w:rsidR="006D26FF" w:rsidRPr="003B35BB">
        <w:rPr>
          <w:lang w:val="en"/>
        </w:rPr>
        <w:t xml:space="preserve">us with </w:t>
      </w:r>
      <w:r w:rsidR="002149D1" w:rsidRPr="003B35BB">
        <w:rPr>
          <w:lang w:val="en"/>
        </w:rPr>
        <w:t>novel insight into</w:t>
      </w:r>
      <w:r w:rsidR="0AE99454" w:rsidRPr="003B35BB">
        <w:rPr>
          <w:lang w:val="en"/>
        </w:rPr>
        <w:t xml:space="preserve"> </w:t>
      </w:r>
      <w:r w:rsidR="006D26FF" w:rsidRPr="003B35BB">
        <w:rPr>
          <w:lang w:val="en"/>
        </w:rPr>
        <w:t>the genetic</w:t>
      </w:r>
      <w:r w:rsidR="006D26FF">
        <w:rPr>
          <w:lang w:val="en"/>
        </w:rPr>
        <w:t xml:space="preserve"> architecture of psychiatric disorders and their correlations</w:t>
      </w:r>
      <w:r w:rsidR="00B031C8">
        <w:rPr>
          <w:lang w:val="en"/>
        </w:rPr>
        <w:t>, consequently informing research and practice into diagnostics and treatment.</w:t>
      </w:r>
      <w:r w:rsidR="006D26FF">
        <w:rPr>
          <w:lang w:val="en"/>
        </w:rPr>
        <w:t xml:space="preserve"> </w:t>
      </w:r>
      <w:r w:rsidR="0AE99454" w:rsidRPr="0434E808">
        <w:rPr>
          <w:lang w:val="en"/>
        </w:rPr>
        <w:t xml:space="preserve"> </w:t>
      </w:r>
    </w:p>
    <w:p w14:paraId="1CD77879" w14:textId="77777777" w:rsidR="00241A23" w:rsidRPr="00464885" w:rsidRDefault="00241A23" w:rsidP="00046827">
      <w:pPr>
        <w:jc w:val="both"/>
        <w:rPr>
          <w:rFonts w:cstheme="minorHAnsi"/>
        </w:rPr>
      </w:pPr>
    </w:p>
    <w:p w14:paraId="28FB04CF" w14:textId="56F55C41" w:rsidR="00AA2FC2" w:rsidRPr="00464885" w:rsidRDefault="000C2B87" w:rsidP="000C2B87">
      <w:pPr>
        <w:pStyle w:val="Heading1"/>
        <w:rPr>
          <w:rFonts w:asciiTheme="minorHAnsi" w:hAnsiTheme="minorHAnsi" w:cstheme="minorHAnsi"/>
        </w:rPr>
      </w:pPr>
      <w:r w:rsidRPr="00464885">
        <w:rPr>
          <w:rFonts w:asciiTheme="minorHAnsi" w:hAnsiTheme="minorHAnsi" w:cstheme="minorHAnsi"/>
        </w:rPr>
        <w:t>Results</w:t>
      </w:r>
    </w:p>
    <w:p w14:paraId="1C9D6EA2" w14:textId="5EA9FAF7" w:rsidR="0033725C" w:rsidRPr="00464885" w:rsidRDefault="0033725C">
      <w:pPr>
        <w:rPr>
          <w:rFonts w:cstheme="minorHAnsi"/>
          <w:color w:val="222222"/>
          <w:sz w:val="27"/>
          <w:szCs w:val="27"/>
          <w:shd w:val="clear" w:color="auto" w:fill="FFFFFF"/>
        </w:rPr>
      </w:pPr>
    </w:p>
    <w:p w14:paraId="2D29D635" w14:textId="77777777" w:rsidR="003B35BB" w:rsidRPr="00C554EC" w:rsidRDefault="003B35BB" w:rsidP="003B35BB">
      <w:pPr>
        <w:pStyle w:val="Heading2"/>
        <w:spacing w:beforeLines="20" w:before="48" w:line="288" w:lineRule="exact"/>
        <w:rPr>
          <w:u w:val="single"/>
        </w:rPr>
      </w:pPr>
      <w:r w:rsidRPr="00C554EC">
        <w:rPr>
          <w:u w:val="single"/>
        </w:rPr>
        <w:t>Isolating transdiagnostic genetic signal from 11 major psychiatric disorders</w:t>
      </w:r>
    </w:p>
    <w:p w14:paraId="390B8725" w14:textId="77777777" w:rsidR="003B35BB" w:rsidRPr="0097423F" w:rsidRDefault="003B35BB" w:rsidP="003B35BB">
      <w:pPr>
        <w:spacing w:beforeLines="20" w:before="48" w:line="288" w:lineRule="exact"/>
        <w:rPr>
          <w:rFonts w:cstheme="minorHAnsi"/>
        </w:rPr>
      </w:pPr>
      <w:r w:rsidRPr="00464885">
        <w:rPr>
          <w:rFonts w:eastAsia="Calibri" w:cstheme="minorHAnsi"/>
          <w:color w:val="000000" w:themeColor="text1"/>
        </w:rPr>
        <w:t xml:space="preserve"> </w:t>
      </w:r>
    </w:p>
    <w:p w14:paraId="0A4C72C2" w14:textId="1B794689" w:rsidR="003B35BB" w:rsidRDefault="003B35BB" w:rsidP="003B35BB">
      <w:pPr>
        <w:spacing w:beforeLines="20" w:before="48" w:line="288" w:lineRule="exact"/>
      </w:pPr>
      <w:r w:rsidRPr="735800A4">
        <w:t>Following our preregistered analysis plan (</w:t>
      </w:r>
      <w:hyperlink r:id="rId9">
        <w:r w:rsidRPr="68C350B3">
          <w:rPr>
            <w:rStyle w:val="Hyperlink"/>
          </w:rPr>
          <w:t>OSF pre-registration</w:t>
        </w:r>
      </w:hyperlink>
      <w:r w:rsidRPr="735800A4">
        <w:t xml:space="preserve">), we proceeded in two stages: </w:t>
      </w:r>
      <w:r>
        <w:t xml:space="preserve">first, </w:t>
      </w:r>
      <w:r w:rsidRPr="735800A4">
        <w:t xml:space="preserve">we </w:t>
      </w:r>
      <w:r>
        <w:t>modelled</w:t>
      </w:r>
      <w:r w:rsidRPr="735800A4">
        <w:t xml:space="preserve"> a genomic p factor using Genomic SEM</w:t>
      </w:r>
      <w:r>
        <w:t>, and second,</w:t>
      </w:r>
      <w:r w:rsidRPr="735800A4">
        <w:t xml:space="preserve"> we used </w:t>
      </w:r>
      <w:r>
        <w:t xml:space="preserve">the </w:t>
      </w:r>
      <w:r w:rsidRPr="735800A4">
        <w:t xml:space="preserve">GWAS-by-subtraction </w:t>
      </w:r>
      <w:r w:rsidRPr="735800A4">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instrText xml:space="preserve"> ADDIN EN.CITE </w:instrText>
      </w:r>
      <w:r w:rsidR="00F83571">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instrText xml:space="preserve"> ADDIN EN.CITE.DATA </w:instrText>
      </w:r>
      <w:r w:rsidR="00F83571">
        <w:fldChar w:fldCharType="end"/>
      </w:r>
      <w:r w:rsidRPr="735800A4">
        <w:fldChar w:fldCharType="separate"/>
      </w:r>
      <w:r w:rsidR="00F83571" w:rsidRPr="00F83571">
        <w:rPr>
          <w:noProof/>
          <w:vertAlign w:val="superscript"/>
        </w:rPr>
        <w:t>23</w:t>
      </w:r>
      <w:r w:rsidRPr="735800A4">
        <w:fldChar w:fldCharType="end"/>
      </w:r>
      <w:r w:rsidRPr="735800A4">
        <w:t xml:space="preserve"> </w:t>
      </w:r>
      <w:r>
        <w:t xml:space="preserve">approach </w:t>
      </w:r>
      <w:r w:rsidRPr="735800A4">
        <w:t>to isolate genetic effects associated with p from those contributing to each major psychiatric disorder that were not captured by p.</w:t>
      </w:r>
    </w:p>
    <w:p w14:paraId="3F8983CC" w14:textId="77777777" w:rsidR="003B35BB" w:rsidRPr="00464885" w:rsidRDefault="003B35BB" w:rsidP="003B35BB">
      <w:pPr>
        <w:pStyle w:val="Heading3"/>
        <w:spacing w:beforeLines="100" w:before="240" w:beforeAutospacing="0" w:after="0" w:afterAutospacing="0" w:line="288" w:lineRule="exact"/>
      </w:pPr>
      <w:r w:rsidRPr="0097423F">
        <w:t xml:space="preserve">Constructing a genomic p factor </w:t>
      </w:r>
    </w:p>
    <w:p w14:paraId="199203B3" w14:textId="47BAB38D" w:rsidR="003B35BB" w:rsidRPr="001B6162" w:rsidRDefault="003B35BB" w:rsidP="003B35BB">
      <w:pPr>
        <w:spacing w:beforeLines="100" w:before="240" w:line="288" w:lineRule="exact"/>
        <w:rPr>
          <w:rFonts w:eastAsia="Calibri"/>
          <w:color w:val="000000" w:themeColor="text1"/>
        </w:rPr>
      </w:pPr>
      <w:r w:rsidRPr="001B6162">
        <w:rPr>
          <w:rFonts w:eastAsia="Calibri"/>
          <w:color w:val="000000" w:themeColor="text1"/>
        </w:rPr>
        <w:t>We constructed a genomic p factor using the most recent summary statistics from GWA</w:t>
      </w:r>
      <w:r w:rsidR="006E56FB">
        <w:rPr>
          <w:rFonts w:eastAsia="Calibri"/>
          <w:color w:val="000000" w:themeColor="text1"/>
        </w:rPr>
        <w:t xml:space="preserve">S </w:t>
      </w:r>
      <w:r w:rsidRPr="001B6162">
        <w:rPr>
          <w:rFonts w:eastAsia="Calibri"/>
          <w:color w:val="000000" w:themeColor="text1"/>
        </w:rPr>
        <w:t>of 11 major psychiatric disorders (</w:t>
      </w:r>
      <w:r w:rsidR="00D21E17">
        <w:rPr>
          <w:rFonts w:eastAsia="Calibri"/>
          <w:color w:val="000000" w:themeColor="text1"/>
        </w:rPr>
        <w:t xml:space="preserve">Grotzinger et al., 2022 </w:t>
      </w:r>
      <w:r w:rsidRPr="001B6162">
        <w:rPr>
          <w:rFonts w:eastAsia="Calibri"/>
          <w:color w:val="000000" w:themeColor="text1"/>
        </w:rPr>
        <w:fldChar w:fldCharType="begin">
          <w:fldData xml:space="preserve">PEVuZE5vdGU+PENpdGUgRXhjbHVkZUF1dGg9IjEiIEV4Y2x1ZGVZZWFyPSIxIj48QXV0aG9yPkdy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gRXhjbHVkZUF1dGg9IjEiIEV4Y2x1ZGVZZWFyPSIxIj48QXV0aG9yPkdy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Pr="001B6162">
        <w:rPr>
          <w:rFonts w:eastAsia="Calibri"/>
          <w:color w:val="000000" w:themeColor="text1"/>
        </w:rPr>
      </w:r>
      <w:r w:rsidRPr="001B6162">
        <w:rPr>
          <w:rFonts w:eastAsia="Calibri"/>
          <w:color w:val="000000" w:themeColor="text1"/>
        </w:rPr>
        <w:fldChar w:fldCharType="separate"/>
      </w:r>
      <w:r w:rsidR="00F83571" w:rsidRPr="00F83571">
        <w:rPr>
          <w:rFonts w:eastAsia="Calibri"/>
          <w:noProof/>
          <w:color w:val="000000" w:themeColor="text1"/>
          <w:vertAlign w:val="superscript"/>
        </w:rPr>
        <w:t>10</w:t>
      </w:r>
      <w:r w:rsidRPr="001B6162">
        <w:rPr>
          <w:rFonts w:eastAsia="Calibri"/>
          <w:color w:val="000000" w:themeColor="text1"/>
        </w:rPr>
        <w:fldChar w:fldCharType="end"/>
      </w:r>
      <w:r w:rsidR="00D21E17">
        <w:rPr>
          <w:rFonts w:eastAsia="Calibri"/>
          <w:color w:val="000000" w:themeColor="text1"/>
        </w:rPr>
        <w:t xml:space="preserve"> </w:t>
      </w:r>
      <w:r w:rsidRPr="001B6162">
        <w:rPr>
          <w:rFonts w:eastAsia="Calibri"/>
          <w:color w:val="000000" w:themeColor="text1"/>
        </w:rPr>
        <w:t>; see Supplementary Table 1). First, a standard set of quality control (QC) filters (Methods) was applied to all GWAS summary statistics within Genomic SEM</w:t>
      </w:r>
      <w:r w:rsidRPr="1844EBE9">
        <w:rPr>
          <w:rFonts w:eastAsia="Calibri"/>
          <w:color w:val="000000" w:themeColor="text1"/>
        </w:rPr>
        <w:t xml:space="preserve">. These summary statistics were then used in a multivariable version of </w:t>
      </w:r>
      <w:r w:rsidRPr="09C17C0A">
        <w:rPr>
          <w:rFonts w:eastAsia="Calibri"/>
          <w:i/>
          <w:color w:val="000000" w:themeColor="text1"/>
        </w:rPr>
        <w:t>LDSC</w:t>
      </w:r>
      <w:r w:rsidRPr="1844EBE9" w:rsidDel="72C7771E">
        <w:rPr>
          <w:rFonts w:eastAsia="Calibri"/>
          <w:color w:val="000000" w:themeColor="text1"/>
        </w:rPr>
        <w:t xml:space="preserve"> </w:t>
      </w:r>
      <w:r w:rsidRPr="1844EBE9">
        <w:rPr>
          <w:rFonts w:eastAsia="Calibri"/>
          <w:color w:val="000000" w:themeColor="text1"/>
        </w:rPr>
        <w:t>(Methods)</w:t>
      </w:r>
      <w:r w:rsidR="00FF2E82">
        <w:rPr>
          <w:rFonts w:eastAsia="Calibri"/>
          <w:color w:val="000000" w:themeColor="text1"/>
        </w:rPr>
        <w:t>. G</w:t>
      </w:r>
      <w:r w:rsidRPr="001B6162">
        <w:rPr>
          <w:rFonts w:eastAsia="Calibri"/>
          <w:color w:val="000000" w:themeColor="text1"/>
        </w:rPr>
        <w:t>enetic correlation</w:t>
      </w:r>
      <w:r w:rsidR="00FF2E82">
        <w:rPr>
          <w:rFonts w:eastAsia="Calibri"/>
          <w:color w:val="000000" w:themeColor="text1"/>
        </w:rPr>
        <w:t xml:space="preserve">s </w:t>
      </w:r>
      <w:r w:rsidRPr="001B6162">
        <w:rPr>
          <w:rFonts w:eastAsia="Calibri"/>
          <w:color w:val="000000" w:themeColor="text1"/>
        </w:rPr>
        <w:t>are presented in</w:t>
      </w:r>
      <w:r w:rsidR="006E56FB">
        <w:rPr>
          <w:rFonts w:eastAsia="Calibri"/>
          <w:color w:val="000000" w:themeColor="text1"/>
        </w:rPr>
        <w:t xml:space="preserve"> </w:t>
      </w:r>
      <w:r w:rsidRPr="001B6162">
        <w:rPr>
          <w:rFonts w:eastAsia="Calibri"/>
          <w:color w:val="000000" w:themeColor="text1"/>
        </w:rPr>
        <w:t>Supplementary Table 2. We found a positive manifold of genetic correlation (</w:t>
      </w:r>
      <w:proofErr w:type="spellStart"/>
      <w:r w:rsidRPr="001B6162">
        <w:rPr>
          <w:rFonts w:eastAsia="Calibri"/>
          <w:color w:val="000000" w:themeColor="text1"/>
        </w:rPr>
        <w:t>r</w:t>
      </w:r>
      <w:r w:rsidRPr="001B6162">
        <w:rPr>
          <w:rFonts w:eastAsia="Calibri"/>
          <w:color w:val="000000" w:themeColor="text1"/>
          <w:vertAlign w:val="subscript"/>
        </w:rPr>
        <w:t>G</w:t>
      </w:r>
      <w:proofErr w:type="spellEnd"/>
      <w:r w:rsidRPr="001B6162">
        <w:rPr>
          <w:rFonts w:eastAsia="Calibri"/>
          <w:color w:val="000000" w:themeColor="text1"/>
        </w:rPr>
        <w:t xml:space="preserve">) among most disorders, with a mean </w:t>
      </w:r>
      <w:proofErr w:type="spellStart"/>
      <w:r w:rsidR="006E56FB" w:rsidRPr="001B6162">
        <w:rPr>
          <w:rFonts w:eastAsia="Calibri"/>
          <w:color w:val="000000" w:themeColor="text1"/>
        </w:rPr>
        <w:t>r</w:t>
      </w:r>
      <w:r w:rsidR="006E56FB" w:rsidRPr="001B6162">
        <w:rPr>
          <w:rFonts w:eastAsia="Calibri"/>
          <w:color w:val="000000" w:themeColor="text1"/>
          <w:vertAlign w:val="subscript"/>
        </w:rPr>
        <w:t>G</w:t>
      </w:r>
      <w:proofErr w:type="spellEnd"/>
      <w:r w:rsidR="006E56FB" w:rsidRPr="001B6162">
        <w:rPr>
          <w:rFonts w:eastAsia="Calibri"/>
          <w:color w:val="000000" w:themeColor="text1"/>
        </w:rPr>
        <w:t xml:space="preserve"> </w:t>
      </w:r>
      <w:r w:rsidRPr="001B6162">
        <w:rPr>
          <w:rFonts w:eastAsia="Calibri"/>
          <w:color w:val="000000" w:themeColor="text1"/>
        </w:rPr>
        <w:t xml:space="preserve">of 0.29. Estimates ranged between -0.11 for the </w:t>
      </w:r>
      <w:proofErr w:type="spellStart"/>
      <w:r w:rsidRPr="001B6162">
        <w:rPr>
          <w:rFonts w:eastAsia="Calibri"/>
          <w:color w:val="000000" w:themeColor="text1"/>
        </w:rPr>
        <w:t>r</w:t>
      </w:r>
      <w:r w:rsidRPr="001B6162">
        <w:rPr>
          <w:rFonts w:eastAsia="Calibri"/>
          <w:color w:val="000000" w:themeColor="text1"/>
          <w:vertAlign w:val="subscript"/>
        </w:rPr>
        <w:t>G</w:t>
      </w:r>
      <w:proofErr w:type="spellEnd"/>
      <w:r w:rsidRPr="001B6162">
        <w:rPr>
          <w:rFonts w:eastAsia="Calibri"/>
          <w:color w:val="000000" w:themeColor="text1"/>
        </w:rPr>
        <w:t xml:space="preserve"> between obsessive compulsive </w:t>
      </w:r>
      <w:r w:rsidRPr="001B6162">
        <w:rPr>
          <w:rFonts w:eastAsia="Calibri"/>
          <w:color w:val="000000" w:themeColor="text1"/>
        </w:rPr>
        <w:lastRenderedPageBreak/>
        <w:t xml:space="preserve">disorder (OCD) and attention deficit hyperactivity disorder (ADHD) and 0.90 between anxiety and major depressive disorder (MDD). </w:t>
      </w:r>
    </w:p>
    <w:p w14:paraId="76B36792" w14:textId="0FCC4BEA" w:rsidR="003B35BB" w:rsidRPr="00A23349" w:rsidRDefault="003B35BB" w:rsidP="003B35BB">
      <w:pPr>
        <w:spacing w:beforeLines="100" w:before="240" w:line="288" w:lineRule="exact"/>
        <w:rPr>
          <w:rFonts w:eastAsia="Calibri"/>
          <w:color w:val="222222"/>
        </w:rPr>
      </w:pPr>
      <w:r w:rsidRPr="001B6162">
        <w:rPr>
          <w:rFonts w:eastAsia="Calibri"/>
          <w:color w:val="000000" w:themeColor="text1"/>
        </w:rPr>
        <w:t xml:space="preserve">To capture transdiagnostic genetic effects across all 11 disorders, we fitted a common factor model to the genetic covariance matrix. In this model, all disorders loaded on a single common factor (i.e., the p-factor; Fig. 1A). </w:t>
      </w:r>
      <w:r w:rsidRPr="00621C69">
        <w:rPr>
          <w:rFonts w:eastAsia="Calibri"/>
        </w:rPr>
        <w:t xml:space="preserve">We ran a GWAS on this latent p factor and estimated individual SNP effects associated with p </w:t>
      </w:r>
      <w:r w:rsidRPr="0086595F">
        <w:rPr>
          <w:rFonts w:eastAsia="Calibri"/>
        </w:rPr>
        <w:fldChar w:fldCharType="begin">
          <w:fldData xml:space="preserve">PEVuZE5vdGU+PENpdGUgRXhjbHVkZUF1dGg9IjEiIEV4Y2x1ZGVZZWFyPSIxIj48QXV0aG9yPkdy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</w:fldData>
        </w:fldChar>
      </w:r>
      <w:r w:rsidR="00F83571">
        <w:rPr>
          <w:rFonts w:eastAsia="Calibri"/>
        </w:rPr>
        <w:instrText xml:space="preserve"> ADDIN EN.CITE </w:instrText>
      </w:r>
      <w:r w:rsidR="00F83571">
        <w:rPr>
          <w:rFonts w:eastAsia="Calibri"/>
        </w:rPr>
        <w:fldChar w:fldCharType="begin">
          <w:fldData xml:space="preserve">PEVuZE5vdGU+PENpdGUgRXhjbHVkZUF1dGg9IjEiIEV4Y2x1ZGVZZWFyPSIxIj48QXV0aG9yPkdy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</w:fldData>
        </w:fldChar>
      </w:r>
      <w:r w:rsidR="00F83571">
        <w:rPr>
          <w:rFonts w:eastAsia="Calibri"/>
        </w:rPr>
        <w:instrText xml:space="preserve"> ADDIN EN.CITE.DATA </w:instrText>
      </w:r>
      <w:r w:rsidR="00F83571">
        <w:rPr>
          <w:rFonts w:eastAsia="Calibri"/>
        </w:rPr>
      </w:r>
      <w:r w:rsidR="00F83571">
        <w:rPr>
          <w:rFonts w:eastAsia="Calibri"/>
        </w:rPr>
        <w:fldChar w:fldCharType="end"/>
      </w:r>
      <w:r w:rsidRPr="0086595F">
        <w:rPr>
          <w:rFonts w:eastAsia="Calibri"/>
        </w:rPr>
      </w:r>
      <w:r w:rsidRPr="0086595F">
        <w:rPr>
          <w:rFonts w:eastAsia="Calibri"/>
        </w:rPr>
        <w:fldChar w:fldCharType="separate"/>
      </w:r>
      <w:r w:rsidR="00F83571" w:rsidRPr="00F83571">
        <w:rPr>
          <w:rFonts w:eastAsia="Calibri"/>
          <w:noProof/>
          <w:vertAlign w:val="superscript"/>
        </w:rPr>
        <w:t>22</w:t>
      </w:r>
      <w:r w:rsidRPr="0086595F">
        <w:rPr>
          <w:rFonts w:eastAsia="Calibri"/>
        </w:rPr>
        <w:fldChar w:fldCharType="end"/>
      </w:r>
      <w:r w:rsidRPr="0086595F">
        <w:rPr>
          <w:rFonts w:eastAsia="Calibri"/>
        </w:rPr>
        <w:t>.</w:t>
      </w:r>
      <w:r w:rsidRPr="00621C69">
        <w:rPr>
          <w:rFonts w:eastAsia="Calibri"/>
        </w:rPr>
        <w:t xml:space="preserve"> </w:t>
      </w:r>
      <w:r w:rsidRPr="00621C69">
        <w:rPr>
          <w:rFonts w:eastAsia="Calibri"/>
          <w:color w:val="000000" w:themeColor="text1"/>
        </w:rPr>
        <w:t xml:space="preserve">Using LDSC, we estimated the SNP heritability for the p factor to </w:t>
      </w:r>
      <w:r w:rsidR="006E56FB">
        <w:rPr>
          <w:rFonts w:eastAsia="Calibri"/>
          <w:color w:val="000000" w:themeColor="text1"/>
        </w:rPr>
        <w:t>be</w:t>
      </w:r>
      <w:r w:rsidRPr="00621C69">
        <w:rPr>
          <w:rFonts w:eastAsia="Calibri"/>
          <w:color w:val="000000" w:themeColor="text1"/>
        </w:rPr>
        <w:t xml:space="preserve"> </w:t>
      </w:r>
      <w:r w:rsidR="006E56FB">
        <w:rPr>
          <w:rFonts w:eastAsia="Calibri"/>
          <w:color w:val="000000" w:themeColor="text1"/>
        </w:rPr>
        <w:t>9.9% (</w:t>
      </w:r>
      <w:r w:rsidRPr="3E91A204">
        <w:rPr>
          <w:rFonts w:eastAsia="Calibri"/>
          <w:i/>
          <w:iCs/>
          <w:color w:val="000000" w:themeColor="text1"/>
        </w:rPr>
        <w:t>h</w:t>
      </w:r>
      <w:r w:rsidRPr="00621C69">
        <w:rPr>
          <w:rFonts w:eastAsia="Calibri"/>
          <w:color w:val="000000" w:themeColor="text1"/>
          <w:vertAlign w:val="superscript"/>
        </w:rPr>
        <w:t>2</w:t>
      </w:r>
      <w:r w:rsidRPr="00621C69">
        <w:rPr>
          <w:rFonts w:eastAsia="Calibri"/>
          <w:color w:val="000000" w:themeColor="text1"/>
        </w:rPr>
        <w:t> = 0.099</w:t>
      </w:r>
      <w:r w:rsidR="006E56FB">
        <w:rPr>
          <w:rFonts w:eastAsia="Calibri"/>
          <w:color w:val="000000" w:themeColor="text1"/>
        </w:rPr>
        <w:t xml:space="preserve">, </w:t>
      </w:r>
      <w:proofErr w:type="spellStart"/>
      <w:r w:rsidRPr="00621C69">
        <w:rPr>
          <w:rFonts w:eastAsia="Calibri"/>
          <w:color w:val="000000" w:themeColor="text1"/>
        </w:rPr>
        <w:t>s.e.</w:t>
      </w:r>
      <w:proofErr w:type="spellEnd"/>
      <w:r w:rsidRPr="00621C69">
        <w:rPr>
          <w:rFonts w:eastAsia="Calibri"/>
          <w:color w:val="000000" w:themeColor="text1"/>
        </w:rPr>
        <w:t xml:space="preserve"> = 0.004). </w:t>
      </w:r>
      <w:r w:rsidRPr="5D989779">
        <w:rPr>
          <w:rFonts w:eastAsia="Calibri"/>
          <w:color w:val="000000" w:themeColor="text1"/>
        </w:rPr>
        <w:t>Conventional ‘clumping’ applied with PLINK v1.9</w:t>
      </w:r>
      <w:r w:rsidR="00443E66">
        <w:rPr>
          <w:rFonts w:eastAsia="Calibri"/>
          <w:color w:val="000000" w:themeColor="text1"/>
        </w:rPr>
        <w:t xml:space="preserve"> </w:t>
      </w:r>
      <w:r w:rsidR="00443E66">
        <w:rPr>
          <w:rFonts w:eastAsia="Calibri"/>
          <w:color w:val="000000" w:themeColor="text1"/>
        </w:rPr>
        <w:fldChar w:fldCharType="begin">
          <w:fldData xml:space="preserve">PEVuZE5vdGU+PENpdGU+PEF1dGhvcj5QdXJjZWxsPC9BdXRob3I+PFllYXI+MjAwNzwvWWVhcj48
UmVjTnVtPjUwNTwvUmVjTnVtPjxEaXNwbGF5VGV4dD48c3R5bGUgZmFjZT0ic3VwZXJzY3JpcHQi
PjI0PC9zdHlsZT48L0Rpc3BsYXlUZXh0PjxyZWNvcmQ+PHJlYy1udW1iZXI+NTA1PC9yZWMtbnVt
YmVyPjxmb3JlaWduLWtleXM+PGtleSBhcHA9IkVOIiBkYi1pZD0id2F6cnAyc2ZheHhlcmlldHhw
NjVwZWE0enphdHNzNXMyMjV6IiB0aW1lc3RhbXA9IjE2OTgyNTkxMDkiIGd1aWQ9ImVlYjc0ZDA2
LWFjMDYtNDU2ZC04MzVmLTI2ODY2NmZmY2RkOSI+NTA1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QdXJjZWxsPC9BdXRob3I+PFllYXI+MjAwNzwvWWVhcj48
UmVjTnVtPjUwNTwvUmVjTnVtPjxEaXNwbGF5VGV4dD48c3R5bGUgZmFjZT0ic3VwZXJzY3JpcHQi
PjI0PC9zdHlsZT48L0Rpc3BsYXlUZXh0PjxyZWNvcmQ+PHJlYy1udW1iZXI+NTA1PC9yZWMtbnVt
YmVyPjxmb3JlaWduLWtleXM+PGtleSBhcHA9IkVOIiBkYi1pZD0id2F6cnAyc2ZheHhlcmlldHhw
NjVwZWE0enphdHNzNXMyMjV6IiB0aW1lc3RhbXA9IjE2OTgyNTkxMDkiIGd1aWQ9ImVlYjc0ZDA2
LWFjMDYtNDU2ZC04MzVmLTI2ODY2NmZmY2RkOSI+NTA1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443E66">
        <w:rPr>
          <w:rFonts w:eastAsia="Calibri"/>
          <w:color w:val="000000" w:themeColor="text1"/>
        </w:rPr>
      </w:r>
      <w:r w:rsidR="00443E66">
        <w:rPr>
          <w:rFonts w:eastAsia="Calibri"/>
          <w:color w:val="000000" w:themeColor="text1"/>
        </w:rPr>
        <w:fldChar w:fldCharType="separate"/>
      </w:r>
      <w:r w:rsidR="00F83571" w:rsidRPr="00F83571">
        <w:rPr>
          <w:rFonts w:eastAsia="Calibri"/>
          <w:noProof/>
          <w:color w:val="000000" w:themeColor="text1"/>
          <w:vertAlign w:val="superscript"/>
        </w:rPr>
        <w:t>24</w:t>
      </w:r>
      <w:r w:rsidR="00443E66">
        <w:rPr>
          <w:rFonts w:eastAsia="Calibri"/>
          <w:color w:val="000000" w:themeColor="text1"/>
        </w:rPr>
        <w:fldChar w:fldCharType="end"/>
      </w:r>
      <w:r w:rsidRPr="00621C69">
        <w:rPr>
          <w:rFonts w:eastAsia="Calibri"/>
          <w:color w:val="000000" w:themeColor="text1"/>
        </w:rPr>
        <w:t xml:space="preserve"> identified 200 independent genome-wide significant lead SNPs </w:t>
      </w:r>
      <w:r w:rsidRPr="00C12BBD">
        <w:rPr>
          <w:rFonts w:eastAsia="Calibri"/>
          <w:color w:val="000000" w:themeColor="text1"/>
        </w:rPr>
        <w:t>(</w:t>
      </w:r>
      <w:r w:rsidRPr="00C12BBD">
        <w:rPr>
          <w:rFonts w:eastAsia="Calibri"/>
          <w:color w:val="222222"/>
        </w:rPr>
        <w:t xml:space="preserve">outside a 250-kb window or within a 250-kb window if LD </w:t>
      </w:r>
      <w:r w:rsidRPr="3E91A204">
        <w:rPr>
          <w:rFonts w:eastAsia="Calibri"/>
          <w:i/>
          <w:iCs/>
          <w:color w:val="212121"/>
        </w:rPr>
        <w:t>r</w:t>
      </w:r>
      <w:r w:rsidRPr="00C12BBD">
        <w:rPr>
          <w:rFonts w:eastAsia="Calibri"/>
          <w:color w:val="212121"/>
          <w:vertAlign w:val="superscript"/>
        </w:rPr>
        <w:t>2</w:t>
      </w:r>
      <w:r w:rsidRPr="00C12BBD">
        <w:rPr>
          <w:rFonts w:eastAsia="Calibri"/>
          <w:color w:val="212121"/>
        </w:rPr>
        <w:t xml:space="preserve"> </w:t>
      </w:r>
      <w:r w:rsidRPr="00C12BBD">
        <w:rPr>
          <w:rFonts w:eastAsia="Calibri"/>
          <w:color w:val="222222"/>
        </w:rPr>
        <w:t>&lt;0.1)</w:t>
      </w:r>
      <w:r w:rsidRPr="00621C69">
        <w:rPr>
          <w:rFonts w:eastAsia="Calibri"/>
          <w:color w:val="222222"/>
        </w:rPr>
        <w:t xml:space="preserve"> </w:t>
      </w:r>
      <w:r w:rsidRPr="00621C69">
        <w:rPr>
          <w:rFonts w:eastAsia="Calibri"/>
        </w:rPr>
        <w:t>(</w:t>
      </w:r>
      <w:r w:rsidRPr="00BA289C">
        <w:rPr>
          <w:rFonts w:eastAsia="Calibri"/>
          <w:color w:val="222222"/>
        </w:rPr>
        <w:t>see Supplementary Figure 1).</w:t>
      </w:r>
    </w:p>
    <w:p w14:paraId="5B99445F" w14:textId="77777777" w:rsidR="003B35BB" w:rsidRPr="00464885" w:rsidRDefault="003B35BB" w:rsidP="003B35BB">
      <w:pPr>
        <w:spacing w:beforeLines="20" w:before="48" w:line="288" w:lineRule="exact"/>
        <w:rPr>
          <w:rFonts w:eastAsia="Calibri" w:cstheme="minorHAnsi"/>
          <w:color w:val="000000" w:themeColor="text1"/>
        </w:rPr>
      </w:pPr>
    </w:p>
    <w:p w14:paraId="21E0E5ED" w14:textId="77777777" w:rsidR="003B35BB" w:rsidRPr="0097423F" w:rsidRDefault="003B35BB" w:rsidP="003B35BB">
      <w:pPr>
        <w:pStyle w:val="Heading3"/>
        <w:spacing w:beforeLines="100" w:before="240" w:beforeAutospacing="0" w:after="0" w:afterAutospacing="0" w:line="288" w:lineRule="exact"/>
      </w:pPr>
      <w:r w:rsidRPr="00687767">
        <w:rPr>
          <w:rFonts w:eastAsia="Calibri"/>
          <w:bCs w:val="0"/>
        </w:rPr>
        <w:t>Isolating transdiagnostic genetic signal</w:t>
      </w:r>
      <w:r>
        <w:rPr>
          <w:rFonts w:eastAsia="Calibri"/>
          <w:bCs w:val="0"/>
        </w:rPr>
        <w:t>s</w:t>
      </w:r>
      <w:r w:rsidRPr="00687767">
        <w:rPr>
          <w:rFonts w:eastAsia="Calibri"/>
          <w:bCs w:val="0"/>
        </w:rPr>
        <w:t xml:space="preserve"> from each psychiatric disorder</w:t>
      </w:r>
    </w:p>
    <w:p w14:paraId="2516174E" w14:textId="5C2A598C" w:rsidR="003B35BB" w:rsidRPr="00FF2E82" w:rsidRDefault="003B35BB" w:rsidP="003B35BB">
      <w:pPr>
        <w:spacing w:beforeLines="100" w:before="240" w:line="288" w:lineRule="exact"/>
      </w:pPr>
      <w:r>
        <w:t>We used GWAS-by-subtraction (Methods) to separate genetic effects associated with the previously constructed genomic p-factor from the genetic effects associated with each psychiatric disorder. This allowed us to identify genetic effects associated with each disorder independent of transdiagnostic genetic effects. Figure 1B provides a diagram of the GWAS-by-subtraction model using SCZ as an example. We repeated this procedure 11 times to isolate transdiagnostic genetic effects from each of the 11 major psychiatric disorders.</w:t>
      </w:r>
    </w:p>
    <w:p w14:paraId="5B88C9FA" w14:textId="533E3795" w:rsidR="003B35BB" w:rsidRDefault="003B35BB" w:rsidP="003B35BB">
      <w:pPr>
        <w:spacing w:beforeLines="100" w:before="240" w:line="288" w:lineRule="exact"/>
        <w:rPr>
          <w:color w:val="222222"/>
        </w:rPr>
      </w:pPr>
      <w:r w:rsidRPr="00187D17">
        <w:rPr>
          <w:color w:val="222222"/>
        </w:rPr>
        <w:t xml:space="preserve">After applying a standard clumping algorithm </w:t>
      </w:r>
      <w:r w:rsidRPr="00187D17">
        <w:t>(</w:t>
      </w:r>
      <w:r w:rsidRPr="00187D17">
        <w:rPr>
          <w:color w:val="222222"/>
        </w:rPr>
        <w:t xml:space="preserve">outside a 250-kb window, or within a 250-kb window if LD </w:t>
      </w:r>
      <w:r w:rsidRPr="00187D17">
        <w:rPr>
          <w:i/>
          <w:iCs/>
          <w:color w:val="212121"/>
        </w:rPr>
        <w:t>r</w:t>
      </w:r>
      <w:r w:rsidRPr="00187D17">
        <w:rPr>
          <w:color w:val="212121"/>
          <w:vertAlign w:val="superscript"/>
        </w:rPr>
        <w:t>2</w:t>
      </w:r>
      <w:r w:rsidRPr="00187D17">
        <w:rPr>
          <w:color w:val="212121"/>
        </w:rPr>
        <w:t xml:space="preserve"> </w:t>
      </w:r>
      <w:r w:rsidRPr="00187D17">
        <w:rPr>
          <w:color w:val="222222"/>
        </w:rPr>
        <w:t xml:space="preserve">&lt;0.1), we identified </w:t>
      </w:r>
      <w:r w:rsidRPr="00187D17">
        <w:t xml:space="preserve">genome-wide significant lead SNPs independent of p for schizophrenia (SCZ, 114 hits), bipolar disorder (BIP, 19 hits), attention-deficit </w:t>
      </w:r>
      <w:r w:rsidR="00A975B0">
        <w:t>/</w:t>
      </w:r>
      <w:r w:rsidRPr="00187D17">
        <w:t>hyperactivity disorder</w:t>
      </w:r>
      <w:r w:rsidR="00187D17">
        <w:t xml:space="preserve"> </w:t>
      </w:r>
      <w:r w:rsidRPr="00187D17">
        <w:t>(ADHD, 11 hits), anorexia nervosa (AN, 6 hits) and alcohol use (ALCH, 2 hits). No SNPs reached significance beyond the genome-wide significance threshold of p &lt; 5 × 10</w:t>
      </w:r>
      <w:r w:rsidRPr="00187D17">
        <w:rPr>
          <w:vertAlign w:val="superscript"/>
        </w:rPr>
        <w:t>−8</w:t>
      </w:r>
      <w:r w:rsidRPr="00187D17">
        <w:t xml:space="preserve"> for major depressive disorder (MDD), anxiety (ANX), post-traumatic stress disorder (PTSD), autism spectrum disorder (ASD), obsessive-compulsive disorder (OCD), and Tourette Syndrome (TS). </w:t>
      </w:r>
      <w:r w:rsidRPr="00187D17">
        <w:rPr>
          <w:color w:val="222222"/>
        </w:rPr>
        <w:t>Figure</w:t>
      </w:r>
      <w:r w:rsidR="008F52D2">
        <w:rPr>
          <w:color w:val="222222"/>
        </w:rPr>
        <w:t>s</w:t>
      </w:r>
      <w:r w:rsidRPr="00187D17">
        <w:rPr>
          <w:color w:val="222222"/>
        </w:rPr>
        <w:t xml:space="preserve"> 1C</w:t>
      </w:r>
      <w:r w:rsidR="008F52D2">
        <w:rPr>
          <w:color w:val="222222"/>
        </w:rPr>
        <w:t>-E</w:t>
      </w:r>
      <w:r w:rsidRPr="00187D17">
        <w:rPr>
          <w:color w:val="222222"/>
        </w:rPr>
        <w:t xml:space="preserve"> show the Manhattan plots for SCZ, BIP and ADHD</w:t>
      </w:r>
      <w:r w:rsidR="00187D17">
        <w:rPr>
          <w:color w:val="222222"/>
        </w:rPr>
        <w:t xml:space="preserve"> after accounting for genomic p</w:t>
      </w:r>
      <w:r w:rsidRPr="00187D17">
        <w:rPr>
          <w:color w:val="222222"/>
        </w:rPr>
        <w:t>. Supplementary Figures 2-9 show Manhattan plots for the remaining 8 psychiatric disorders after accounting for transdiagnostic genetic effects.</w:t>
      </w:r>
    </w:p>
    <w:p w14:paraId="29B94FF7" w14:textId="77777777" w:rsidR="003B35BB" w:rsidRDefault="003B35BB" w:rsidP="003B35BB">
      <w:pPr>
        <w:rPr>
          <w:rFonts w:cstheme="minorHAnsi"/>
          <w:color w:val="222222"/>
        </w:rPr>
      </w:pPr>
    </w:p>
    <w:p w14:paraId="453D8FE5" w14:textId="77777777" w:rsidR="003B35BB" w:rsidRPr="007250AE" w:rsidRDefault="003B35BB" w:rsidP="003B35BB">
      <w:pPr>
        <w:pStyle w:val="Heading2"/>
        <w:spacing w:beforeLines="20" w:before="48" w:line="288" w:lineRule="exact"/>
      </w:pPr>
      <w:r w:rsidRPr="007250AE">
        <w:t xml:space="preserve">Novel genetic variants associated with psychiatric disorders beyond transdiagnostic effects. </w:t>
      </w:r>
    </w:p>
    <w:p w14:paraId="65C623DF" w14:textId="77777777" w:rsidR="003B35BB" w:rsidRPr="0097423F" w:rsidRDefault="003B35BB" w:rsidP="003B35BB">
      <w:pPr>
        <w:pStyle w:val="Heading2"/>
        <w:spacing w:beforeLines="20" w:before="48" w:line="288" w:lineRule="exact"/>
      </w:pPr>
    </w:p>
    <w:p w14:paraId="7D5B207D" w14:textId="687A9CBE" w:rsidR="003B35BB" w:rsidRDefault="003B35BB" w:rsidP="003B35BB">
      <w:r w:rsidRPr="002370DA">
        <w:rPr>
          <w:rStyle w:val="normaltextrun"/>
          <w:rFonts w:ascii="Calibri" w:hAnsi="Calibri" w:cs="Calibri"/>
          <w:color w:val="000000"/>
          <w:shd w:val="clear" w:color="auto" w:fill="FFFFFF"/>
        </w:rPr>
        <w:t xml:space="preserve">After </w:t>
      </w:r>
      <w:r w:rsidR="00636F77" w:rsidRPr="002370DA">
        <w:rPr>
          <w:rStyle w:val="normaltextrun"/>
          <w:rFonts w:ascii="Calibri" w:hAnsi="Calibri" w:cs="Calibri"/>
          <w:color w:val="000000"/>
          <w:shd w:val="clear" w:color="auto" w:fill="FFFFFF"/>
        </w:rPr>
        <w:t>accounting for the</w:t>
      </w:r>
      <w:r w:rsidRPr="002370DA">
        <w:rPr>
          <w:rStyle w:val="normaltextrun"/>
          <w:rFonts w:ascii="Calibri" w:hAnsi="Calibri" w:cs="Calibri"/>
          <w:color w:val="000000"/>
          <w:shd w:val="clear" w:color="auto" w:fill="FFFFFF"/>
        </w:rPr>
        <w:t xml:space="preserve"> transdiagnostic genetic effects associated with p, we identified independent significant hits for five out of eleven GWASs. The largest number of independent hits was observed for </w:t>
      </w:r>
      <w:r w:rsidR="00636F77" w:rsidRPr="002370DA">
        <w:rPr>
          <w:rStyle w:val="normaltextrun"/>
          <w:rFonts w:ascii="Calibri" w:hAnsi="Calibri" w:cs="Calibri"/>
          <w:color w:val="000000"/>
          <w:shd w:val="clear" w:color="auto" w:fill="FFFFFF"/>
        </w:rPr>
        <w:t xml:space="preserve">the ‘non-p’ GWAS of </w:t>
      </w:r>
      <w:r w:rsidRPr="002370DA">
        <w:rPr>
          <w:rStyle w:val="normaltextrun"/>
          <w:rFonts w:ascii="Calibri" w:hAnsi="Calibri" w:cs="Calibri"/>
          <w:color w:val="000000"/>
          <w:shd w:val="clear" w:color="auto" w:fill="FFFFFF"/>
        </w:rPr>
        <w:t>schizophrenia (114,</w:t>
      </w:r>
      <w:r w:rsidR="00D833C7" w:rsidRPr="002370DA">
        <w:rPr>
          <w:rStyle w:val="normaltextrun"/>
          <w:rFonts w:ascii="Calibri" w:hAnsi="Calibri" w:cs="Calibri"/>
          <w:color w:val="000000"/>
          <w:shd w:val="clear" w:color="auto" w:fill="FFFFFF"/>
        </w:rPr>
        <w:t xml:space="preserve"> 17 </w:t>
      </w:r>
      <w:r w:rsidRPr="002370DA">
        <w:rPr>
          <w:rStyle w:val="normaltextrun"/>
          <w:rFonts w:ascii="Calibri" w:hAnsi="Calibri" w:cs="Calibri"/>
          <w:color w:val="000000"/>
          <w:shd w:val="clear" w:color="auto" w:fill="FFFFFF"/>
        </w:rPr>
        <w:t xml:space="preserve">of which were novel SNP associations </w:t>
      </w:r>
      <w:r w:rsidR="00636F77" w:rsidRPr="002370DA">
        <w:rPr>
          <w:rStyle w:val="normaltextrun"/>
          <w:rFonts w:ascii="Calibri" w:hAnsi="Calibri" w:cs="Calibri"/>
          <w:color w:val="000000"/>
          <w:shd w:val="clear" w:color="auto" w:fill="FFFFFF"/>
        </w:rPr>
        <w:t>that had not emerged as significant</w:t>
      </w:r>
      <w:r w:rsidRPr="002370DA">
        <w:rPr>
          <w:rStyle w:val="normaltextrun"/>
          <w:rFonts w:ascii="Calibri" w:hAnsi="Calibri" w:cs="Calibri"/>
          <w:color w:val="000000"/>
          <w:shd w:val="clear" w:color="auto" w:fill="FFFFFF"/>
        </w:rPr>
        <w:t xml:space="preserve"> in the original GWAS</w:t>
      </w:r>
      <w:r w:rsidR="00636F77" w:rsidRPr="002370DA">
        <w:rPr>
          <w:rStyle w:val="normaltextrun"/>
          <w:rFonts w:ascii="Calibri" w:hAnsi="Calibri" w:cs="Calibri"/>
          <w:color w:val="000000"/>
          <w:shd w:val="clear" w:color="auto" w:fill="FFFFFF"/>
        </w:rPr>
        <w:t>),</w:t>
      </w:r>
      <w:r w:rsidRPr="002370DA">
        <w:rPr>
          <w:rStyle w:val="normaltextrun"/>
          <w:rFonts w:ascii="Calibri" w:hAnsi="Calibri" w:cs="Calibri"/>
          <w:color w:val="000000"/>
          <w:shd w:val="clear" w:color="auto" w:fill="FFFFFF"/>
        </w:rPr>
        <w:t xml:space="preserve"> followed by BIP (19, 9 novel SNP association</w:t>
      </w:r>
      <w:r w:rsidRPr="002370DA">
        <w:rPr>
          <w:rStyle w:val="normaltextrun"/>
          <w:rFonts w:ascii="Calibri" w:hAnsi="Calibri" w:cs="Calibri"/>
          <w:color w:val="000000" w:themeColor="text1"/>
          <w:shd w:val="clear" w:color="auto" w:fill="FFFFFF"/>
        </w:rPr>
        <w:t>s</w:t>
      </w:r>
      <w:r w:rsidRPr="002370DA">
        <w:rPr>
          <w:rStyle w:val="normaltextrun"/>
          <w:rFonts w:ascii="Calibri" w:hAnsi="Calibri" w:cs="Calibri"/>
          <w:color w:val="000000"/>
          <w:shd w:val="clear" w:color="auto" w:fill="FFFFFF"/>
        </w:rPr>
        <w:t xml:space="preserve">), ADHD (11, 4 novel SNP associations), AN (6, 5 novel SNP associations) and </w:t>
      </w:r>
      <w:r w:rsidR="00D833C7" w:rsidRPr="002370DA">
        <w:rPr>
          <w:rStyle w:val="normaltextrun"/>
          <w:rFonts w:ascii="Calibri" w:hAnsi="Calibri" w:cs="Calibri"/>
          <w:color w:val="000000" w:themeColor="text1"/>
          <w:shd w:val="clear" w:color="auto" w:fill="FFFFFF"/>
        </w:rPr>
        <w:t>ALCH</w:t>
      </w:r>
      <w:r w:rsidRPr="002370DA">
        <w:rPr>
          <w:rStyle w:val="normaltextrun"/>
          <w:rFonts w:ascii="Calibri" w:hAnsi="Calibri" w:cs="Calibri"/>
          <w:color w:val="000000" w:themeColor="text1"/>
          <w:shd w:val="clear" w:color="auto" w:fill="FFFFFF"/>
        </w:rPr>
        <w:t xml:space="preserve"> (</w:t>
      </w:r>
      <w:r w:rsidRPr="002370DA">
        <w:rPr>
          <w:rStyle w:val="normaltextrun"/>
          <w:rFonts w:ascii="Calibri" w:hAnsi="Calibri" w:cs="Calibri"/>
          <w:color w:val="000000"/>
          <w:shd w:val="clear" w:color="auto" w:fill="FFFFFF"/>
        </w:rPr>
        <w:t xml:space="preserve">2). These newly detected SNP associations are presented in Supplementary Tables 4-8. Some of these SNP associations had been uncovered by </w:t>
      </w:r>
      <w:r w:rsidR="00D833C7" w:rsidRPr="002370DA">
        <w:rPr>
          <w:rStyle w:val="normaltextrun"/>
          <w:rFonts w:ascii="Calibri" w:hAnsi="Calibri" w:cs="Calibri"/>
          <w:color w:val="000000"/>
          <w:shd w:val="clear" w:color="auto" w:fill="FFFFFF"/>
        </w:rPr>
        <w:t xml:space="preserve">GWAS of psychiatric disorders other than the 11 included in our model, or by </w:t>
      </w:r>
      <w:r w:rsidRPr="002370DA">
        <w:rPr>
          <w:rStyle w:val="normaltextrun"/>
          <w:rFonts w:ascii="Calibri" w:hAnsi="Calibri" w:cs="Calibri"/>
          <w:color w:val="000000"/>
          <w:shd w:val="clear" w:color="auto" w:fill="FFFFFF"/>
        </w:rPr>
        <w:t>GWA</w:t>
      </w:r>
      <w:r w:rsidR="00D833C7" w:rsidRPr="002370DA">
        <w:rPr>
          <w:rStyle w:val="normaltextrun"/>
          <w:rFonts w:ascii="Calibri" w:hAnsi="Calibri" w:cs="Calibri"/>
          <w:color w:val="000000"/>
          <w:shd w:val="clear" w:color="auto" w:fill="FFFFFF"/>
        </w:rPr>
        <w:t xml:space="preserve">S of </w:t>
      </w:r>
      <w:r w:rsidRPr="002370DA">
        <w:rPr>
          <w:rStyle w:val="normaltextrun"/>
          <w:rFonts w:ascii="Calibri" w:hAnsi="Calibri" w:cs="Calibri"/>
          <w:color w:val="000000"/>
          <w:shd w:val="clear" w:color="auto" w:fill="FFFFFF"/>
        </w:rPr>
        <w:t xml:space="preserve">other </w:t>
      </w:r>
      <w:r w:rsidR="00D833C7" w:rsidRPr="002370DA">
        <w:rPr>
          <w:rStyle w:val="normaltextrun"/>
          <w:rFonts w:ascii="Calibri" w:hAnsi="Calibri" w:cs="Calibri"/>
          <w:color w:val="000000"/>
          <w:shd w:val="clear" w:color="auto" w:fill="FFFFFF"/>
        </w:rPr>
        <w:t>traits (not psychiatric disorders)</w:t>
      </w:r>
      <w:r w:rsidRPr="002370DA">
        <w:rPr>
          <w:rStyle w:val="normaltextrun"/>
          <w:rFonts w:ascii="Calibri" w:hAnsi="Calibri" w:cs="Calibri"/>
          <w:color w:val="000000"/>
          <w:shd w:val="clear" w:color="auto" w:fill="FFFFFF"/>
        </w:rPr>
        <w:t xml:space="preserve">, while others </w:t>
      </w:r>
      <w:r w:rsidR="00D833C7" w:rsidRPr="002370DA">
        <w:rPr>
          <w:rStyle w:val="normaltextrun"/>
          <w:rFonts w:ascii="Calibri" w:hAnsi="Calibri" w:cs="Calibri"/>
          <w:color w:val="000000"/>
          <w:shd w:val="clear" w:color="auto" w:fill="FFFFFF"/>
        </w:rPr>
        <w:t>had</w:t>
      </w:r>
      <w:r w:rsidRPr="002370DA">
        <w:rPr>
          <w:rStyle w:val="normaltextrun"/>
          <w:rFonts w:ascii="Calibri" w:hAnsi="Calibri" w:cs="Calibri"/>
          <w:color w:val="000000"/>
          <w:shd w:val="clear" w:color="auto" w:fill="FFFFFF"/>
        </w:rPr>
        <w:t xml:space="preserve"> not </w:t>
      </w:r>
      <w:r w:rsidR="00D833C7" w:rsidRPr="002370DA">
        <w:rPr>
          <w:rStyle w:val="normaltextrun"/>
          <w:rFonts w:ascii="Calibri" w:hAnsi="Calibri" w:cs="Calibri"/>
          <w:color w:val="000000"/>
          <w:shd w:val="clear" w:color="auto" w:fill="FFFFFF"/>
        </w:rPr>
        <w:t xml:space="preserve">been </w:t>
      </w:r>
      <w:r w:rsidRPr="002370DA">
        <w:rPr>
          <w:rStyle w:val="normaltextrun"/>
          <w:rFonts w:ascii="Calibri" w:hAnsi="Calibri" w:cs="Calibri"/>
          <w:color w:val="000000"/>
          <w:shd w:val="clear" w:color="auto" w:fill="FFFFFF"/>
        </w:rPr>
        <w:t xml:space="preserve">reported in </w:t>
      </w:r>
      <w:r w:rsidR="00D833C7" w:rsidRPr="002370DA">
        <w:rPr>
          <w:rStyle w:val="normaltextrun"/>
          <w:rFonts w:ascii="Calibri" w:hAnsi="Calibri" w:cs="Calibri"/>
          <w:color w:val="000000"/>
          <w:shd w:val="clear" w:color="auto" w:fill="FFFFFF"/>
        </w:rPr>
        <w:t xml:space="preserve">the </w:t>
      </w:r>
      <w:r w:rsidRPr="002370DA">
        <w:rPr>
          <w:rStyle w:val="normaltextrun"/>
          <w:rFonts w:ascii="Calibri" w:hAnsi="Calibri" w:cs="Calibri"/>
          <w:color w:val="000000"/>
          <w:shd w:val="clear" w:color="auto" w:fill="FFFFFF"/>
        </w:rPr>
        <w:t>previous literature. For example, focusing on schizophrenia</w:t>
      </w:r>
      <w:r w:rsidRPr="00436364">
        <w:rPr>
          <w:rStyle w:val="normaltextrun"/>
          <w:rFonts w:ascii="Calibri" w:hAnsi="Calibri" w:cs="Calibri"/>
          <w:color w:val="000000"/>
          <w:shd w:val="clear" w:color="auto" w:fill="FFFFFF"/>
        </w:rPr>
        <w:t>, 4 out of the</w:t>
      </w:r>
      <w:r w:rsidR="00D833C7" w:rsidRPr="00436364">
        <w:rPr>
          <w:rStyle w:val="normaltextrun"/>
          <w:rFonts w:ascii="Calibri" w:hAnsi="Calibri" w:cs="Calibri"/>
          <w:color w:val="000000"/>
          <w:shd w:val="clear" w:color="auto" w:fill="FFFFFF"/>
        </w:rPr>
        <w:t xml:space="preserve"> 17</w:t>
      </w:r>
      <w:r w:rsidRPr="00436364">
        <w:rPr>
          <w:rStyle w:val="normaltextrun"/>
          <w:rFonts w:ascii="Calibri" w:hAnsi="Calibri" w:cs="Calibri"/>
          <w:color w:val="000000"/>
          <w:shd w:val="clear" w:color="auto" w:fill="FFFFFF"/>
        </w:rPr>
        <w:t xml:space="preserve"> novel SNP associations had been </w:t>
      </w:r>
      <w:r w:rsidRPr="00E37612">
        <w:rPr>
          <w:rStyle w:val="normaltextrun"/>
          <w:rFonts w:ascii="Calibri" w:hAnsi="Calibri" w:cs="Calibri"/>
          <w:color w:val="000000"/>
          <w:shd w:val="clear" w:color="auto" w:fill="FFFFFF"/>
        </w:rPr>
        <w:t xml:space="preserve">uncovered by previous genomic studies on schizophrenia </w:t>
      </w:r>
      <w:r w:rsidR="00E37612">
        <w:rPr>
          <w:rStyle w:val="normaltextrun"/>
          <w:rFonts w:ascii="Calibri" w:hAnsi="Calibri" w:cs="Calibri"/>
          <w:color w:val="000000"/>
          <w:shd w:val="clear" w:color="auto" w:fill="FFFFFF"/>
        </w:rPr>
        <w:fldChar w:fldCharType="begin">
          <w:fldData xml:space="preserve">PEVuZE5vdGU+PENpdGU+PEF1dGhvcj5BdXRpc20gU3BlY3RydW0gRGlzb3JkZXJzIFdvcmtpbmcg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wdWJsaXNoZXI+V2lsZXk8L3B1Ymxpc2hl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</w:fldData>
        </w:fldChar>
      </w:r>
      <w:r w:rsidR="00F83571">
        <w:rPr>
          <w:rStyle w:val="normaltextrun"/>
          <w:rFonts w:ascii="Calibri" w:hAnsi="Calibri" w:cs="Calibri"/>
          <w:color w:val="000000"/>
          <w:shd w:val="clear" w:color="auto" w:fill="FFFFFF"/>
        </w:rPr>
        <w:instrText xml:space="preserve"> ADDIN EN.CITE </w:instrText>
      </w:r>
      <w:r w:rsidR="00F83571">
        <w:rPr>
          <w:rStyle w:val="normaltextrun"/>
          <w:rFonts w:ascii="Calibri" w:hAnsi="Calibri" w:cs="Calibri"/>
          <w:color w:val="000000"/>
          <w:shd w:val="clear" w:color="auto" w:fill="FFFFFF"/>
        </w:rPr>
        <w:fldChar w:fldCharType="begin">
          <w:fldData xml:space="preserve">PEVuZE5vdGU+PENpdGU+PEF1dGhvcj5BdXRpc20gU3BlY3RydW0gRGlzb3JkZXJzIFdvcmtpbmcg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</w:fldData>
        </w:fldChar>
      </w:r>
      <w:r w:rsidR="00F83571">
        <w:rPr>
          <w:rStyle w:val="normaltextrun"/>
          <w:rFonts w:ascii="Calibri" w:hAnsi="Calibri" w:cs="Calibri"/>
          <w:color w:val="000000"/>
          <w:shd w:val="clear" w:color="auto" w:fill="FFFFFF"/>
        </w:rPr>
        <w:instrText xml:space="preserve"> ADDIN EN.CITE.DATA </w:instrText>
      </w:r>
      <w:r w:rsidR="00F83571">
        <w:rPr>
          <w:rStyle w:val="normaltextrun"/>
          <w:rFonts w:ascii="Calibri" w:hAnsi="Calibri" w:cs="Calibri"/>
          <w:color w:val="000000"/>
          <w:shd w:val="clear" w:color="auto" w:fill="FFFFFF"/>
        </w:rPr>
      </w:r>
      <w:r w:rsidR="00F83571">
        <w:rPr>
          <w:rStyle w:val="normaltextrun"/>
          <w:rFonts w:ascii="Calibri" w:hAnsi="Calibri" w:cs="Calibri"/>
          <w:color w:val="000000"/>
          <w:shd w:val="clear" w:color="auto" w:fill="FFFFFF"/>
        </w:rPr>
        <w:fldChar w:fldCharType="end"/>
      </w:r>
      <w:r w:rsidR="00E37612">
        <w:rPr>
          <w:rStyle w:val="normaltextrun"/>
          <w:rFonts w:ascii="Calibri" w:hAnsi="Calibri" w:cs="Calibri"/>
          <w:color w:val="000000"/>
          <w:shd w:val="clear" w:color="auto" w:fill="FFFFFF"/>
        </w:rPr>
      </w:r>
      <w:r w:rsidR="00E37612">
        <w:rPr>
          <w:rStyle w:val="normaltextrun"/>
          <w:rFonts w:ascii="Calibri" w:hAnsi="Calibri" w:cs="Calibri"/>
          <w:color w:val="000000"/>
          <w:shd w:val="clear" w:color="auto" w:fill="FFFFFF"/>
        </w:rPr>
        <w:fldChar w:fldCharType="separate"/>
      </w:r>
      <w:r w:rsidR="00F83571" w:rsidRPr="00F83571">
        <w:rPr>
          <w:rStyle w:val="normaltextrun"/>
          <w:rFonts w:ascii="Calibri" w:hAnsi="Calibri" w:cs="Calibri"/>
          <w:noProof/>
          <w:color w:val="000000"/>
          <w:shd w:val="clear" w:color="auto" w:fill="FFFFFF"/>
          <w:vertAlign w:val="superscript"/>
        </w:rPr>
        <w:t>25-28</w:t>
      </w:r>
      <w:r w:rsidR="00E37612">
        <w:rPr>
          <w:rStyle w:val="normaltextrun"/>
          <w:rFonts w:ascii="Calibri" w:hAnsi="Calibri" w:cs="Calibri"/>
          <w:color w:val="000000"/>
          <w:shd w:val="clear" w:color="auto" w:fill="FFFFFF"/>
        </w:rPr>
        <w:fldChar w:fldCharType="end"/>
      </w:r>
      <w:r w:rsidRPr="00E37612">
        <w:rPr>
          <w:rStyle w:val="normaltextrun"/>
          <w:rFonts w:ascii="Calibri" w:hAnsi="Calibri" w:cs="Calibri"/>
          <w:color w:val="000000"/>
          <w:shd w:val="clear" w:color="auto" w:fill="FFFFFF"/>
        </w:rPr>
        <w:t xml:space="preserve">, 6 had been reported as SNPs associated with physiological or psychological traits (i.e.; body mass index </w:t>
      </w:r>
      <w:r w:rsidR="001E6B34" w:rsidRPr="00E37612">
        <w:rPr>
          <w:rStyle w:val="normaltextrun"/>
          <w:rFonts w:ascii="Calibri" w:hAnsi="Calibri" w:cs="Calibri"/>
          <w:color w:val="000000"/>
          <w:shd w:val="clear" w:color="auto" w:fill="FFFFFF"/>
        </w:rPr>
        <w:t>(BMI</w:t>
      </w:r>
      <w:r w:rsidR="00E37612">
        <w:rPr>
          <w:rStyle w:val="normaltextrun"/>
          <w:rFonts w:ascii="Calibri" w:hAnsi="Calibri" w:cs="Calibri"/>
          <w:color w:val="000000"/>
          <w:shd w:val="clear" w:color="auto" w:fill="FFFFFF"/>
        </w:rPr>
        <w:t xml:space="preserve">) </w:t>
      </w:r>
      <w:r w:rsidR="00E37612">
        <w:rPr>
          <w:rStyle w:val="normaltextrun"/>
          <w:rFonts w:ascii="Calibri" w:hAnsi="Calibri" w:cs="Calibri"/>
          <w:color w:val="000000"/>
          <w:shd w:val="clear" w:color="auto" w:fill="FFFFFF"/>
        </w:rPr>
        <w:fldChar w:fldCharType="begin">
          <w:fldData xml:space="preserve">PEVuZE5vdGU+PENpdGU+PEF1dGhvcj5TYWthdWU8L0F1dGhvcj48WWVhcj4yMDIxPC9ZZWFyPjxS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F83571">
        <w:rPr>
          <w:rStyle w:val="normaltextrun"/>
          <w:rFonts w:ascii="Calibri" w:hAnsi="Calibri" w:cs="Calibri"/>
          <w:color w:val="000000"/>
          <w:shd w:val="clear" w:color="auto" w:fill="FFFFFF"/>
        </w:rPr>
        <w:instrText xml:space="preserve"> ADDIN EN.CITE </w:instrText>
      </w:r>
      <w:r w:rsidR="00F83571">
        <w:rPr>
          <w:rStyle w:val="normaltextrun"/>
          <w:rFonts w:ascii="Calibri" w:hAnsi="Calibri" w:cs="Calibri"/>
          <w:color w:val="000000"/>
          <w:shd w:val="clear" w:color="auto" w:fill="FFFFFF"/>
        </w:rPr>
        <w:fldChar w:fldCharType="begin">
          <w:fldData xml:space="preserve">PEVuZE5vdGU+PENpdGU+PEF1dGhvcj5TYWthdWU8L0F1dGhvcj48WWVhcj4yMDIxPC9ZZWFyPjxS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</w:fldData>
        </w:fldChar>
      </w:r>
      <w:r w:rsidR="00F83571">
        <w:rPr>
          <w:rStyle w:val="normaltextrun"/>
          <w:rFonts w:ascii="Calibri" w:hAnsi="Calibri" w:cs="Calibri"/>
          <w:color w:val="000000"/>
          <w:shd w:val="clear" w:color="auto" w:fill="FFFFFF"/>
        </w:rPr>
        <w:instrText xml:space="preserve"> ADDIN EN.CITE.DATA </w:instrText>
      </w:r>
      <w:r w:rsidR="00F83571">
        <w:rPr>
          <w:rStyle w:val="normaltextrun"/>
          <w:rFonts w:ascii="Calibri" w:hAnsi="Calibri" w:cs="Calibri"/>
          <w:color w:val="000000"/>
          <w:shd w:val="clear" w:color="auto" w:fill="FFFFFF"/>
        </w:rPr>
      </w:r>
      <w:r w:rsidR="00F83571">
        <w:rPr>
          <w:rStyle w:val="normaltextrun"/>
          <w:rFonts w:ascii="Calibri" w:hAnsi="Calibri" w:cs="Calibri"/>
          <w:color w:val="000000"/>
          <w:shd w:val="clear" w:color="auto" w:fill="FFFFFF"/>
        </w:rPr>
        <w:fldChar w:fldCharType="end"/>
      </w:r>
      <w:r w:rsidR="00E37612">
        <w:rPr>
          <w:rStyle w:val="normaltextrun"/>
          <w:rFonts w:ascii="Calibri" w:hAnsi="Calibri" w:cs="Calibri"/>
          <w:color w:val="000000"/>
          <w:shd w:val="clear" w:color="auto" w:fill="FFFFFF"/>
        </w:rPr>
      </w:r>
      <w:r w:rsidR="00E37612">
        <w:rPr>
          <w:rStyle w:val="normaltextrun"/>
          <w:rFonts w:ascii="Calibri" w:hAnsi="Calibri" w:cs="Calibri"/>
          <w:color w:val="000000"/>
          <w:shd w:val="clear" w:color="auto" w:fill="FFFFFF"/>
        </w:rPr>
        <w:fldChar w:fldCharType="separate"/>
      </w:r>
      <w:r w:rsidR="00F83571" w:rsidRPr="00F83571">
        <w:rPr>
          <w:rStyle w:val="normaltextrun"/>
          <w:rFonts w:ascii="Calibri" w:hAnsi="Calibri" w:cs="Calibri"/>
          <w:noProof/>
          <w:color w:val="000000"/>
          <w:shd w:val="clear" w:color="auto" w:fill="FFFFFF"/>
          <w:vertAlign w:val="superscript"/>
        </w:rPr>
        <w:t>29</w:t>
      </w:r>
      <w:r w:rsidR="00E37612">
        <w:rPr>
          <w:rStyle w:val="normaltextrun"/>
          <w:rFonts w:ascii="Calibri" w:hAnsi="Calibri" w:cs="Calibri"/>
          <w:color w:val="000000"/>
          <w:shd w:val="clear" w:color="auto" w:fill="FFFFFF"/>
        </w:rPr>
        <w:fldChar w:fldCharType="end"/>
      </w:r>
      <w:r w:rsidR="0044284F">
        <w:rPr>
          <w:rStyle w:val="normaltextrun"/>
          <w:rFonts w:ascii="Calibri" w:hAnsi="Calibri" w:cs="Calibri"/>
          <w:color w:val="000000"/>
          <w:shd w:val="clear" w:color="auto" w:fill="FFFFFF"/>
        </w:rPr>
        <w:t xml:space="preserve"> and </w:t>
      </w:r>
      <w:r w:rsidRPr="00E37612">
        <w:rPr>
          <w:rStyle w:val="normaltextrun"/>
          <w:rFonts w:ascii="Calibri" w:hAnsi="Calibri" w:cs="Calibri"/>
          <w:color w:val="000000"/>
          <w:shd w:val="clear" w:color="auto" w:fill="FFFFFF"/>
        </w:rPr>
        <w:t>intelligence</w:t>
      </w:r>
      <w:r w:rsidR="00E37612">
        <w:rPr>
          <w:rStyle w:val="normaltextrun"/>
          <w:rFonts w:ascii="Calibri" w:hAnsi="Calibri" w:cs="Calibri"/>
          <w:color w:val="000000"/>
          <w:shd w:val="clear" w:color="auto" w:fill="FFFFFF"/>
        </w:rPr>
        <w:t xml:space="preserve"> </w:t>
      </w:r>
      <w:r w:rsidR="00E37612">
        <w:rPr>
          <w:rStyle w:val="normaltextrun"/>
          <w:rFonts w:ascii="Calibri" w:hAnsi="Calibri" w:cs="Calibri"/>
          <w:color w:val="000000"/>
          <w:shd w:val="clear" w:color="auto" w:fill="FFFFFF"/>
        </w:rPr>
        <w:fldChar w:fldCharType="begin">
          <w:fldData xml:space="preserve">PEVuZE5vdGU+PENpdGU+PEF1dGhvcj5TYXZhZ2U8L0F1dGhvcj48WWVhcj4yMDE4PC9ZZWFyPjxS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</w:fldData>
        </w:fldChar>
      </w:r>
      <w:r w:rsidR="00F83571">
        <w:rPr>
          <w:rStyle w:val="normaltextrun"/>
          <w:rFonts w:ascii="Calibri" w:hAnsi="Calibri" w:cs="Calibri"/>
          <w:color w:val="000000"/>
          <w:shd w:val="clear" w:color="auto" w:fill="FFFFFF"/>
        </w:rPr>
        <w:instrText xml:space="preserve"> ADDIN EN.CITE </w:instrText>
      </w:r>
      <w:r w:rsidR="00F83571">
        <w:rPr>
          <w:rStyle w:val="normaltextrun"/>
          <w:rFonts w:ascii="Calibri" w:hAnsi="Calibri" w:cs="Calibri"/>
          <w:color w:val="000000"/>
          <w:shd w:val="clear" w:color="auto" w:fill="FFFFFF"/>
        </w:rPr>
        <w:fldChar w:fldCharType="begin">
          <w:fldData xml:space="preserve">PEVuZE5vdGU+PENpdGU+PEF1dGhvcj5TYXZhZ2U8L0F1dGhvcj48WWVhcj4yMDE4PC9ZZWFyPjxS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</w:fldData>
        </w:fldChar>
      </w:r>
      <w:r w:rsidR="00F83571">
        <w:rPr>
          <w:rStyle w:val="normaltextrun"/>
          <w:rFonts w:ascii="Calibri" w:hAnsi="Calibri" w:cs="Calibri"/>
          <w:color w:val="000000"/>
          <w:shd w:val="clear" w:color="auto" w:fill="FFFFFF"/>
        </w:rPr>
        <w:instrText xml:space="preserve"> ADDIN EN.CITE.DATA </w:instrText>
      </w:r>
      <w:r w:rsidR="00F83571">
        <w:rPr>
          <w:rStyle w:val="normaltextrun"/>
          <w:rFonts w:ascii="Calibri" w:hAnsi="Calibri" w:cs="Calibri"/>
          <w:color w:val="000000"/>
          <w:shd w:val="clear" w:color="auto" w:fill="FFFFFF"/>
        </w:rPr>
      </w:r>
      <w:r w:rsidR="00F83571">
        <w:rPr>
          <w:rStyle w:val="normaltextrun"/>
          <w:rFonts w:ascii="Calibri" w:hAnsi="Calibri" w:cs="Calibri"/>
          <w:color w:val="000000"/>
          <w:shd w:val="clear" w:color="auto" w:fill="FFFFFF"/>
        </w:rPr>
        <w:fldChar w:fldCharType="end"/>
      </w:r>
      <w:r w:rsidR="00E37612">
        <w:rPr>
          <w:rStyle w:val="normaltextrun"/>
          <w:rFonts w:ascii="Calibri" w:hAnsi="Calibri" w:cs="Calibri"/>
          <w:color w:val="000000"/>
          <w:shd w:val="clear" w:color="auto" w:fill="FFFFFF"/>
        </w:rPr>
      </w:r>
      <w:r w:rsidR="00E37612">
        <w:rPr>
          <w:rStyle w:val="normaltextrun"/>
          <w:rFonts w:ascii="Calibri" w:hAnsi="Calibri" w:cs="Calibri"/>
          <w:color w:val="000000"/>
          <w:shd w:val="clear" w:color="auto" w:fill="FFFFFF"/>
        </w:rPr>
        <w:fldChar w:fldCharType="separate"/>
      </w:r>
      <w:r w:rsidR="00F83571" w:rsidRPr="00F83571">
        <w:rPr>
          <w:rStyle w:val="normaltextrun"/>
          <w:rFonts w:ascii="Calibri" w:hAnsi="Calibri" w:cs="Calibri"/>
          <w:noProof/>
          <w:color w:val="000000"/>
          <w:shd w:val="clear" w:color="auto" w:fill="FFFFFF"/>
          <w:vertAlign w:val="superscript"/>
        </w:rPr>
        <w:t>30</w:t>
      </w:r>
      <w:r w:rsidR="00E37612">
        <w:rPr>
          <w:rStyle w:val="normaltextrun"/>
          <w:rFonts w:ascii="Calibri" w:hAnsi="Calibri" w:cs="Calibri"/>
          <w:color w:val="000000"/>
          <w:shd w:val="clear" w:color="auto" w:fill="FFFFFF"/>
        </w:rPr>
        <w:fldChar w:fldCharType="end"/>
      </w:r>
      <w:r w:rsidR="00621D7C">
        <w:rPr>
          <w:rStyle w:val="normaltextrun"/>
          <w:rFonts w:ascii="Calibri" w:hAnsi="Calibri" w:cs="Calibri"/>
          <w:color w:val="000000"/>
          <w:shd w:val="clear" w:color="auto" w:fill="FFFFFF"/>
        </w:rPr>
        <w:t>),</w:t>
      </w:r>
      <w:r w:rsidRPr="00E37612">
        <w:rPr>
          <w:rStyle w:val="normaltextrun"/>
          <w:rFonts w:ascii="Calibri" w:hAnsi="Calibri" w:cs="Calibri"/>
          <w:color w:val="000000"/>
          <w:shd w:val="clear" w:color="auto" w:fill="FFFFFF"/>
        </w:rPr>
        <w:t xml:space="preserve"> and 7 SNP associations </w:t>
      </w:r>
      <w:r w:rsidR="001E6B34" w:rsidRPr="00E37612">
        <w:rPr>
          <w:rStyle w:val="normaltextrun"/>
          <w:rFonts w:ascii="Calibri" w:hAnsi="Calibri" w:cs="Calibri"/>
          <w:color w:val="000000"/>
          <w:shd w:val="clear" w:color="auto" w:fill="FFFFFF"/>
        </w:rPr>
        <w:t xml:space="preserve">had </w:t>
      </w:r>
      <w:r w:rsidRPr="00E37612">
        <w:rPr>
          <w:rStyle w:val="normaltextrun"/>
          <w:rFonts w:ascii="Calibri" w:hAnsi="Calibri" w:cs="Calibri"/>
          <w:color w:val="000000"/>
          <w:shd w:val="clear" w:color="auto" w:fill="FFFFFF"/>
        </w:rPr>
        <w:t xml:space="preserve">not been reported in </w:t>
      </w:r>
      <w:r w:rsidR="001E6B34" w:rsidRPr="00E37612">
        <w:rPr>
          <w:rStyle w:val="normaltextrun"/>
          <w:rFonts w:ascii="Calibri" w:hAnsi="Calibri" w:cs="Calibri"/>
          <w:color w:val="000000"/>
          <w:shd w:val="clear" w:color="auto" w:fill="FFFFFF"/>
        </w:rPr>
        <w:t>the extant</w:t>
      </w:r>
      <w:r w:rsidRPr="00E37612">
        <w:rPr>
          <w:rStyle w:val="normaltextrun"/>
          <w:rFonts w:ascii="Calibri" w:hAnsi="Calibri" w:cs="Calibri"/>
          <w:color w:val="000000"/>
          <w:shd w:val="clear" w:color="auto" w:fill="FFFFFF"/>
        </w:rPr>
        <w:t xml:space="preserve"> literature. </w:t>
      </w:r>
      <w:r w:rsidR="00390893" w:rsidRPr="00E37612">
        <w:rPr>
          <w:rStyle w:val="normaltextrun"/>
          <w:rFonts w:ascii="Calibri" w:hAnsi="Calibri" w:cs="Calibri"/>
          <w:color w:val="000000"/>
          <w:shd w:val="clear" w:color="auto" w:fill="FFFFFF"/>
        </w:rPr>
        <w:t xml:space="preserve">After </w:t>
      </w:r>
      <w:r w:rsidR="00390893" w:rsidRPr="00E37612">
        <w:rPr>
          <w:rStyle w:val="normaltextrun"/>
          <w:rFonts w:ascii="Calibri" w:hAnsi="Calibri" w:cs="Calibri"/>
          <w:color w:val="000000"/>
          <w:shd w:val="clear" w:color="auto" w:fill="FFFFFF"/>
        </w:rPr>
        <w:lastRenderedPageBreak/>
        <w:t>accounting for transdiagnostic effects, the</w:t>
      </w:r>
      <w:r w:rsidR="002370DA" w:rsidRPr="00E37612">
        <w:rPr>
          <w:rStyle w:val="normaltextrun"/>
          <w:rFonts w:ascii="Calibri" w:hAnsi="Calibri" w:cs="Calibri"/>
          <w:color w:val="000000"/>
          <w:shd w:val="clear" w:color="auto" w:fill="FFFFFF"/>
        </w:rPr>
        <w:t xml:space="preserve"> novel </w:t>
      </w:r>
      <w:r w:rsidR="002370DA" w:rsidRPr="00E37612">
        <w:rPr>
          <w:rFonts w:ascii="Calibri" w:hAnsi="Calibri" w:cs="Calibri"/>
          <w:color w:val="000000"/>
          <w:shd w:val="clear" w:color="auto" w:fill="FFFFFF"/>
        </w:rPr>
        <w:t>SNP most significantly linked to schizophrenia was rs693906, p = 2.13E-13, located on chromosome 6, within the intron of the SLC44A4 gene</w:t>
      </w:r>
      <w:r w:rsidR="004C31C5" w:rsidRPr="00E37612">
        <w:rPr>
          <w:rFonts w:ascii="Calibri" w:hAnsi="Calibri" w:cs="Calibri"/>
          <w:color w:val="000000"/>
          <w:shd w:val="clear" w:color="auto" w:fill="FFFFFF"/>
        </w:rPr>
        <w:t xml:space="preserve">, a gene </w:t>
      </w:r>
      <w:r w:rsidR="00DE361D">
        <w:rPr>
          <w:rFonts w:ascii="Calibri" w:hAnsi="Calibri" w:cs="Calibri"/>
          <w:color w:val="000000"/>
          <w:shd w:val="clear" w:color="auto" w:fill="FFFFFF"/>
        </w:rPr>
        <w:t xml:space="preserve">that </w:t>
      </w:r>
      <w:r w:rsidR="66F88981" w:rsidRPr="00E37612">
        <w:rPr>
          <w:rFonts w:ascii="Calibri" w:hAnsi="Calibri" w:cs="Calibri"/>
          <w:color w:val="000000"/>
          <w:shd w:val="clear" w:color="auto" w:fill="FFFFFF"/>
        </w:rPr>
        <w:t xml:space="preserve">had </w:t>
      </w:r>
      <w:r w:rsidR="00073CFC" w:rsidRPr="00E37612">
        <w:rPr>
          <w:rFonts w:ascii="Calibri" w:hAnsi="Calibri" w:cs="Calibri"/>
          <w:color w:val="000000"/>
          <w:shd w:val="clear" w:color="auto" w:fill="FFFFFF"/>
        </w:rPr>
        <w:t xml:space="preserve">been </w:t>
      </w:r>
      <w:r w:rsidR="00DE361D" w:rsidRPr="00E37612">
        <w:rPr>
          <w:rFonts w:ascii="Calibri" w:hAnsi="Calibri" w:cs="Calibri"/>
          <w:color w:val="000000"/>
          <w:shd w:val="clear" w:color="auto" w:fill="FFFFFF"/>
        </w:rPr>
        <w:t xml:space="preserve">previously </w:t>
      </w:r>
      <w:r w:rsidR="66EA8FF4" w:rsidRPr="00E37612">
        <w:rPr>
          <w:rFonts w:ascii="Calibri" w:hAnsi="Calibri" w:cs="Calibri"/>
          <w:color w:val="000000"/>
          <w:shd w:val="clear" w:color="auto" w:fill="FFFFFF"/>
        </w:rPr>
        <w:t xml:space="preserve">linked </w:t>
      </w:r>
      <w:r w:rsidR="00073CFC" w:rsidRPr="00E37612">
        <w:rPr>
          <w:rFonts w:ascii="Calibri" w:hAnsi="Calibri" w:cs="Calibri"/>
          <w:color w:val="000000"/>
          <w:shd w:val="clear" w:color="auto" w:fill="FFFFFF"/>
        </w:rPr>
        <w:t xml:space="preserve">to schizophrenia </w:t>
      </w:r>
      <w:r w:rsidR="00FC0037" w:rsidRPr="00E37612">
        <w:rPr>
          <w:rFonts w:ascii="Calibri" w:hAnsi="Calibri" w:cs="Calibri"/>
          <w:color w:val="000000"/>
          <w:shd w:val="clear" w:color="auto" w:fill="FFFFFF"/>
        </w:rPr>
        <w:t xml:space="preserve">in </w:t>
      </w:r>
      <w:r w:rsidR="00533BA0" w:rsidRPr="00E37612">
        <w:rPr>
          <w:rFonts w:ascii="Calibri" w:hAnsi="Calibri" w:cs="Calibri"/>
          <w:color w:val="000000"/>
          <w:shd w:val="clear" w:color="auto" w:fill="FFFFFF"/>
        </w:rPr>
        <w:t xml:space="preserve">a </w:t>
      </w:r>
      <w:r w:rsidR="00FC0037" w:rsidRPr="00E37612">
        <w:rPr>
          <w:rFonts w:ascii="Calibri" w:hAnsi="Calibri" w:cs="Calibri"/>
          <w:color w:val="000000"/>
          <w:shd w:val="clear" w:color="auto" w:fill="FFFFFF"/>
        </w:rPr>
        <w:t xml:space="preserve">Japanese </w:t>
      </w:r>
      <w:r w:rsidR="00533BA0" w:rsidRPr="00E37612">
        <w:rPr>
          <w:rFonts w:ascii="Calibri" w:hAnsi="Calibri" w:cs="Calibri"/>
          <w:color w:val="000000"/>
          <w:shd w:val="clear" w:color="auto" w:fill="FFFFFF"/>
        </w:rPr>
        <w:t>sample</w:t>
      </w:r>
      <w:r w:rsidR="001914F3" w:rsidRPr="00E37612">
        <w:rPr>
          <w:rFonts w:ascii="Calibri" w:hAnsi="Calibri" w:cs="Calibri"/>
          <w:color w:val="000000"/>
          <w:shd w:val="clear" w:color="auto" w:fill="FFFFFF"/>
        </w:rPr>
        <w:t xml:space="preserve"> </w:t>
      </w:r>
      <w:r w:rsidR="002C0123" w:rsidRPr="00E37612">
        <w:rPr>
          <w:rFonts w:ascii="Calibri" w:hAnsi="Calibri" w:cs="Calibri"/>
          <w:color w:val="000000"/>
          <w:shd w:val="clear" w:color="auto" w:fill="FFFFFF"/>
        </w:rPr>
        <w:fldChar w:fldCharType="begin">
          <w:fldData xml:space="preserve">PEVuZE5vdGU+PENpdGU+PEF1dGhvcj5ZYW1hZGE8L0F1dGhvcj48WWVhcj4yMDE1PC9ZZWFyPjxS
ZWNOdW0+NTQ4PC9SZWNOdW0+PERpc3BsYXlUZXh0PjxzdHlsZSBmYWNlPSJzdXBlcnNjcmlwdCI+
MzE8L3N0eWxlPjwvRGlzcGxheVRleHQ+PHJlY29yZD48cmVjLW51bWJlcj41NDg8L3JlYy1udW1i
ZXI+PGZvcmVpZ24ta2V5cz48a2V5IGFwcD0iRU4iIGRiLWlkPSJ3YXpycDJzZmF4eGVyaWV0eHA2
NXBlYTR6emF0c3M1czIyNXoiIHRpbWVzdGFtcD0iMTcwMjk4MDgwMSIgZ3VpZD0iMzljMjk5Njgt
ZjFlNC00OGEwLWIzZjgtYTIzNTI5Yjk1ZDYzIj41NDg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F83571" w:rsidRPr="008B6FCF">
        <w:rPr>
          <w:rFonts w:ascii="Calibri" w:hAnsi="Calibri" w:cs="Calibri"/>
          <w:color w:val="000000"/>
          <w:shd w:val="clear" w:color="auto" w:fill="FFFFFF"/>
        </w:rPr>
        <w:instrText xml:space="preserve"> ADDIN EN.CITE </w:instrText>
      </w:r>
      <w:r w:rsidR="00F83571" w:rsidRPr="008B6FCF">
        <w:rPr>
          <w:rFonts w:ascii="Calibri" w:hAnsi="Calibri" w:cs="Calibri"/>
          <w:color w:val="000000"/>
          <w:shd w:val="clear" w:color="auto" w:fill="FFFFFF"/>
        </w:rPr>
        <w:fldChar w:fldCharType="begin">
          <w:fldData xml:space="preserve">PEVuZE5vdGU+PENpdGU+PEF1dGhvcj5ZYW1hZGE8L0F1dGhvcj48WWVhcj4yMDE1PC9ZZWFyPjxS
ZWNOdW0+NTQ4PC9SZWNOdW0+PERpc3BsYXlUZXh0PjxzdHlsZSBmYWNlPSJzdXBlcnNjcmlwdCI+
MzE8L3N0eWxlPjwvRGlzcGxheVRleHQ+PHJlY29yZD48cmVjLW51bWJlcj41NDg8L3JlYy1udW1i
ZXI+PGZvcmVpZ24ta2V5cz48a2V5IGFwcD0iRU4iIGRiLWlkPSJ3YXpycDJzZmF4eGVyaWV0eHA2
NXBlYTR6emF0c3M1czIyNXoiIHRpbWVzdGFtcD0iMTcwMjk4MDgwMSIgZ3VpZD0iMzljMjk5Njgt
ZjFlNC00OGEwLWIzZjgtYTIzNTI5Yjk1ZDYzIj41NDg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F83571" w:rsidRPr="008B6FCF">
        <w:rPr>
          <w:rFonts w:ascii="Calibri" w:hAnsi="Calibri" w:cs="Calibri"/>
          <w:color w:val="000000"/>
          <w:shd w:val="clear" w:color="auto" w:fill="FFFFFF"/>
        </w:rPr>
        <w:instrText xml:space="preserve"> ADDIN EN.CITE.DATA </w:instrText>
      </w:r>
      <w:r w:rsidR="00F83571" w:rsidRPr="008B6FCF">
        <w:rPr>
          <w:rFonts w:ascii="Calibri" w:hAnsi="Calibri" w:cs="Calibri"/>
          <w:color w:val="000000"/>
          <w:shd w:val="clear" w:color="auto" w:fill="FFFFFF"/>
        </w:rPr>
      </w:r>
      <w:r w:rsidR="00F83571" w:rsidRPr="008B6FCF">
        <w:rPr>
          <w:rFonts w:ascii="Calibri" w:hAnsi="Calibri" w:cs="Calibri"/>
          <w:color w:val="000000"/>
          <w:shd w:val="clear" w:color="auto" w:fill="FFFFFF"/>
        </w:rPr>
        <w:fldChar w:fldCharType="end"/>
      </w:r>
      <w:r w:rsidR="002C0123" w:rsidRPr="00E37612">
        <w:rPr>
          <w:rFonts w:ascii="Calibri" w:hAnsi="Calibri" w:cs="Calibri"/>
          <w:color w:val="000000"/>
          <w:shd w:val="clear" w:color="auto" w:fill="FFFFFF"/>
        </w:rPr>
      </w:r>
      <w:r w:rsidR="002C0123" w:rsidRPr="00E37612">
        <w:rPr>
          <w:rFonts w:ascii="Calibri" w:hAnsi="Calibri" w:cs="Calibri"/>
          <w:color w:val="000000"/>
          <w:shd w:val="clear" w:color="auto" w:fill="FFFFFF"/>
        </w:rPr>
        <w:fldChar w:fldCharType="separate"/>
      </w:r>
      <w:r w:rsidR="00F83571" w:rsidRPr="00F83571">
        <w:rPr>
          <w:rFonts w:ascii="Calibri" w:hAnsi="Calibri" w:cs="Calibri"/>
          <w:noProof/>
          <w:color w:val="000000"/>
          <w:shd w:val="clear" w:color="auto" w:fill="FFFFFF"/>
          <w:vertAlign w:val="superscript"/>
        </w:rPr>
        <w:t>31</w:t>
      </w:r>
      <w:r w:rsidR="002C0123" w:rsidRPr="00E37612">
        <w:rPr>
          <w:rFonts w:ascii="Calibri" w:hAnsi="Calibri" w:cs="Calibri"/>
          <w:color w:val="000000"/>
          <w:shd w:val="clear" w:color="auto" w:fill="FFFFFF"/>
        </w:rPr>
        <w:fldChar w:fldCharType="end"/>
      </w:r>
      <w:r w:rsidR="001914F3" w:rsidRPr="00E37612">
        <w:rPr>
          <w:rFonts w:ascii="Calibri" w:hAnsi="Calibri" w:cs="Calibri"/>
          <w:color w:val="000000"/>
          <w:shd w:val="clear" w:color="auto" w:fill="FFFFFF"/>
        </w:rPr>
        <w:t xml:space="preserve">. </w:t>
      </w:r>
      <w:r w:rsidR="00533BA0" w:rsidRPr="00E37612">
        <w:rPr>
          <w:rFonts w:ascii="Calibri" w:hAnsi="Calibri" w:cs="Calibri"/>
          <w:color w:val="000000"/>
          <w:shd w:val="clear" w:color="auto" w:fill="FFFFFF"/>
        </w:rPr>
        <w:t>N</w:t>
      </w:r>
      <w:r w:rsidRPr="00E37612">
        <w:rPr>
          <w:rStyle w:val="normaltextrun"/>
          <w:rFonts w:ascii="Calibri" w:hAnsi="Calibri" w:cs="Calibri"/>
          <w:color w:val="000000"/>
          <w:shd w:val="clear" w:color="auto" w:fill="FFFFFF"/>
        </w:rPr>
        <w:t xml:space="preserve">ovel SNP associations uncovered for the other four ‘non-p’ GWASs are presented in </w:t>
      </w:r>
      <w:r w:rsidR="00DE361D">
        <w:rPr>
          <w:rStyle w:val="normaltextrun"/>
          <w:rFonts w:ascii="Calibri" w:hAnsi="Calibri" w:cs="Calibri"/>
          <w:color w:val="000000"/>
          <w:shd w:val="clear" w:color="auto" w:fill="FFFFFF"/>
        </w:rPr>
        <w:t xml:space="preserve">the </w:t>
      </w:r>
      <w:r w:rsidRPr="00E37612">
        <w:rPr>
          <w:rStyle w:val="normaltextrun"/>
          <w:rFonts w:ascii="Calibri" w:hAnsi="Calibri" w:cs="Calibri"/>
          <w:color w:val="000000"/>
          <w:shd w:val="clear" w:color="auto" w:fill="FFFFFF"/>
        </w:rPr>
        <w:t>Supplementary Notes and Supplementary Table</w:t>
      </w:r>
      <w:r w:rsidR="00DE361D">
        <w:rPr>
          <w:rStyle w:val="normaltextrun"/>
          <w:rFonts w:ascii="Calibri" w:hAnsi="Calibri" w:cs="Calibri"/>
          <w:color w:val="000000"/>
          <w:shd w:val="clear" w:color="auto" w:fill="FFFFFF"/>
        </w:rPr>
        <w:t>s</w:t>
      </w:r>
      <w:r w:rsidRPr="00E37612">
        <w:rPr>
          <w:rStyle w:val="normaltextrun"/>
          <w:rFonts w:ascii="Calibri" w:hAnsi="Calibri" w:cs="Calibri"/>
          <w:color w:val="000000"/>
          <w:shd w:val="clear" w:color="auto" w:fill="FFFFFF"/>
        </w:rPr>
        <w:t xml:space="preserve"> 5-8.</w:t>
      </w:r>
      <w:r w:rsidRPr="248B6C59">
        <w:t xml:space="preserve"> </w:t>
      </w:r>
    </w:p>
    <w:p w14:paraId="3F5C379F" w14:textId="77777777" w:rsidR="00BC26D0" w:rsidRDefault="00BC26D0" w:rsidP="003B35BB"/>
    <w:p w14:paraId="71FA3843" w14:textId="77777777" w:rsidR="00BC26D0" w:rsidRDefault="00BC26D0" w:rsidP="003B35BB"/>
    <w:p w14:paraId="699A7A48" w14:textId="119A4D71" w:rsidR="00445153" w:rsidRPr="0097423F" w:rsidRDefault="00445153" w:rsidP="00202EA8">
      <w:pPr>
        <w:rPr>
          <w:rFonts w:cstheme="minorHAnsi"/>
        </w:rPr>
      </w:pPr>
      <w:r>
        <w:rPr>
          <w:rFonts w:cstheme="minorHAnsi"/>
        </w:rPr>
        <w:t xml:space="preserve"> </w:t>
      </w:r>
      <w:r w:rsidR="00BE7AF5">
        <w:rPr>
          <w:rFonts w:cstheme="minorHAnsi"/>
          <w:noProof/>
        </w:rPr>
        <w:drawing>
          <wp:inline distT="0" distB="0" distL="0" distR="0" wp14:anchorId="2EBFC0D0" wp14:editId="2D58B5B1">
            <wp:extent cx="5304731" cy="5746694"/>
            <wp:effectExtent l="0" t="0" r="4445" b="0"/>
            <wp:docPr id="1844467627" name="Picture 1844467627" descr="A collage of different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67627" name="Picture 1" descr="A collage of different diagram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17868" cy="5760926"/>
                    </a:xfrm>
                    <a:prstGeom prst="rect">
                      <a:avLst/>
                    </a:prstGeom>
                  </pic:spPr>
                </pic:pic>
              </a:graphicData>
            </a:graphic>
          </wp:inline>
        </w:drawing>
      </w:r>
    </w:p>
    <w:p w14:paraId="37E25501" w14:textId="6A26FC87" w:rsidR="00202EA8" w:rsidRPr="0097423F" w:rsidRDefault="00202EA8" w:rsidP="00202EA8">
      <w:pPr>
        <w:rPr>
          <w:rFonts w:cstheme="minorHAnsi"/>
        </w:rPr>
      </w:pPr>
    </w:p>
    <w:p w14:paraId="2A059E11" w14:textId="28D5A142" w:rsidR="003017BD" w:rsidRPr="003017BD" w:rsidRDefault="00202EA8" w:rsidP="007F5653">
      <w:pPr>
        <w:spacing w:line="240" w:lineRule="exact"/>
        <w:rPr>
          <w:color w:val="000000" w:themeColor="text1"/>
          <w:sz w:val="20"/>
          <w:szCs w:val="20"/>
          <w:shd w:val="clear" w:color="auto" w:fill="FFFFFF"/>
        </w:rPr>
      </w:pPr>
      <w:r w:rsidRPr="00D2076F">
        <w:rPr>
          <w:rFonts w:eastAsia="Calibri"/>
          <w:b/>
          <w:bCs/>
          <w:sz w:val="20"/>
          <w:szCs w:val="20"/>
        </w:rPr>
        <w:t>Figure 1.</w:t>
      </w:r>
      <w:r w:rsidR="00C428A1" w:rsidRPr="00D2076F">
        <w:rPr>
          <w:rFonts w:eastAsia="Calibri"/>
          <w:sz w:val="20"/>
          <w:szCs w:val="20"/>
        </w:rPr>
        <w:t xml:space="preserve"> </w:t>
      </w:r>
      <w:r w:rsidRPr="00D2076F">
        <w:rPr>
          <w:rFonts w:eastAsia="Calibri"/>
          <w:b/>
          <w:bCs/>
          <w:sz w:val="20"/>
          <w:szCs w:val="20"/>
        </w:rPr>
        <w:t>Isolating transdiagnostic genetic effects from 11 major psychiatric disorders.</w:t>
      </w:r>
      <w:r w:rsidRPr="00D2076F">
        <w:rPr>
          <w:rFonts w:eastAsia="Calibri"/>
          <w:sz w:val="20"/>
          <w:szCs w:val="20"/>
        </w:rPr>
        <w:t xml:space="preserve"> </w:t>
      </w:r>
      <w:r w:rsidRPr="00D2076F">
        <w:rPr>
          <w:rFonts w:eastAsia="Calibri"/>
          <w:b/>
          <w:bCs/>
          <w:sz w:val="20"/>
          <w:szCs w:val="20"/>
        </w:rPr>
        <w:t>A.</w:t>
      </w:r>
      <w:r w:rsidRPr="00D2076F">
        <w:rPr>
          <w:rFonts w:eastAsia="Calibri"/>
          <w:sz w:val="20"/>
          <w:szCs w:val="20"/>
        </w:rPr>
        <w:t xml:space="preserve"> </w:t>
      </w:r>
      <w:r w:rsidRPr="3E91A204">
        <w:rPr>
          <w:rFonts w:eastAsia="Calibri"/>
          <w:b/>
          <w:bCs/>
          <w:i/>
          <w:iCs/>
          <w:sz w:val="20"/>
          <w:szCs w:val="20"/>
        </w:rPr>
        <w:t>Standardized results for the genomic p factor</w:t>
      </w:r>
      <w:r w:rsidRPr="007565CF">
        <w:rPr>
          <w:rFonts w:eastAsia="Calibri"/>
          <w:sz w:val="20"/>
          <w:szCs w:val="20"/>
        </w:rPr>
        <w:t>.</w:t>
      </w:r>
      <w:r w:rsidRPr="00D2076F">
        <w:rPr>
          <w:rFonts w:eastAsia="Calibri"/>
          <w:sz w:val="20"/>
          <w:szCs w:val="20"/>
        </w:rPr>
        <w:t xml:space="preserve"> Each square indicates observed variables (i.e., the summary statistics for each of the 11 major psychiatric disorders) and circles represent latent variables that are statistically inferred from the data (i.e., genetic p-factor</w:t>
      </w:r>
      <w:r w:rsidR="4A2A7006" w:rsidRPr="00D2076F">
        <w:rPr>
          <w:rFonts w:eastAsia="Calibri"/>
          <w:sz w:val="20"/>
          <w:szCs w:val="20"/>
        </w:rPr>
        <w:t>)</w:t>
      </w:r>
      <w:r w:rsidRPr="00D2076F">
        <w:rPr>
          <w:rFonts w:eastAsia="Calibri"/>
          <w:sz w:val="20"/>
          <w:szCs w:val="20"/>
        </w:rPr>
        <w:t xml:space="preserve">.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w:t>
      </w:r>
      <w:r w:rsidR="007565CF" w:rsidRPr="00D2076F">
        <w:rPr>
          <w:rFonts w:eastAsia="Calibri"/>
          <w:sz w:val="20"/>
          <w:szCs w:val="20"/>
        </w:rPr>
        <w:t xml:space="preserve">SEs are shown in parentheses. </w:t>
      </w:r>
      <w:r w:rsidRPr="00D2076F">
        <w:rPr>
          <w:rFonts w:eastAsia="Calibri"/>
          <w:sz w:val="20"/>
          <w:szCs w:val="20"/>
        </w:rPr>
        <w:t xml:space="preserve">ADHD = attention-deficit hyperactivity disorder; SCZ, schizophrenia; ASD, autism spectrum disorder; ANX, anxiety disorder; BIP, bipolar disorder; MDD, major depressive disorder; PTSD, post-traumatic stress disorder; ALCH, problematic alcohol use; TS, Tourette syndrome; OCD, obsessive-compulsive disorder; AN, anorexia nervosa; p, </w:t>
      </w:r>
      <w:r w:rsidRPr="00D2076F">
        <w:rPr>
          <w:rFonts w:eastAsia="Calibri"/>
          <w:sz w:val="20"/>
          <w:szCs w:val="20"/>
        </w:rPr>
        <w:lastRenderedPageBreak/>
        <w:t xml:space="preserve">general psychopathology factor. </w:t>
      </w:r>
      <w:r w:rsidRPr="00D2076F">
        <w:rPr>
          <w:rFonts w:eastAsia="Calibri"/>
          <w:b/>
          <w:bCs/>
          <w:sz w:val="20"/>
          <w:szCs w:val="20"/>
        </w:rPr>
        <w:t xml:space="preserve">B. </w:t>
      </w:r>
      <w:r w:rsidRPr="3E91A204">
        <w:rPr>
          <w:rFonts w:eastAsia="Calibri"/>
          <w:b/>
          <w:bCs/>
          <w:i/>
          <w:iCs/>
          <w:color w:val="000000" w:themeColor="text1"/>
          <w:sz w:val="20"/>
          <w:szCs w:val="20"/>
        </w:rPr>
        <w:t>Isolating transdiagnostic effects from each disorder using GWAS-by-subtraction.</w:t>
      </w:r>
      <w:r w:rsidRPr="00D2076F">
        <w:rPr>
          <w:rFonts w:eastAsia="Calibri"/>
          <w:b/>
          <w:bCs/>
          <w:color w:val="000000" w:themeColor="text1"/>
          <w:sz w:val="20"/>
          <w:szCs w:val="20"/>
        </w:rPr>
        <w:t xml:space="preserve"> </w:t>
      </w:r>
      <w:r w:rsidRPr="00D2076F">
        <w:rPr>
          <w:rFonts w:eastAsia="Calibri"/>
          <w:color w:val="000000" w:themeColor="text1"/>
          <w:sz w:val="20"/>
          <w:szCs w:val="20"/>
        </w:rPr>
        <w:t xml:space="preserve">Panel B shows a schematic overview of how we applied GWAS-by-subtraction in this context, using </w:t>
      </w:r>
      <w:r w:rsidR="11F1345B" w:rsidRPr="00D2076F">
        <w:rPr>
          <w:rFonts w:eastAsia="Calibri"/>
          <w:color w:val="000000" w:themeColor="text1"/>
          <w:sz w:val="20"/>
          <w:szCs w:val="20"/>
        </w:rPr>
        <w:t>SCZ</w:t>
      </w:r>
      <w:r w:rsidRPr="00D2076F">
        <w:rPr>
          <w:rFonts w:eastAsia="Calibri"/>
          <w:color w:val="000000" w:themeColor="text1"/>
          <w:sz w:val="20"/>
          <w:szCs w:val="20"/>
        </w:rPr>
        <w:t xml:space="preserve"> as an example, to create a GWAS of a latent residual factor for </w:t>
      </w:r>
      <w:r w:rsidR="0CC3F6D2" w:rsidRPr="00D2076F">
        <w:rPr>
          <w:rFonts w:eastAsia="Calibri"/>
          <w:color w:val="000000" w:themeColor="text1"/>
          <w:sz w:val="20"/>
          <w:szCs w:val="20"/>
        </w:rPr>
        <w:t>SCZ</w:t>
      </w:r>
      <w:r w:rsidRPr="00D2076F">
        <w:rPr>
          <w:rFonts w:eastAsia="Calibri"/>
          <w:color w:val="000000" w:themeColor="text1"/>
          <w:sz w:val="20"/>
          <w:szCs w:val="20"/>
        </w:rPr>
        <w:t xml:space="preserve">. In the model, the GWAS summary statistics of the p-factor and </w:t>
      </w:r>
      <w:r w:rsidR="194F73E5" w:rsidRPr="00D2076F">
        <w:rPr>
          <w:rFonts w:eastAsia="Calibri"/>
          <w:color w:val="000000" w:themeColor="text1"/>
          <w:sz w:val="20"/>
          <w:szCs w:val="20"/>
        </w:rPr>
        <w:t>SCZ</w:t>
      </w:r>
      <w:r w:rsidRPr="00D2076F">
        <w:rPr>
          <w:rFonts w:eastAsia="Calibri"/>
          <w:color w:val="000000" w:themeColor="text1"/>
          <w:sz w:val="20"/>
          <w:szCs w:val="20"/>
        </w:rPr>
        <w:t xml:space="preserve"> are regressed on a latent factor (p) representing genetic variance shared across 11 disorders. </w:t>
      </w:r>
      <w:r w:rsidR="358008A5" w:rsidRPr="00D2076F">
        <w:rPr>
          <w:rFonts w:eastAsia="Calibri"/>
          <w:color w:val="000000" w:themeColor="text1"/>
          <w:sz w:val="20"/>
          <w:szCs w:val="20"/>
        </w:rPr>
        <w:t>SCZ</w:t>
      </w:r>
      <w:r w:rsidRPr="00D2076F">
        <w:rPr>
          <w:rFonts w:eastAsia="Calibri"/>
          <w:color w:val="000000" w:themeColor="text1"/>
          <w:sz w:val="20"/>
          <w:szCs w:val="20"/>
        </w:rPr>
        <w:t xml:space="preserve"> was further regressed on a second latent factor representing the residual genetic variance in </w:t>
      </w:r>
      <w:r w:rsidR="7912789F" w:rsidRPr="00D2076F">
        <w:rPr>
          <w:rFonts w:eastAsia="Calibri"/>
          <w:color w:val="000000" w:themeColor="text1"/>
          <w:sz w:val="20"/>
          <w:szCs w:val="20"/>
        </w:rPr>
        <w:t>SCZ</w:t>
      </w:r>
      <w:r w:rsidRPr="00D2076F">
        <w:rPr>
          <w:rFonts w:eastAsia="Calibri"/>
          <w:color w:val="000000" w:themeColor="text1"/>
          <w:sz w:val="20"/>
          <w:szCs w:val="20"/>
        </w:rPr>
        <w:t xml:space="preserve"> left over after regressing out variance related to p, i.e., non-p </w:t>
      </w:r>
      <w:r w:rsidR="7F07B53D" w:rsidRPr="00D2076F">
        <w:rPr>
          <w:rFonts w:eastAsia="Calibri"/>
          <w:color w:val="000000" w:themeColor="text1"/>
          <w:sz w:val="20"/>
          <w:szCs w:val="20"/>
        </w:rPr>
        <w:t>SCZ</w:t>
      </w:r>
      <w:r w:rsidRPr="00D2076F">
        <w:rPr>
          <w:rFonts w:eastAsia="Calibri"/>
          <w:color w:val="000000" w:themeColor="text1"/>
          <w:sz w:val="20"/>
          <w:szCs w:val="20"/>
        </w:rPr>
        <w:t xml:space="preserve">. </w:t>
      </w:r>
      <w:r w:rsidRPr="00D2076F">
        <w:rPr>
          <w:color w:val="000000" w:themeColor="text1"/>
          <w:sz w:val="20"/>
          <w:szCs w:val="20"/>
          <w:shd w:val="clear" w:color="auto" w:fill="FFFFFF"/>
        </w:rPr>
        <w:t xml:space="preserve">The p </w:t>
      </w:r>
      <w:r w:rsidR="597C41D8" w:rsidRPr="00D2076F">
        <w:rPr>
          <w:color w:val="000000" w:themeColor="text1"/>
          <w:sz w:val="20"/>
          <w:szCs w:val="20"/>
          <w:shd w:val="clear" w:color="auto" w:fill="FFFFFF"/>
        </w:rPr>
        <w:t>SCZ</w:t>
      </w:r>
      <w:r w:rsidRPr="00D2076F">
        <w:rPr>
          <w:color w:val="000000" w:themeColor="text1"/>
          <w:sz w:val="20"/>
          <w:szCs w:val="20"/>
          <w:shd w:val="clear" w:color="auto" w:fill="FFFFFF"/>
        </w:rPr>
        <w:t xml:space="preserve"> and non-p </w:t>
      </w:r>
      <w:r w:rsidR="0F181AF6" w:rsidRPr="00D2076F">
        <w:rPr>
          <w:color w:val="000000" w:themeColor="text1"/>
          <w:sz w:val="20"/>
          <w:szCs w:val="20"/>
          <w:shd w:val="clear" w:color="auto" w:fill="FFFFFF"/>
        </w:rPr>
        <w:t>SCZ</w:t>
      </w:r>
      <w:r w:rsidRPr="00D2076F">
        <w:rPr>
          <w:color w:val="000000" w:themeColor="text1"/>
          <w:sz w:val="20"/>
          <w:szCs w:val="20"/>
          <w:shd w:val="clear" w:color="auto" w:fill="FFFFFF"/>
        </w:rPr>
        <w:t xml:space="preserve"> factors are specified to be uncorrelated. These two latent variables, p </w:t>
      </w:r>
      <w:r w:rsidR="20BE925C" w:rsidRPr="00D2076F">
        <w:rPr>
          <w:color w:val="000000" w:themeColor="text1"/>
          <w:sz w:val="20"/>
          <w:szCs w:val="20"/>
          <w:shd w:val="clear" w:color="auto" w:fill="FFFFFF"/>
        </w:rPr>
        <w:t>SCZ</w:t>
      </w:r>
      <w:r w:rsidRPr="00D2076F">
        <w:rPr>
          <w:color w:val="000000" w:themeColor="text1"/>
          <w:sz w:val="20"/>
          <w:szCs w:val="20"/>
          <w:shd w:val="clear" w:color="auto" w:fill="FFFFFF"/>
        </w:rPr>
        <w:t xml:space="preserve"> and non-p </w:t>
      </w:r>
      <w:r w:rsidR="4750E2F0" w:rsidRPr="00D2076F">
        <w:rPr>
          <w:color w:val="000000" w:themeColor="text1"/>
          <w:sz w:val="20"/>
          <w:szCs w:val="20"/>
          <w:shd w:val="clear" w:color="auto" w:fill="FFFFFF"/>
        </w:rPr>
        <w:t>SCZ</w:t>
      </w:r>
      <w:r w:rsidRPr="00D2076F">
        <w:rPr>
          <w:color w:val="000000" w:themeColor="text1"/>
          <w:sz w:val="20"/>
          <w:szCs w:val="20"/>
          <w:shd w:val="clear" w:color="auto" w:fill="FFFFFF"/>
        </w:rPr>
        <w:t xml:space="preserve">, are then regressed on each SNP, iterating across all SNPs in the GWAS, yielding a GWAS of the latent constructs p and non-p </w:t>
      </w:r>
      <w:r w:rsidR="0EE8C88B" w:rsidRPr="00D2076F">
        <w:rPr>
          <w:color w:val="000000" w:themeColor="text1"/>
          <w:sz w:val="20"/>
          <w:szCs w:val="20"/>
          <w:shd w:val="clear" w:color="auto" w:fill="FFFFFF"/>
        </w:rPr>
        <w:t>SCZ</w:t>
      </w:r>
      <w:r w:rsidRPr="00D2076F">
        <w:rPr>
          <w:color w:val="000000" w:themeColor="text1"/>
          <w:sz w:val="20"/>
          <w:szCs w:val="20"/>
          <w:shd w:val="clear" w:color="auto" w:fill="FFFFFF"/>
        </w:rPr>
        <w:t xml:space="preserve">. </w:t>
      </w:r>
      <w:r w:rsidRPr="00D2076F">
        <w:rPr>
          <w:b/>
          <w:bCs/>
          <w:color w:val="000000" w:themeColor="text1"/>
          <w:sz w:val="20"/>
          <w:szCs w:val="20"/>
          <w:shd w:val="clear" w:color="auto" w:fill="FFFFFF"/>
        </w:rPr>
        <w:t xml:space="preserve">C, </w:t>
      </w:r>
      <w:r w:rsidR="00712BD6" w:rsidRPr="00D2076F">
        <w:rPr>
          <w:b/>
          <w:bCs/>
          <w:color w:val="000000" w:themeColor="text1"/>
          <w:sz w:val="20"/>
          <w:szCs w:val="20"/>
          <w:shd w:val="clear" w:color="auto" w:fill="FFFFFF"/>
        </w:rPr>
        <w:t>D and E.</w:t>
      </w:r>
      <w:r w:rsidRPr="00D2076F">
        <w:rPr>
          <w:b/>
          <w:bCs/>
          <w:color w:val="000000" w:themeColor="text1"/>
          <w:sz w:val="20"/>
          <w:szCs w:val="20"/>
          <w:shd w:val="clear" w:color="auto" w:fill="FFFFFF"/>
        </w:rPr>
        <w:t xml:space="preserve"> </w:t>
      </w:r>
      <w:r w:rsidRPr="3E91A204">
        <w:rPr>
          <w:b/>
          <w:bCs/>
          <w:i/>
          <w:iCs/>
          <w:color w:val="000000" w:themeColor="text1"/>
          <w:sz w:val="20"/>
          <w:szCs w:val="20"/>
          <w:shd w:val="clear" w:color="auto" w:fill="FFFFFF"/>
        </w:rPr>
        <w:t>Manhattan plots for SCZ (C)</w:t>
      </w:r>
      <w:r w:rsidR="000042C3" w:rsidRPr="3E91A204">
        <w:rPr>
          <w:b/>
          <w:bCs/>
          <w:i/>
          <w:iCs/>
          <w:color w:val="000000" w:themeColor="text1"/>
          <w:sz w:val="20"/>
          <w:szCs w:val="20"/>
          <w:shd w:val="clear" w:color="auto" w:fill="FFFFFF"/>
        </w:rPr>
        <w:t>,</w:t>
      </w:r>
      <w:r w:rsidRPr="3E91A204">
        <w:rPr>
          <w:b/>
          <w:bCs/>
          <w:i/>
          <w:iCs/>
          <w:color w:val="000000" w:themeColor="text1"/>
          <w:sz w:val="20"/>
          <w:szCs w:val="20"/>
          <w:shd w:val="clear" w:color="auto" w:fill="FFFFFF"/>
        </w:rPr>
        <w:t xml:space="preserve"> BIP (D) and ADHD (E)</w:t>
      </w:r>
      <w:r w:rsidRPr="00D2076F">
        <w:rPr>
          <w:b/>
          <w:bCs/>
          <w:color w:val="000000" w:themeColor="text1"/>
          <w:sz w:val="20"/>
          <w:szCs w:val="20"/>
          <w:shd w:val="clear" w:color="auto" w:fill="FFFFFF"/>
        </w:rPr>
        <w:t>.</w:t>
      </w:r>
      <w:r w:rsidRPr="00D2076F">
        <w:rPr>
          <w:color w:val="000000" w:themeColor="text1"/>
          <w:sz w:val="20"/>
          <w:szCs w:val="20"/>
          <w:shd w:val="clear" w:color="auto" w:fill="FFFFFF"/>
        </w:rPr>
        <w:t xml:space="preserve"> </w:t>
      </w:r>
      <w:r w:rsidRPr="00D2076F">
        <w:rPr>
          <w:rFonts w:eastAsia="Times New Roman"/>
          <w:color w:val="000000" w:themeColor="text1"/>
          <w:sz w:val="20"/>
          <w:szCs w:val="20"/>
        </w:rPr>
        <w:t>Plot of the -log</w:t>
      </w:r>
      <w:r w:rsidRPr="00D2076F">
        <w:rPr>
          <w:rFonts w:eastAsia="Times New Roman"/>
          <w:color w:val="000000" w:themeColor="text1"/>
          <w:sz w:val="20"/>
          <w:szCs w:val="20"/>
          <w:vertAlign w:val="subscript"/>
        </w:rPr>
        <w:t xml:space="preserve">10 </w:t>
      </w:r>
      <w:r w:rsidRPr="00D2076F">
        <w:rPr>
          <w:rFonts w:eastAsia="Times New Roman"/>
          <w:color w:val="000000" w:themeColor="text1"/>
          <w:sz w:val="20"/>
          <w:szCs w:val="20"/>
        </w:rPr>
        <w:t>(p-value) associated with the Wald test (two-sided) of β</w:t>
      </w:r>
      <w:r w:rsidRPr="00D2076F">
        <w:rPr>
          <w:rFonts w:eastAsia="Times New Roman"/>
          <w:color w:val="000000" w:themeColor="text1"/>
          <w:sz w:val="20"/>
          <w:szCs w:val="20"/>
          <w:vertAlign w:val="subscript"/>
        </w:rPr>
        <w:t xml:space="preserve">p </w:t>
      </w:r>
      <w:r w:rsidRPr="00D2076F">
        <w:rPr>
          <w:rFonts w:eastAsia="Times New Roman"/>
          <w:color w:val="000000" w:themeColor="text1"/>
          <w:sz w:val="20"/>
          <w:szCs w:val="20"/>
        </w:rPr>
        <w:t>for all SNPs ordered by chromosome and base position. Red diamonds indicate genome-wide significant independent hits (within a 250Kb window and r</w:t>
      </w:r>
      <w:r w:rsidRPr="00D2076F">
        <w:rPr>
          <w:rFonts w:eastAsia="Times New Roman"/>
          <w:color w:val="000000" w:themeColor="text1"/>
          <w:sz w:val="20"/>
          <w:szCs w:val="20"/>
          <w:vertAlign w:val="superscript"/>
        </w:rPr>
        <w:t xml:space="preserve">2 </w:t>
      </w:r>
      <w:r w:rsidRPr="00D2076F">
        <w:rPr>
          <w:rFonts w:eastAsia="Times New Roman"/>
          <w:color w:val="000000" w:themeColor="text1"/>
          <w:sz w:val="20"/>
          <w:szCs w:val="20"/>
        </w:rPr>
        <w:t xml:space="preserve">&lt; .1) associations. </w:t>
      </w:r>
      <w:r w:rsidR="00712BD6" w:rsidRPr="00D2076F">
        <w:rPr>
          <w:b/>
          <w:bCs/>
          <w:color w:val="000000" w:themeColor="text1"/>
          <w:sz w:val="20"/>
          <w:szCs w:val="20"/>
          <w:shd w:val="clear" w:color="auto" w:fill="FFFFFF"/>
        </w:rPr>
        <w:t>F and G</w:t>
      </w:r>
      <w:r w:rsidRPr="00D2076F">
        <w:rPr>
          <w:b/>
          <w:bCs/>
          <w:color w:val="000000" w:themeColor="text1"/>
          <w:sz w:val="20"/>
          <w:szCs w:val="20"/>
          <w:shd w:val="clear" w:color="auto" w:fill="FFFFFF"/>
        </w:rPr>
        <w:t>.</w:t>
      </w:r>
      <w:r w:rsidRPr="00D2076F">
        <w:rPr>
          <w:color w:val="000000" w:themeColor="text1"/>
          <w:sz w:val="20"/>
          <w:szCs w:val="20"/>
          <w:shd w:val="clear" w:color="auto" w:fill="FFFFFF"/>
        </w:rPr>
        <w:t xml:space="preserve"> </w:t>
      </w:r>
      <w:r w:rsidRPr="3E91A204">
        <w:rPr>
          <w:b/>
          <w:bCs/>
          <w:i/>
          <w:iCs/>
          <w:color w:val="000000" w:themeColor="text1"/>
          <w:sz w:val="20"/>
          <w:szCs w:val="20"/>
          <w:shd w:val="clear" w:color="auto" w:fill="FFFFFF"/>
        </w:rPr>
        <w:t>SNP-based heritability</w:t>
      </w:r>
      <w:r w:rsidRPr="3E91A204">
        <w:rPr>
          <w:i/>
          <w:iCs/>
          <w:color w:val="000000" w:themeColor="text1"/>
          <w:sz w:val="20"/>
          <w:szCs w:val="20"/>
          <w:shd w:val="clear" w:color="auto" w:fill="FFFFFF"/>
        </w:rPr>
        <w:t xml:space="preserve"> </w:t>
      </w:r>
      <w:r w:rsidRPr="3E91A204">
        <w:rPr>
          <w:b/>
          <w:bCs/>
          <w:i/>
          <w:iCs/>
          <w:color w:val="000000" w:themeColor="text1"/>
          <w:sz w:val="20"/>
          <w:szCs w:val="20"/>
          <w:shd w:val="clear" w:color="auto" w:fill="FFFFFF"/>
        </w:rPr>
        <w:t>estimates</w:t>
      </w:r>
      <w:r w:rsidR="4BBDE80C" w:rsidRPr="00D2076F">
        <w:rPr>
          <w:color w:val="000000" w:themeColor="text1"/>
          <w:sz w:val="20"/>
          <w:szCs w:val="20"/>
          <w:shd w:val="clear" w:color="auto" w:fill="FFFFFF"/>
        </w:rPr>
        <w:t xml:space="preserve"> </w:t>
      </w:r>
      <w:r w:rsidRPr="00D2076F">
        <w:rPr>
          <w:color w:val="000000" w:themeColor="text1"/>
          <w:sz w:val="20"/>
          <w:szCs w:val="20"/>
          <w:shd w:val="clear" w:color="auto" w:fill="FFFFFF"/>
        </w:rPr>
        <w:t xml:space="preserve">before </w:t>
      </w:r>
      <w:r w:rsidR="00C7219A" w:rsidRPr="00D2076F">
        <w:rPr>
          <w:color w:val="000000" w:themeColor="text1"/>
          <w:sz w:val="20"/>
          <w:szCs w:val="20"/>
          <w:shd w:val="clear" w:color="auto" w:fill="FFFFFF"/>
        </w:rPr>
        <w:t xml:space="preserve">(on the liability scale) </w:t>
      </w:r>
      <w:r w:rsidRPr="00D2076F">
        <w:rPr>
          <w:color w:val="000000" w:themeColor="text1"/>
          <w:sz w:val="20"/>
          <w:szCs w:val="20"/>
          <w:shd w:val="clear" w:color="auto" w:fill="FFFFFF"/>
        </w:rPr>
        <w:t xml:space="preserve">and after </w:t>
      </w:r>
      <w:r w:rsidR="00C7219A" w:rsidRPr="00D2076F">
        <w:rPr>
          <w:color w:val="000000" w:themeColor="text1"/>
          <w:sz w:val="20"/>
          <w:szCs w:val="20"/>
          <w:shd w:val="clear" w:color="auto" w:fill="FFFFFF"/>
        </w:rPr>
        <w:t xml:space="preserve">(on the observed scale) </w:t>
      </w:r>
      <w:r w:rsidRPr="00D2076F">
        <w:rPr>
          <w:color w:val="000000" w:themeColor="text1"/>
          <w:sz w:val="20"/>
          <w:szCs w:val="20"/>
          <w:shd w:val="clear" w:color="auto" w:fill="FFFFFF"/>
        </w:rPr>
        <w:t>removing genetic effects shared with the latent p-factor.</w:t>
      </w:r>
      <w:r w:rsidR="005B34A4">
        <w:rPr>
          <w:color w:val="000000" w:themeColor="text1"/>
          <w:sz w:val="20"/>
          <w:szCs w:val="20"/>
          <w:shd w:val="clear" w:color="auto" w:fill="FFFFFF"/>
        </w:rPr>
        <w:t xml:space="preserve"> Error bars indicate </w:t>
      </w:r>
      <w:r w:rsidR="7BB565D1">
        <w:rPr>
          <w:color w:val="000000" w:themeColor="text1"/>
          <w:sz w:val="20"/>
          <w:szCs w:val="20"/>
          <w:shd w:val="clear" w:color="auto" w:fill="FFFFFF"/>
        </w:rPr>
        <w:t>standard</w:t>
      </w:r>
      <w:r w:rsidR="005B34A4">
        <w:rPr>
          <w:color w:val="000000" w:themeColor="text1"/>
          <w:sz w:val="20"/>
          <w:szCs w:val="20"/>
          <w:shd w:val="clear" w:color="auto" w:fill="FFFFFF"/>
        </w:rPr>
        <w:t xml:space="preserve"> errors.</w:t>
      </w:r>
    </w:p>
    <w:p w14:paraId="0C2B2DEE" w14:textId="77777777" w:rsidR="00766A81" w:rsidRPr="00D2076F" w:rsidRDefault="00766A81" w:rsidP="00217B47">
      <w:pPr>
        <w:pStyle w:val="Heading2"/>
        <w:spacing w:beforeLines="20" w:before="48" w:line="288" w:lineRule="exact"/>
        <w:rPr>
          <w:sz w:val="20"/>
          <w:szCs w:val="20"/>
        </w:rPr>
      </w:pPr>
    </w:p>
    <w:p w14:paraId="6DCC1B6D" w14:textId="77777777" w:rsidR="00C428A1" w:rsidRPr="00025003" w:rsidRDefault="00C428A1" w:rsidP="00C428A1">
      <w:pPr>
        <w:pStyle w:val="Heading2"/>
        <w:spacing w:beforeLines="20" w:before="48" w:line="288" w:lineRule="exact"/>
      </w:pPr>
      <w:r w:rsidRPr="00025003">
        <w:t>Mapping risk variants to genes and enrichment analysis</w:t>
      </w:r>
      <w:r>
        <w:t xml:space="preserve"> beyond transdiagnostic effects</w:t>
      </w:r>
    </w:p>
    <w:p w14:paraId="4A4508C7" w14:textId="77777777" w:rsidR="00C428A1" w:rsidRPr="0097423F" w:rsidRDefault="00C428A1" w:rsidP="00C428A1">
      <w:pPr>
        <w:spacing w:beforeLines="20" w:before="48" w:line="288" w:lineRule="exact"/>
        <w:rPr>
          <w:rFonts w:cstheme="minorHAnsi"/>
        </w:rPr>
      </w:pPr>
    </w:p>
    <w:p w14:paraId="556E9A20" w14:textId="45CEFC6F" w:rsidR="00C428A1" w:rsidRPr="004A0FFB" w:rsidRDefault="00C428A1" w:rsidP="00C428A1">
      <w:pPr>
        <w:spacing w:beforeLines="20" w:before="48" w:line="288" w:lineRule="exact"/>
      </w:pPr>
      <w:r w:rsidRPr="004A0FFB">
        <w:t xml:space="preserve">We used MAGMA </w:t>
      </w:r>
      <w:r w:rsidR="00441C33">
        <w:fldChar w:fldCharType="begin">
          <w:fldData xml:space="preserve">PEVuZE5vdGU+PENpdGU+PEF1dGhvcj5kZSBMZWV1dzwvQXV0aG9yPjxZZWFyPjIwMTU8L1llYXI+
PFJlY051bT4zMjA8L1JlY051bT48RGlzcGxheVRleHQ+PHN0eWxlIGZhY2U9InN1cGVyc2NyaXB0
Ij4zMjwvc3R5bGU+PC9EaXNwbGF5VGV4dD48cmVjb3JkPjxyZWMtbnVtYmVyPjMyMDwvcmVjLW51
bWJlcj48Zm9yZWlnbi1rZXlzPjxrZXkgYXBwPSJFTiIgZGItaWQ9IndhenJwMnNmYXh4ZXJpZXR4
cDY1cGVhNHp6YXRzczVzMjI1eiIgdGltZXN0YW1wPSIxNjkyMDk2MDk5IiBndWlkPSIxYjdhZTM0
Yi05ZWVhLTQ2N2ItOTA5NS0wNmY4YTgwNjAyNTQiPjMyM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ExpbmtpbmcpPC9pc2JuPjxhY2Nlc3Npb24tbnVtPjI1ODg1NzEwPC9h
Y2Nlc3Npb24tbnVtPjx1cmxzPjxyZWxhdGVkLXVybHM+PHVybD5odHRwczovL3d3dy5uY2JpLm5s
bS5uaWguZ292L3B1Ym1lZC8yNTg4NTcxMDwvdXJsPjwvcmVsYXRlZC11cmxzPjwvdXJscz48Y3Vz
dG9tMj5QTUM0NDAxNjU3PC9jdXN0b20yPjxlbGVjdHJvbmljLXJlc291cmNlLW51bT4xMC4xMzcx
L2pvdXJuYWwucGNiaS4xMDA0MjE5PC9lbGVjdHJvbmljLXJlc291cmNlLW51bT48cmVtb3RlLWRh
dGFiYXNlLW5hbWU+TWVkbGluZTwvcmVtb3RlLWRhdGFiYXNlLW5hbWU+PHJlbW90ZS1kYXRhYmFz
ZS1wcm92aWRlcj5OTE08L3JlbW90ZS1kYXRhYmFzZS1wcm92aWRlcj48L3JlY29yZD48L0NpdGU+
PC9FbmROb3RlPn==
</w:fldData>
        </w:fldChar>
      </w:r>
      <w:r w:rsidR="00F83571">
        <w:instrText xml:space="preserve"> ADDIN EN.CITE </w:instrText>
      </w:r>
      <w:r w:rsidR="00F83571">
        <w:fldChar w:fldCharType="begin">
          <w:fldData xml:space="preserve">PEVuZE5vdGU+PENpdGU+PEF1dGhvcj5kZSBMZWV1dzwvQXV0aG9yPjxZZWFyPjIwMTU8L1llYXI+
PFJlY051bT4zMjA8L1JlY051bT48RGlzcGxheVRleHQ+PHN0eWxlIGZhY2U9InN1cGVyc2NyaXB0
Ij4zMjwvc3R5bGU+PC9EaXNwbGF5VGV4dD48cmVjb3JkPjxyZWMtbnVtYmVyPjMyMDwvcmVjLW51
bWJlcj48Zm9yZWlnbi1rZXlzPjxrZXkgYXBwPSJFTiIgZGItaWQ9IndhenJwMnNmYXh4ZXJpZXR4
cDY1cGVhNHp6YXRzczVzMjI1eiIgdGltZXN0YW1wPSIxNjkyMDk2MDk5IiBndWlkPSIxYjdhZTM0
Yi05ZWVhLTQ2N2ItOTA5NS0wNmY4YTgwNjAyNTQiPjMyMD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ExpbmtpbmcpPC9pc2JuPjxhY2Nlc3Npb24tbnVtPjI1ODg1NzEwPC9h
Y2Nlc3Npb24tbnVtPjx1cmxzPjxyZWxhdGVkLXVybHM+PHVybD5odHRwczovL3d3dy5uY2JpLm5s
bS5uaWguZ292L3B1Ym1lZC8yNTg4NTcxMDwvdXJsPjwvcmVsYXRlZC11cmxzPjwvdXJscz48Y3Vz
dG9tMj5QTUM0NDAxNjU3PC9jdXN0b20yPjxlbGVjdHJvbmljLXJlc291cmNlLW51bT4xMC4xMzcx
L2pvdXJuYWwucGNiaS4xMDA0MjE5PC9lbGVjdHJvbmljLXJlc291cmNlLW51bT48cmVtb3RlLWRh
dGFiYXNlLW5hbWU+TWVkbGluZTwvcmVtb3RlLWRhdGFiYXNlLW5hbWU+PHJlbW90ZS1kYXRhYmFz
ZS1wcm92aWRlcj5OTE08L3JlbW90ZS1kYXRhYmFzZS1wcm92aWRlcj48L3JlY29yZD48L0NpdGU+
PC9FbmROb3RlPn==
</w:fldData>
        </w:fldChar>
      </w:r>
      <w:r w:rsidR="00F83571">
        <w:instrText xml:space="preserve"> ADDIN EN.CITE.DATA </w:instrText>
      </w:r>
      <w:r w:rsidR="00F83571">
        <w:fldChar w:fldCharType="end"/>
      </w:r>
      <w:r w:rsidR="00441C33">
        <w:fldChar w:fldCharType="separate"/>
      </w:r>
      <w:r w:rsidR="00F83571" w:rsidRPr="00F83571">
        <w:rPr>
          <w:noProof/>
          <w:vertAlign w:val="superscript"/>
        </w:rPr>
        <w:t>32</w:t>
      </w:r>
      <w:r w:rsidR="00441C33">
        <w:fldChar w:fldCharType="end"/>
      </w:r>
      <w:r w:rsidR="00441C33">
        <w:t xml:space="preserve"> (</w:t>
      </w:r>
      <w:r w:rsidRPr="004A0FFB">
        <w:t>see Methods) to evaluate the genetic effects of the 11 non-p GWAS</w:t>
      </w:r>
      <w:r w:rsidR="00A40399">
        <w:t>s</w:t>
      </w:r>
      <w:r w:rsidRPr="004A0FFB">
        <w:t xml:space="preserve"> on protein-coding gene</w:t>
      </w:r>
      <w:r>
        <w:t xml:space="preserve">s. </w:t>
      </w:r>
      <w:r w:rsidRPr="004A0FFB">
        <w:t>We performed gene-set analyses to identify biological pathways linked to genes associated with each major psychiatric disorder before and after accounting for p, and to analyse tissue type enrichment (Methods).</w:t>
      </w:r>
      <w:r w:rsidRPr="004A0FFB">
        <w:rPr>
          <w:b/>
          <w:bCs/>
        </w:rPr>
        <w:t xml:space="preserve"> </w:t>
      </w:r>
      <w:r w:rsidRPr="004A0FFB">
        <w:t xml:space="preserve">The full results are reported in </w:t>
      </w:r>
      <w:r w:rsidR="008B6FCF">
        <w:t xml:space="preserve">the </w:t>
      </w:r>
      <w:r w:rsidRPr="004A0FFB">
        <w:t>Supplementary Note</w:t>
      </w:r>
      <w:r w:rsidR="008B6FCF">
        <w:t>s</w:t>
      </w:r>
      <w:r w:rsidRPr="004A0FFB">
        <w:t xml:space="preserve"> and Supplementary Table</w:t>
      </w:r>
      <w:r>
        <w:t>s</w:t>
      </w:r>
      <w:r w:rsidRPr="004A0FFB">
        <w:t xml:space="preserve"> 9-17. </w:t>
      </w:r>
      <w:r>
        <w:t xml:space="preserve">We found that after accounting for </w:t>
      </w:r>
      <w:r w:rsidR="00965A3E">
        <w:t>transdiagnostic genetic effects,</w:t>
      </w:r>
      <w:r>
        <w:t xml:space="preserve"> 316 genes </w:t>
      </w:r>
      <w:r w:rsidR="00965A3E">
        <w:t xml:space="preserve">were </w:t>
      </w:r>
      <w:r>
        <w:t xml:space="preserve">associated with SCZ, 72 </w:t>
      </w:r>
      <w:r w:rsidR="00965A3E">
        <w:t xml:space="preserve">genes were associated </w:t>
      </w:r>
      <w:r>
        <w:t xml:space="preserve">with BIP, 22 with ADHD, 28 with AN and 1 with ALCH. Only SCZ and BIP showed significant enriched gene sets after </w:t>
      </w:r>
      <w:r w:rsidR="00965A3E">
        <w:t>accounting for</w:t>
      </w:r>
      <w:r>
        <w:t xml:space="preserve"> p. </w:t>
      </w:r>
      <w:r w:rsidRPr="004A0FFB">
        <w:t xml:space="preserve">SCZ </w:t>
      </w:r>
      <w:r w:rsidR="00965A3E" w:rsidRPr="00A40399">
        <w:t>n</w:t>
      </w:r>
      <w:r w:rsidRPr="00A40399">
        <w:t>on-p</w:t>
      </w:r>
      <w:r w:rsidRPr="004A0FFB">
        <w:t xml:space="preserve"> </w:t>
      </w:r>
      <w:r w:rsidR="00965A3E">
        <w:t xml:space="preserve">was associated with enrichment in </w:t>
      </w:r>
      <w:r w:rsidRPr="004A0FFB">
        <w:t>six gene</w:t>
      </w:r>
      <w:r w:rsidR="00965A3E">
        <w:t>-</w:t>
      </w:r>
      <w:r w:rsidRPr="004A0FFB">
        <w:t>sets related to neuron system</w:t>
      </w:r>
      <w:r>
        <w:t xml:space="preserve"> </w:t>
      </w:r>
      <w:r w:rsidRPr="004A0FFB">
        <w:t>(Supplementary Table 10</w:t>
      </w:r>
      <w:r>
        <w:t>)</w:t>
      </w:r>
      <w:r w:rsidR="008861EA">
        <w:t>.</w:t>
      </w:r>
      <w:r w:rsidR="00965A3E">
        <w:t xml:space="preserve"> </w:t>
      </w:r>
      <w:r>
        <w:t>BIP</w:t>
      </w:r>
      <w:r w:rsidR="00965A3E">
        <w:t xml:space="preserve"> </w:t>
      </w:r>
      <w:r w:rsidR="00965A3E" w:rsidRPr="00A40399">
        <w:t>non-p</w:t>
      </w:r>
      <w:r w:rsidR="00A40399">
        <w:rPr>
          <w:i/>
          <w:iCs/>
        </w:rPr>
        <w:t xml:space="preserve"> </w:t>
      </w:r>
      <w:r w:rsidR="00965A3E">
        <w:t>was significantly associated with enrichment in</w:t>
      </w:r>
      <w:r>
        <w:t xml:space="preserve"> 5 gene</w:t>
      </w:r>
      <w:r w:rsidR="00092201">
        <w:t>-</w:t>
      </w:r>
      <w:r>
        <w:t xml:space="preserve">sets related to synaptic signalling (Supplementary Table 12). </w:t>
      </w:r>
    </w:p>
    <w:p w14:paraId="0F1BA3AE" w14:textId="77777777" w:rsidR="00C428A1" w:rsidRPr="004A0FFB" w:rsidRDefault="00C428A1" w:rsidP="00C428A1">
      <w:pPr>
        <w:spacing w:beforeLines="20" w:before="48" w:line="288" w:lineRule="exact"/>
        <w:rPr>
          <w:rFonts w:cstheme="minorHAnsi"/>
        </w:rPr>
      </w:pPr>
    </w:p>
    <w:p w14:paraId="32630CD3" w14:textId="193066A5" w:rsidR="00C428A1" w:rsidRPr="0097423F" w:rsidRDefault="00C428A1" w:rsidP="00C428A1">
      <w:pPr>
        <w:spacing w:beforeLines="20" w:before="48" w:line="288" w:lineRule="exact"/>
      </w:pPr>
      <w:r>
        <w:t>We tested whether common variants in genes specifically expressed in 53 Genotype-Tissue Expression (</w:t>
      </w:r>
      <w:proofErr w:type="spellStart"/>
      <w:r>
        <w:t>GTEx</w:t>
      </w:r>
      <w:proofErr w:type="spellEnd"/>
      <w:r>
        <w:t>) tissues</w:t>
      </w:r>
      <w:r w:rsidRPr="3E91A204">
        <w:rPr>
          <w:vertAlign w:val="superscript"/>
        </w:rPr>
        <w:t xml:space="preserve"> </w:t>
      </w:r>
      <w:r>
        <w:t>were enriched in their effects on psychiatric disorders (SCZ, BIP, ADHD, ALCH, AN) after accounting for transdiagnostic effects. Genes predominantly expressed in the brain cortex and other brain-specific tissues were enriched in SCZ, BIP, ADHD, and AN (</w:t>
      </w:r>
      <w:r w:rsidRPr="3E91A204">
        <w:rPr>
          <w:lang w:eastAsia="zh-CN"/>
        </w:rPr>
        <w:t xml:space="preserve">Supplementary Notes, </w:t>
      </w:r>
      <w:r>
        <w:t>Supplementary Figures 14-19</w:t>
      </w:r>
      <w:r w:rsidRPr="3E91A204">
        <w:rPr>
          <w:lang w:eastAsia="zh-CN"/>
        </w:rPr>
        <w:t>, and Supplementary Table 18-37)</w:t>
      </w:r>
      <w:r>
        <w:t>. Enrichment patterns were overall consistent between psychiatric disorders before and after removing transdiagnostic</w:t>
      </w:r>
      <w:r w:rsidR="00A40399">
        <w:t xml:space="preserve"> signal</w:t>
      </w:r>
      <w:r w:rsidR="5B750DFF">
        <w:t>s</w:t>
      </w:r>
      <w:r w:rsidR="00A40399">
        <w:t xml:space="preserve">, </w:t>
      </w:r>
      <w:r w:rsidR="00BC068D" w:rsidRPr="3E91A204">
        <w:rPr>
          <w:rStyle w:val="CommentReference"/>
          <w:sz w:val="24"/>
          <w:szCs w:val="24"/>
        </w:rPr>
        <w:t xml:space="preserve">but there were </w:t>
      </w:r>
      <w:r w:rsidR="00777333" w:rsidRPr="3E91A204">
        <w:rPr>
          <w:rStyle w:val="CommentReference"/>
          <w:sz w:val="24"/>
          <w:szCs w:val="24"/>
        </w:rPr>
        <w:t>some</w:t>
      </w:r>
      <w:r w:rsidR="00BC068D" w:rsidRPr="3E91A204">
        <w:rPr>
          <w:rStyle w:val="CommentReference"/>
        </w:rPr>
        <w:t xml:space="preserve"> </w:t>
      </w:r>
      <w:r>
        <w:t>exception</w:t>
      </w:r>
      <w:r w:rsidR="00777333">
        <w:t>s</w:t>
      </w:r>
      <w:r w:rsidR="00A40399">
        <w:t>. First,</w:t>
      </w:r>
      <w:r w:rsidR="00BC068D">
        <w:t xml:space="preserve"> b</w:t>
      </w:r>
      <w:r>
        <w:t xml:space="preserve">rain development stages enrichment results </w:t>
      </w:r>
      <w:r w:rsidR="00BC068D">
        <w:t>showed that</w:t>
      </w:r>
      <w:r w:rsidR="00A40399">
        <w:t>,</w:t>
      </w:r>
      <w:r w:rsidR="00B31BF7">
        <w:t xml:space="preserve"> for </w:t>
      </w:r>
      <w:proofErr w:type="gramStart"/>
      <w:r w:rsidR="00B31BF7">
        <w:t>SC</w:t>
      </w:r>
      <w:r w:rsidR="001D5F8A">
        <w:t>Z</w:t>
      </w:r>
      <w:r w:rsidR="008B1C29">
        <w:t xml:space="preserve"> </w:t>
      </w:r>
      <w:r w:rsidR="00A40399">
        <w:t>,</w:t>
      </w:r>
      <w:proofErr w:type="gramEnd"/>
      <w:r w:rsidR="00A40399">
        <w:t xml:space="preserve"> the </w:t>
      </w:r>
      <w:r w:rsidR="001E5FC2">
        <w:t>early</w:t>
      </w:r>
      <w:r w:rsidR="00A40399">
        <w:t>-</w:t>
      </w:r>
      <w:r w:rsidR="001E5FC2">
        <w:t>to</w:t>
      </w:r>
      <w:r w:rsidR="00A40399">
        <w:t>-</w:t>
      </w:r>
      <w:r w:rsidR="001E5FC2">
        <w:t>late prenatal stages w</w:t>
      </w:r>
      <w:r w:rsidR="00A40399">
        <w:t>ere</w:t>
      </w:r>
      <w:r w:rsidR="001E5FC2">
        <w:t xml:space="preserve"> enriched before</w:t>
      </w:r>
      <w:r w:rsidR="00620245">
        <w:t xml:space="preserve"> </w:t>
      </w:r>
      <w:r w:rsidR="00A40399">
        <w:t xml:space="preserve">accounting for p, </w:t>
      </w:r>
      <w:r w:rsidR="00620245">
        <w:t xml:space="preserve">but no longer </w:t>
      </w:r>
      <w:r w:rsidR="004F2289">
        <w:t xml:space="preserve">enriched after </w:t>
      </w:r>
      <w:r w:rsidR="00A40399">
        <w:t>removing transdiagnostic effects. L</w:t>
      </w:r>
      <w:r w:rsidR="002976A9">
        <w:t xml:space="preserve">ate infancy </w:t>
      </w:r>
      <w:r w:rsidR="000A1B36">
        <w:t>remain</w:t>
      </w:r>
      <w:r w:rsidR="00A40399">
        <w:t>ed</w:t>
      </w:r>
      <w:r w:rsidR="000A1B36">
        <w:t xml:space="preserve"> </w:t>
      </w:r>
      <w:r w:rsidR="00B222CB">
        <w:t xml:space="preserve">the most </w:t>
      </w:r>
      <w:r w:rsidR="006D2DE4">
        <w:t xml:space="preserve">enriched developmental stage </w:t>
      </w:r>
      <w:r w:rsidR="00A40399">
        <w:t>for SCZ, showing the strongest</w:t>
      </w:r>
      <w:r w:rsidR="00736783">
        <w:t xml:space="preserve"> association</w:t>
      </w:r>
      <w:r w:rsidR="00A40399">
        <w:t>s</w:t>
      </w:r>
      <w:r w:rsidR="004C2AEE">
        <w:t xml:space="preserve"> (Supplementary</w:t>
      </w:r>
      <w:r w:rsidR="001C58B3">
        <w:t xml:space="preserve"> Figure 11, </w:t>
      </w:r>
      <w:r w:rsidR="4B92AF1F">
        <w:t>Supplementary</w:t>
      </w:r>
      <w:r w:rsidR="001C58B3">
        <w:t xml:space="preserve"> Table </w:t>
      </w:r>
      <w:r w:rsidR="00664A8A">
        <w:t>19, 21</w:t>
      </w:r>
      <w:r w:rsidR="004C2AEE">
        <w:t>)</w:t>
      </w:r>
      <w:r w:rsidR="00A40399">
        <w:t>. Second, f</w:t>
      </w:r>
      <w:r w:rsidR="00BC068D">
        <w:t>or BIP</w:t>
      </w:r>
      <w:r>
        <w:t xml:space="preserve"> developmental stage</w:t>
      </w:r>
      <w:r w:rsidR="00A40399">
        <w:t xml:space="preserve"> enrichment</w:t>
      </w:r>
      <w:r>
        <w:t xml:space="preserve"> changed from young </w:t>
      </w:r>
      <w:r w:rsidR="00BC068D">
        <w:t xml:space="preserve">adulthood before accounting for p, </w:t>
      </w:r>
      <w:r>
        <w:t>to late infancy</w:t>
      </w:r>
      <w:r w:rsidR="00BC068D">
        <w:t xml:space="preserve"> after accounting for transdiagnostic effects</w:t>
      </w:r>
      <w:r>
        <w:t xml:space="preserve"> (Supplementary Figure 13</w:t>
      </w:r>
      <w:r w:rsidR="00DC0795">
        <w:t>, Supplementary Table</w:t>
      </w:r>
      <w:r w:rsidR="005C1756">
        <w:t xml:space="preserve"> </w:t>
      </w:r>
      <w:r w:rsidR="007D5DAC">
        <w:t>23, 25</w:t>
      </w:r>
      <w:r>
        <w:t xml:space="preserve">). </w:t>
      </w:r>
    </w:p>
    <w:p w14:paraId="1CEFC07D" w14:textId="77777777" w:rsidR="00C428A1" w:rsidRDefault="00C428A1" w:rsidP="00C428A1">
      <w:pPr>
        <w:spacing w:beforeLines="20" w:before="48" w:line="288" w:lineRule="exact"/>
        <w:rPr>
          <w:rFonts w:cstheme="minorHAnsi"/>
          <w:b/>
          <w:bCs/>
        </w:rPr>
      </w:pPr>
    </w:p>
    <w:p w14:paraId="34B839FA" w14:textId="77777777" w:rsidR="00C428A1" w:rsidRDefault="00C428A1" w:rsidP="00C428A1">
      <w:pPr>
        <w:spacing w:beforeLines="20" w:before="48" w:line="288" w:lineRule="exact"/>
        <w:rPr>
          <w:i/>
          <w:iCs/>
        </w:rPr>
      </w:pPr>
      <w:r w:rsidRPr="0E9A13DD">
        <w:rPr>
          <w:i/>
          <w:iCs/>
        </w:rPr>
        <w:t xml:space="preserve">SNP </w:t>
      </w:r>
      <w:proofErr w:type="spellStart"/>
      <w:r w:rsidRPr="0E9A13DD">
        <w:rPr>
          <w:i/>
          <w:iCs/>
        </w:rPr>
        <w:t>heritabilities</w:t>
      </w:r>
      <w:proofErr w:type="spellEnd"/>
      <w:r w:rsidRPr="0E9A13DD">
        <w:rPr>
          <w:i/>
          <w:iCs/>
        </w:rPr>
        <w:t xml:space="preserve"> for disorders independent of p</w:t>
      </w:r>
    </w:p>
    <w:p w14:paraId="1A94F900" w14:textId="77777777" w:rsidR="00C428A1" w:rsidRPr="00464885" w:rsidRDefault="00C428A1" w:rsidP="00C428A1">
      <w:pPr>
        <w:spacing w:beforeLines="20" w:before="48" w:line="288" w:lineRule="exact"/>
        <w:rPr>
          <w:rFonts w:cstheme="minorHAnsi"/>
          <w:i/>
          <w:iCs/>
        </w:rPr>
      </w:pPr>
    </w:p>
    <w:p w14:paraId="739EDC0A" w14:textId="064A4876" w:rsidR="00C428A1" w:rsidRPr="008933C6" w:rsidRDefault="00C428A1" w:rsidP="3E91A204">
      <w:pPr>
        <w:spacing w:beforeLines="20" w:before="48" w:line="288" w:lineRule="exact"/>
      </w:pPr>
      <w:r>
        <w:t>We used LDSC implemented in Genomic SEM to estimate SNP-based heritability</w:t>
      </w:r>
      <w:r w:rsidR="00D55BBF">
        <w:t xml:space="preserve"> (h</w:t>
      </w:r>
      <w:r w:rsidR="00D55BBF" w:rsidRPr="3E91A204">
        <w:rPr>
          <w:vertAlign w:val="superscript"/>
        </w:rPr>
        <w:t>2</w:t>
      </w:r>
      <w:r w:rsidR="00D55BBF">
        <w:t>)</w:t>
      </w:r>
      <w:r>
        <w:t xml:space="preserve"> for the 11 disorders after </w:t>
      </w:r>
      <w:proofErr w:type="spellStart"/>
      <w:r>
        <w:t>partialing</w:t>
      </w:r>
      <w:proofErr w:type="spellEnd"/>
      <w:r>
        <w:t xml:space="preserve"> out </w:t>
      </w:r>
      <w:r w:rsidR="00D55BBF">
        <w:t xml:space="preserve">the </w:t>
      </w:r>
      <w:r>
        <w:t xml:space="preserve">genetic variance associated with p. Figures 1F and 1G, and Supplementary Table 38 show the SNP-based </w:t>
      </w:r>
      <w:r w:rsidR="00D55BBF">
        <w:t>h</w:t>
      </w:r>
      <w:r w:rsidR="00D55BBF" w:rsidRPr="3E91A204">
        <w:rPr>
          <w:vertAlign w:val="superscript"/>
        </w:rPr>
        <w:t>2</w:t>
      </w:r>
      <w:r>
        <w:t xml:space="preserve"> estimates for the 11 disorders </w:t>
      </w:r>
      <w:r w:rsidR="00D55BBF">
        <w:t xml:space="preserve">(on the </w:t>
      </w:r>
      <w:r w:rsidR="00D55BBF">
        <w:lastRenderedPageBreak/>
        <w:t xml:space="preserve">liability scale) </w:t>
      </w:r>
      <w:r>
        <w:t>and for the residual variance</w:t>
      </w:r>
      <w:r w:rsidR="00D55BBF">
        <w:t xml:space="preserve"> in </w:t>
      </w:r>
      <w:r>
        <w:t xml:space="preserve">each psychiatric disorder after </w:t>
      </w:r>
      <w:r w:rsidR="00D55BBF">
        <w:t xml:space="preserve">accounting </w:t>
      </w:r>
      <w:r>
        <w:t>for the genetic effects associated with p</w:t>
      </w:r>
      <w:r w:rsidR="00D55BBF">
        <w:t xml:space="preserve"> (on the observed scale)</w:t>
      </w:r>
      <w:r>
        <w:t xml:space="preserve">. In general, the pattern of SNP </w:t>
      </w:r>
      <w:r w:rsidR="00D55BBF">
        <w:t>h</w:t>
      </w:r>
      <w:r w:rsidR="00D55BBF" w:rsidRPr="3E91A204">
        <w:rPr>
          <w:vertAlign w:val="superscript"/>
        </w:rPr>
        <w:t>2</w:t>
      </w:r>
      <w:r>
        <w:t xml:space="preserve"> remained similar before and after controlling for p. For example, the highest SNP h</w:t>
      </w:r>
      <w:r w:rsidRPr="3E91A204">
        <w:rPr>
          <w:vertAlign w:val="superscript"/>
        </w:rPr>
        <w:t>2</w:t>
      </w:r>
      <w:r>
        <w:t xml:space="preserve"> </w:t>
      </w:r>
      <w:r w:rsidR="677A0642">
        <w:t xml:space="preserve">were </w:t>
      </w:r>
      <w:r>
        <w:t xml:space="preserve">observed for OCD and TS and the lowest estimates for ALCH and PTSD. However, genetic variance was reduced on average after controlling for p, a trend most apparent for MDD (7.1% to 1.6%) and ANX (21.8% to 8.6%). Genetic variance was also reduced for SCZ, BIP, ADHD, PTSD, and ALCH. Slight increases in </w:t>
      </w:r>
      <w:r w:rsidR="00404E65">
        <w:t>SNP h</w:t>
      </w:r>
      <w:r w:rsidR="00404E65" w:rsidRPr="3E91A204">
        <w:rPr>
          <w:vertAlign w:val="superscript"/>
        </w:rPr>
        <w:t xml:space="preserve">2 </w:t>
      </w:r>
      <w:r>
        <w:t>were observed for ASD, OCD, AN, and TS.</w:t>
      </w:r>
      <w:r>
        <w:br/>
      </w:r>
    </w:p>
    <w:p w14:paraId="306C6DA2" w14:textId="77777777" w:rsidR="00C428A1" w:rsidRPr="00464885" w:rsidRDefault="00C428A1" w:rsidP="00C428A1">
      <w:pPr>
        <w:pStyle w:val="Heading2"/>
        <w:spacing w:beforeLines="20" w:before="48" w:line="288" w:lineRule="exact"/>
      </w:pPr>
      <w:r>
        <w:t>Removing transdiagnostic genetic effects significantly changed genetic relationships between psychiatric disorders.</w:t>
      </w:r>
    </w:p>
    <w:p w14:paraId="4AB6BF63" w14:textId="77777777" w:rsidR="00C428A1" w:rsidRPr="0097423F" w:rsidRDefault="00C428A1" w:rsidP="00C428A1">
      <w:pPr>
        <w:pStyle w:val="Heading2"/>
        <w:spacing w:beforeLines="20" w:before="48" w:line="288" w:lineRule="exact"/>
        <w:rPr>
          <w:rFonts w:eastAsiaTheme="minorEastAsia"/>
        </w:rPr>
      </w:pPr>
      <w:r w:rsidRPr="0097423F">
        <w:rPr>
          <w:rFonts w:eastAsiaTheme="minorEastAsia"/>
        </w:rPr>
        <w:t xml:space="preserve"> </w:t>
      </w:r>
    </w:p>
    <w:p w14:paraId="7437A244" w14:textId="77777777" w:rsidR="003017BD" w:rsidRDefault="00C428A1" w:rsidP="00C428A1">
      <w:pPr>
        <w:spacing w:beforeLines="20" w:before="48" w:line="288" w:lineRule="exact"/>
      </w:pPr>
      <w:r w:rsidRPr="003017BD">
        <w:t>Figure 2 shows genetic correlations between the 11 psychiatric disorders before and after removing the genetic variance each had in common with p (see Supplementary Tables 2 and 39 for LDSC results for the corrected and uncorrected disorders). Overall, we observed</w:t>
      </w:r>
      <w:r w:rsidR="003017BD" w:rsidRPr="003017BD">
        <w:t xml:space="preserve"> </w:t>
      </w:r>
      <w:r w:rsidRPr="003017BD">
        <w:t xml:space="preserve">significant </w:t>
      </w:r>
      <w:r w:rsidR="00891CBD" w:rsidRPr="003017BD">
        <w:t>changes</w:t>
      </w:r>
      <w:r w:rsidRPr="003017BD">
        <w:t xml:space="preserve"> in the genetic correlations between disorder pairs after removing transdiagnostic genetic effects, indicating greater genetic specificity. The average genetic correlation dropped from 0.29 to -0.02 after accounting for genomic p. However, changes in the relations between psychiatric disorders after accounting for transdiagnostic genetic effects were not homogeneous across all disorder pairs.</w:t>
      </w:r>
    </w:p>
    <w:p w14:paraId="5FD90324" w14:textId="1A8B7C98" w:rsidR="00C428A1" w:rsidRPr="0097423F" w:rsidRDefault="00C428A1" w:rsidP="00C428A1">
      <w:pPr>
        <w:spacing w:beforeLines="20" w:before="48" w:line="288" w:lineRule="exact"/>
      </w:pPr>
      <w:r>
        <w:t xml:space="preserve"> </w:t>
      </w:r>
    </w:p>
    <w:p w14:paraId="235A758A" w14:textId="77777777" w:rsidR="00C428A1" w:rsidRPr="0097423F" w:rsidRDefault="00C428A1" w:rsidP="00C428A1">
      <w:pPr>
        <w:spacing w:line="360" w:lineRule="exact"/>
        <w:rPr>
          <w:rFonts w:eastAsiaTheme="minorEastAsia" w:cstheme="minorHAnsi"/>
          <w:color w:val="000000" w:themeColor="text1"/>
        </w:rPr>
      </w:pPr>
    </w:p>
    <w:p w14:paraId="605BF377" w14:textId="77777777" w:rsidR="00C428A1" w:rsidRPr="0097423F" w:rsidRDefault="00C428A1" w:rsidP="00C428A1">
      <w:pPr>
        <w:spacing w:line="360" w:lineRule="auto"/>
        <w:rPr>
          <w:rFonts w:eastAsia="Calibri" w:cstheme="minorHAnsi"/>
        </w:rPr>
      </w:pPr>
      <w:r w:rsidRPr="0097423F">
        <w:rPr>
          <w:rFonts w:eastAsia="Calibri" w:cstheme="minorHAnsi"/>
          <w:noProof/>
        </w:rPr>
        <w:drawing>
          <wp:inline distT="0" distB="0" distL="0" distR="0" wp14:anchorId="63571032" wp14:editId="1E152D1A">
            <wp:extent cx="5731510" cy="3061335"/>
            <wp:effectExtent l="0" t="0" r="0" b="0"/>
            <wp:docPr id="109353887" name="Picture 109353887" descr="A comparison of a number of cel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3887" name="Picture 1" descr="A comparison of a number of cell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061335"/>
                    </a:xfrm>
                    <a:prstGeom prst="rect">
                      <a:avLst/>
                    </a:prstGeom>
                  </pic:spPr>
                </pic:pic>
              </a:graphicData>
            </a:graphic>
          </wp:inline>
        </w:drawing>
      </w:r>
    </w:p>
    <w:p w14:paraId="42980F3F" w14:textId="38E908D2" w:rsidR="00C428A1" w:rsidRPr="0097423F" w:rsidRDefault="00C428A1" w:rsidP="00C428A1">
      <w:pPr>
        <w:spacing w:line="288" w:lineRule="auto"/>
        <w:rPr>
          <w:rFonts w:eastAsia="Calibri" w:cstheme="minorHAnsi"/>
          <w:sz w:val="20"/>
          <w:szCs w:val="20"/>
        </w:rPr>
      </w:pPr>
      <w:r w:rsidRPr="0097423F">
        <w:rPr>
          <w:rFonts w:eastAsia="Calibri" w:cstheme="minorHAnsi"/>
          <w:b/>
          <w:bCs/>
          <w:sz w:val="20"/>
          <w:szCs w:val="20"/>
        </w:rPr>
        <w:t>Figure 2| Genetic correlations between psychiatric disorders</w:t>
      </w:r>
      <w:r>
        <w:rPr>
          <w:rFonts w:eastAsia="Calibri" w:cstheme="minorHAnsi"/>
          <w:b/>
          <w:bCs/>
          <w:sz w:val="20"/>
          <w:szCs w:val="20"/>
        </w:rPr>
        <w:t xml:space="preserve">. </w:t>
      </w:r>
      <w:r w:rsidRPr="0097423F">
        <w:rPr>
          <w:rFonts w:eastAsia="Calibri" w:cstheme="minorHAnsi"/>
          <w:b/>
          <w:bCs/>
          <w:sz w:val="20"/>
          <w:szCs w:val="20"/>
        </w:rPr>
        <w:t xml:space="preserve">A) </w:t>
      </w:r>
      <w:r w:rsidRPr="0097423F">
        <w:rPr>
          <w:rFonts w:eastAsia="Calibri" w:cstheme="minorHAnsi"/>
          <w:sz w:val="20"/>
          <w:szCs w:val="20"/>
        </w:rPr>
        <w:t xml:space="preserve">Genetic correlations between </w:t>
      </w:r>
      <w:r>
        <w:rPr>
          <w:rFonts w:eastAsia="Calibri" w:cstheme="minorHAnsi"/>
          <w:sz w:val="20"/>
          <w:szCs w:val="20"/>
        </w:rPr>
        <w:t xml:space="preserve">11 major psychiatric </w:t>
      </w:r>
      <w:r w:rsidRPr="0097423F">
        <w:rPr>
          <w:rFonts w:eastAsia="Calibri" w:cstheme="minorHAnsi"/>
          <w:sz w:val="20"/>
          <w:szCs w:val="20"/>
        </w:rPr>
        <w:t xml:space="preserve">disorders </w:t>
      </w:r>
      <w:r>
        <w:rPr>
          <w:rFonts w:eastAsia="Calibri" w:cstheme="minorHAnsi"/>
          <w:sz w:val="20"/>
          <w:szCs w:val="20"/>
        </w:rPr>
        <w:t xml:space="preserve">uncorrected for p. </w:t>
      </w:r>
      <w:r w:rsidRPr="0097423F">
        <w:rPr>
          <w:rFonts w:eastAsia="Calibri" w:cstheme="minorHAnsi"/>
          <w:b/>
          <w:bCs/>
          <w:sz w:val="20"/>
          <w:szCs w:val="20"/>
        </w:rPr>
        <w:t>b)</w:t>
      </w:r>
      <w:r w:rsidRPr="0097423F">
        <w:rPr>
          <w:rFonts w:eastAsia="Calibri" w:cstheme="minorHAnsi"/>
          <w:sz w:val="20"/>
          <w:szCs w:val="20"/>
        </w:rPr>
        <w:t xml:space="preserve"> Genetic correlations between </w:t>
      </w:r>
      <w:r>
        <w:rPr>
          <w:rFonts w:eastAsia="Calibri" w:cstheme="minorHAnsi"/>
          <w:sz w:val="20"/>
          <w:szCs w:val="20"/>
        </w:rPr>
        <w:t>psychiatric</w:t>
      </w:r>
      <w:r w:rsidRPr="0097423F">
        <w:rPr>
          <w:rFonts w:eastAsia="Calibri" w:cstheme="minorHAnsi"/>
          <w:sz w:val="20"/>
          <w:szCs w:val="20"/>
        </w:rPr>
        <w:t xml:space="preserve"> disorders after removing </w:t>
      </w:r>
      <w:r>
        <w:rPr>
          <w:rFonts w:eastAsia="Calibri" w:cstheme="minorHAnsi"/>
          <w:sz w:val="20"/>
          <w:szCs w:val="20"/>
        </w:rPr>
        <w:t xml:space="preserve">the </w:t>
      </w:r>
      <w:r w:rsidRPr="0097423F">
        <w:rPr>
          <w:rFonts w:eastAsia="Calibri" w:cstheme="minorHAnsi"/>
          <w:sz w:val="20"/>
          <w:szCs w:val="20"/>
        </w:rPr>
        <w:t xml:space="preserve">genetic variance </w:t>
      </w:r>
      <w:r>
        <w:rPr>
          <w:rFonts w:eastAsia="Calibri" w:cstheme="minorHAnsi"/>
          <w:sz w:val="20"/>
          <w:szCs w:val="20"/>
        </w:rPr>
        <w:t xml:space="preserve">each disorder </w:t>
      </w:r>
      <w:r w:rsidRPr="0097423F">
        <w:rPr>
          <w:rFonts w:eastAsia="Calibri" w:cstheme="minorHAnsi"/>
          <w:sz w:val="20"/>
          <w:szCs w:val="20"/>
        </w:rPr>
        <w:t>share</w:t>
      </w:r>
      <w:r>
        <w:rPr>
          <w:rFonts w:eastAsia="Calibri" w:cstheme="minorHAnsi"/>
          <w:sz w:val="20"/>
          <w:szCs w:val="20"/>
        </w:rPr>
        <w:t>s</w:t>
      </w:r>
      <w:r w:rsidRPr="0097423F">
        <w:rPr>
          <w:rFonts w:eastAsia="Calibri" w:cstheme="minorHAnsi"/>
          <w:sz w:val="20"/>
          <w:szCs w:val="20"/>
        </w:rPr>
        <w:t xml:space="preserve"> with p. </w:t>
      </w:r>
      <w:r>
        <w:rPr>
          <w:rFonts w:eastAsia="Calibri" w:cstheme="minorHAnsi"/>
          <w:sz w:val="20"/>
          <w:szCs w:val="20"/>
        </w:rPr>
        <w:t xml:space="preserve">Correlations were </w:t>
      </w:r>
      <w:r w:rsidRPr="0097423F">
        <w:rPr>
          <w:rFonts w:eastAsia="Calibri" w:cstheme="minorHAnsi"/>
          <w:sz w:val="20"/>
          <w:szCs w:val="20"/>
        </w:rPr>
        <w:t>estimated using LDSC</w:t>
      </w:r>
      <w:r>
        <w:rPr>
          <w:rFonts w:eastAsia="Calibri" w:cstheme="minorHAnsi"/>
          <w:sz w:val="20"/>
          <w:szCs w:val="20"/>
        </w:rPr>
        <w:t xml:space="preserve"> within Genomic SEM</w:t>
      </w:r>
      <w:r w:rsidRPr="0097423F">
        <w:rPr>
          <w:rFonts w:eastAsia="Calibri" w:cstheme="minorHAnsi"/>
          <w:sz w:val="20"/>
          <w:szCs w:val="20"/>
        </w:rPr>
        <w:t>.</w:t>
      </w:r>
    </w:p>
    <w:p w14:paraId="7DA90644" w14:textId="77777777" w:rsidR="00C428A1" w:rsidRPr="0097423F" w:rsidRDefault="00C428A1" w:rsidP="00C428A1">
      <w:pPr>
        <w:rPr>
          <w:rFonts w:cstheme="minorHAnsi"/>
        </w:rPr>
      </w:pPr>
    </w:p>
    <w:p w14:paraId="58625E14" w14:textId="4C121E9A" w:rsidR="00C428A1" w:rsidRPr="0097423F" w:rsidRDefault="00C428A1" w:rsidP="00C428A1">
      <w:pPr>
        <w:spacing w:beforeLines="20" w:before="48" w:line="288" w:lineRule="exact"/>
      </w:pPr>
      <w:r>
        <w:t>For some disorders, genetic correlations remained substantial, even after accounting for transdiagnostic effects. For example, moderate to strong genetic correlations between ANX and MDD (</w:t>
      </w:r>
      <w:proofErr w:type="spellStart"/>
      <w:r>
        <w:t>r</w:t>
      </w:r>
      <w:r w:rsidRPr="52E8F98C">
        <w:rPr>
          <w:vertAlign w:val="subscript"/>
        </w:rPr>
        <w:t>G</w:t>
      </w:r>
      <w:proofErr w:type="spellEnd"/>
      <w:r>
        <w:t xml:space="preserve"> = 0.68, SE = 0.08) and between SCZ and BIP (</w:t>
      </w:r>
      <w:proofErr w:type="spellStart"/>
      <w:r>
        <w:t>r</w:t>
      </w:r>
      <w:r w:rsidRPr="52E8F98C">
        <w:rPr>
          <w:vertAlign w:val="subscript"/>
        </w:rPr>
        <w:t>G</w:t>
      </w:r>
      <w:proofErr w:type="spellEnd"/>
      <w:r>
        <w:t xml:space="preserve"> = 0.45, SE = 0.04) could still be observed. For other disorders, genetic associations were not significant after accounting for </w:t>
      </w:r>
      <w:r>
        <w:lastRenderedPageBreak/>
        <w:t>transdiagnostic genetic effects. This could be observed most notably for the otherwise strong correlation between PTSD and ANX (</w:t>
      </w:r>
      <w:proofErr w:type="spellStart"/>
      <w:r>
        <w:t>r</w:t>
      </w:r>
      <w:r w:rsidRPr="52E8F98C">
        <w:rPr>
          <w:vertAlign w:val="subscript"/>
        </w:rPr>
        <w:t>G</w:t>
      </w:r>
      <w:proofErr w:type="spellEnd"/>
      <w:r>
        <w:t xml:space="preserve"> = 0.63, SE = 0.08), which was reduced to 0.11 (SE = 0.19) after removing the genetic variance they shared with p. Similarly, the moderate genetic correlation between ASD and ANX (</w:t>
      </w:r>
      <w:proofErr w:type="spellStart"/>
      <w:r>
        <w:t>r</w:t>
      </w:r>
      <w:r w:rsidRPr="52E8F98C">
        <w:rPr>
          <w:vertAlign w:val="subscript"/>
        </w:rPr>
        <w:t>G</w:t>
      </w:r>
      <w:proofErr w:type="spellEnd"/>
      <w:r>
        <w:t xml:space="preserve"> = 0.36, SE = 0.05) dropped to 0.01 (SE = 0.10).</w:t>
      </w:r>
    </w:p>
    <w:p w14:paraId="50C01D60" w14:textId="77777777" w:rsidR="00C428A1" w:rsidRPr="0097423F" w:rsidRDefault="00C428A1" w:rsidP="00C428A1">
      <w:pPr>
        <w:spacing w:beforeLines="20" w:before="48" w:line="288" w:lineRule="exact"/>
        <w:rPr>
          <w:rFonts w:cstheme="minorHAnsi"/>
        </w:rPr>
      </w:pPr>
    </w:p>
    <w:p w14:paraId="090339A1" w14:textId="73A1964F" w:rsidR="00EE0326" w:rsidRPr="00EE0326" w:rsidRDefault="00C428A1" w:rsidP="514707AD">
      <w:pPr>
        <w:spacing w:beforeLines="20" w:before="48" w:line="288" w:lineRule="exact"/>
        <w:rPr>
          <w:rFonts w:cstheme="minorHAnsi"/>
        </w:rPr>
      </w:pPr>
      <w:r w:rsidRPr="0097423F">
        <w:rPr>
          <w:rFonts w:cstheme="minorHAnsi"/>
        </w:rPr>
        <w:t xml:space="preserve">Another pattern of change was observed for the genetic correlations between OCD and ADHD and </w:t>
      </w:r>
      <w:r>
        <w:rPr>
          <w:rFonts w:cstheme="minorHAnsi"/>
        </w:rPr>
        <w:t xml:space="preserve">between </w:t>
      </w:r>
      <w:r w:rsidRPr="0097423F">
        <w:rPr>
          <w:rFonts w:cstheme="minorHAnsi"/>
        </w:rPr>
        <w:t xml:space="preserve">TS and PTSD. For these disorder pairs, associations that were previously </w:t>
      </w:r>
      <w:r>
        <w:rPr>
          <w:rFonts w:cstheme="minorHAnsi"/>
        </w:rPr>
        <w:t>negative, but small or not significant,</w:t>
      </w:r>
      <w:r w:rsidRPr="0097423F">
        <w:rPr>
          <w:rFonts w:cstheme="minorHAnsi"/>
        </w:rPr>
        <w:t xml:space="preserve"> </w:t>
      </w:r>
      <w:r>
        <w:rPr>
          <w:rFonts w:cstheme="minorHAnsi"/>
        </w:rPr>
        <w:t>remained negative, but their effect size increased substantially</w:t>
      </w:r>
      <w:r w:rsidRPr="0097423F">
        <w:rPr>
          <w:rFonts w:cstheme="minorHAnsi"/>
        </w:rPr>
        <w:t xml:space="preserve">. The genetic correlation between OCD and ADHD increased from -0.11 (SE = 0.06) to -0.44 (SE = 0.09), and the genetic correlation between TS and PTSD increased from -0.09 (SE = 0.10) to -0.36 (SE = 0.20). </w:t>
      </w:r>
      <w:r>
        <w:t xml:space="preserve">The most dramatic pattern of change emerged for the psychotic disorders of MDD, BIP and SCZ, in which genetic correlations switched from positive to negative after removing transdiagnostic genetic effects. For MDD and SCZ, the genetic correlation changed from 0.34 (SE = .03) to -0.82 (SE = 0.05). The change was similarly dramatic for the association between MDD and BIP, from 0.44 (SE = 0.03) to -0.64 (SE = 0.06). </w:t>
      </w:r>
    </w:p>
    <w:p w14:paraId="6B44B49B" w14:textId="77777777" w:rsidR="00EE0326" w:rsidRDefault="00EE0326" w:rsidP="514707AD">
      <w:pPr>
        <w:spacing w:beforeLines="20" w:before="48" w:line="288" w:lineRule="exact"/>
      </w:pPr>
    </w:p>
    <w:p w14:paraId="24E9E11F" w14:textId="5BC68E0F" w:rsidR="00C428A1" w:rsidRPr="0097423F" w:rsidRDefault="00D2076F" w:rsidP="514707AD">
      <w:pPr>
        <w:spacing w:beforeLines="20" w:before="48" w:line="288" w:lineRule="exact"/>
        <w:rPr>
          <w:highlight w:val="yellow"/>
        </w:rPr>
      </w:pPr>
      <w:r w:rsidRPr="00AF568B">
        <w:t xml:space="preserve">The same pattern of genetic </w:t>
      </w:r>
      <w:r w:rsidR="044EF7F7" w:rsidRPr="00AF568B">
        <w:t>correlations</w:t>
      </w:r>
      <w:r w:rsidRPr="00AF568B">
        <w:t xml:space="preserve"> was obtained when isolated transdiagnostic effects and obtained disorder-specific summary </w:t>
      </w:r>
      <w:r w:rsidR="65E09C86" w:rsidRPr="00AF568B">
        <w:t>statistics</w:t>
      </w:r>
      <w:r w:rsidRPr="00AF568B">
        <w:t xml:space="preserve"> using a common factor model (Supplementary Figures </w:t>
      </w:r>
      <w:r w:rsidR="7576A70F" w:rsidRPr="00AF568B">
        <w:t>23</w:t>
      </w:r>
      <w:r w:rsidRPr="00AF568B">
        <w:t xml:space="preserve"> and </w:t>
      </w:r>
      <w:r w:rsidR="398E186C" w:rsidRPr="00AF568B">
        <w:t>24</w:t>
      </w:r>
      <w:r w:rsidRPr="00AF568B">
        <w:t>)</w:t>
      </w:r>
      <w:r w:rsidR="008240F9" w:rsidRPr="00AF568B">
        <w:t>.</w:t>
      </w:r>
    </w:p>
    <w:p w14:paraId="3B6E31B0" w14:textId="77777777" w:rsidR="00C428A1" w:rsidRPr="00464885" w:rsidRDefault="00C428A1" w:rsidP="00C428A1">
      <w:pPr>
        <w:spacing w:beforeLines="20" w:before="48" w:line="288" w:lineRule="exact"/>
        <w:rPr>
          <w:rFonts w:cstheme="minorHAnsi"/>
          <w:color w:val="222222"/>
          <w:shd w:val="clear" w:color="auto" w:fill="FFFFFF"/>
        </w:rPr>
      </w:pPr>
    </w:p>
    <w:p w14:paraId="0D74F519" w14:textId="77777777" w:rsidR="00C428A1" w:rsidRPr="00EF3609" w:rsidRDefault="00C428A1" w:rsidP="00C428A1">
      <w:pPr>
        <w:pStyle w:val="Heading2"/>
        <w:spacing w:beforeLines="20" w:before="48" w:line="288" w:lineRule="exact"/>
      </w:pPr>
      <w:r w:rsidRPr="00DC6DDE">
        <w:t xml:space="preserve">Genetic </w:t>
      </w:r>
      <w:r>
        <w:t>architecture of the associations</w:t>
      </w:r>
      <w:r w:rsidRPr="00EF3609">
        <w:t xml:space="preserve"> with external traits</w:t>
      </w:r>
    </w:p>
    <w:p w14:paraId="5AEB707C" w14:textId="77777777" w:rsidR="00C428A1" w:rsidRPr="0097423F" w:rsidRDefault="00C428A1" w:rsidP="00C428A1">
      <w:pPr>
        <w:spacing w:beforeLines="20" w:before="48" w:line="288" w:lineRule="exact"/>
        <w:rPr>
          <w:rFonts w:cstheme="minorHAnsi"/>
        </w:rPr>
      </w:pPr>
    </w:p>
    <w:p w14:paraId="15472BED" w14:textId="3FADAC8C" w:rsidR="00C428A1" w:rsidRDefault="00C428A1" w:rsidP="00C428A1">
      <w:pPr>
        <w:spacing w:beforeLines="20" w:before="48" w:line="288" w:lineRule="exact"/>
      </w:pPr>
      <w:r>
        <w:t xml:space="preserve">In addition to removing transdiagnostic genetic effects from the relationships between psychiatric disorders, we also compared genetic correlations between each of </w:t>
      </w:r>
      <w:r w:rsidR="00234D30">
        <w:t>the</w:t>
      </w:r>
      <w:r>
        <w:t xml:space="preserve"> 11 psychiatric disorders –</w:t>
      </w:r>
      <w:r w:rsidR="00EE3C61">
        <w:t xml:space="preserve"> </w:t>
      </w:r>
      <w:r>
        <w:t>uncorrected and corrected for p</w:t>
      </w:r>
      <w:r w:rsidR="00EE3C61">
        <w:t xml:space="preserve"> </w:t>
      </w:r>
      <w:r>
        <w:t xml:space="preserve">– and 36 traits that are not psychiatric disorders (Methods). We focused on four broad categories of external traits: socio-demographic, anthropometric, health-related, and psychological traits. </w:t>
      </w:r>
      <w:r w:rsidR="7C5657DC">
        <w:t>T</w:t>
      </w:r>
      <w:r>
        <w:t xml:space="preserve">hese correlations are shown in Supplementary Figures 20-22, with details in Supplementary Table 40. Figures 3 and 4 highlight some of these results.  Figure 3 shows that the average genetic correlations for psychiatric disorders after controlling p were reduced, especially when considering health-related and psychological traits. This finding suggests that accounting for p removes some of the diffuse transdiagnostic effects of p, which extend far beyond psychiatric conditions. However, the average genetic associations with anthropometric and demographic traits were comparable before and after removing transdiagnostic genetic effects from psychiatric disorders. </w:t>
      </w:r>
    </w:p>
    <w:p w14:paraId="666CE5A2" w14:textId="77777777" w:rsidR="00C428A1" w:rsidRDefault="00C428A1" w:rsidP="00C428A1">
      <w:pPr>
        <w:rPr>
          <w:rFonts w:cstheme="minorHAnsi"/>
        </w:rPr>
      </w:pPr>
    </w:p>
    <w:p w14:paraId="7AB25D14" w14:textId="77777777" w:rsidR="00C428A1" w:rsidRDefault="00C428A1" w:rsidP="00C428A1">
      <w:pPr>
        <w:rPr>
          <w:rFonts w:cstheme="minorHAnsi"/>
        </w:rPr>
      </w:pPr>
    </w:p>
    <w:p w14:paraId="27A9B151" w14:textId="31A544E1" w:rsidR="00C428A1" w:rsidRPr="0097423F" w:rsidRDefault="00D35F02" w:rsidP="00C428A1">
      <w:pPr>
        <w:rPr>
          <w:rFonts w:cstheme="minorHAnsi"/>
        </w:rPr>
      </w:pPr>
      <w:r>
        <w:rPr>
          <w:rFonts w:cstheme="minorHAnsi"/>
          <w:noProof/>
        </w:rPr>
        <w:lastRenderedPageBreak/>
        <w:drawing>
          <wp:inline distT="0" distB="0" distL="0" distR="0" wp14:anchorId="2C5046C7" wp14:editId="70F95D50">
            <wp:extent cx="5731510" cy="3820795"/>
            <wp:effectExtent l="0" t="0" r="2540" b="8255"/>
            <wp:docPr id="692851758" name="Picture 692851758" descr="A chart with multiple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851758" name="Picture 2" descr="A chart with multiple colored lin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34043D61" w14:textId="5D706399" w:rsidR="00C428A1" w:rsidRPr="00464885" w:rsidRDefault="00C428A1" w:rsidP="00C428A1">
      <w:pPr>
        <w:rPr>
          <w:sz w:val="20"/>
          <w:szCs w:val="20"/>
        </w:rPr>
      </w:pPr>
      <w:r w:rsidRPr="46386776">
        <w:rPr>
          <w:b/>
          <w:bCs/>
          <w:sz w:val="20"/>
          <w:szCs w:val="20"/>
        </w:rPr>
        <w:t>Figure 3. Average genetic correlations between psychiatric disorders and categories of external traits.</w:t>
      </w:r>
      <w:r w:rsidRPr="46386776">
        <w:rPr>
          <w:sz w:val="20"/>
          <w:szCs w:val="20"/>
        </w:rPr>
        <w:t xml:space="preserve"> The length of each bar represents the average genetic correlation between 11 major psychiatric disorders, before and after controlling for p, and four categories of external traits</w:t>
      </w:r>
      <w:r w:rsidR="059FA986" w:rsidRPr="1A3E5CFB">
        <w:rPr>
          <w:sz w:val="20"/>
          <w:szCs w:val="20"/>
        </w:rPr>
        <w:t>:</w:t>
      </w:r>
      <w:r w:rsidRPr="4ACBD726">
        <w:rPr>
          <w:sz w:val="20"/>
          <w:szCs w:val="20"/>
        </w:rPr>
        <w:t xml:space="preserve"> psychological, health-related, socio-</w:t>
      </w:r>
      <w:proofErr w:type="gramStart"/>
      <w:r w:rsidRPr="4ACBD726">
        <w:rPr>
          <w:sz w:val="20"/>
          <w:szCs w:val="20"/>
        </w:rPr>
        <w:t>demographic</w:t>
      </w:r>
      <w:proofErr w:type="gramEnd"/>
      <w:r w:rsidRPr="4ACBD726">
        <w:rPr>
          <w:sz w:val="20"/>
          <w:szCs w:val="20"/>
        </w:rPr>
        <w:t xml:space="preserve"> and anthropometric</w:t>
      </w:r>
      <w:r w:rsidRPr="46386776">
        <w:rPr>
          <w:sz w:val="20"/>
          <w:szCs w:val="20"/>
        </w:rPr>
        <w:t xml:space="preserve"> </w:t>
      </w:r>
      <w:r w:rsidR="310172DA" w:rsidRPr="22B5628B">
        <w:rPr>
          <w:sz w:val="20"/>
          <w:szCs w:val="20"/>
        </w:rPr>
        <w:t>a</w:t>
      </w:r>
      <w:r w:rsidRPr="22B5628B">
        <w:rPr>
          <w:sz w:val="20"/>
          <w:szCs w:val="20"/>
        </w:rPr>
        <w:t>fter</w:t>
      </w:r>
      <w:r w:rsidRPr="2C697789">
        <w:rPr>
          <w:sz w:val="20"/>
          <w:szCs w:val="20"/>
        </w:rPr>
        <w:t xml:space="preserve"> controlling for p. </w:t>
      </w:r>
      <w:r w:rsidR="2B3B3ADF" w:rsidRPr="40A9C163">
        <w:rPr>
          <w:sz w:val="20"/>
          <w:szCs w:val="20"/>
        </w:rPr>
        <w:t>G</w:t>
      </w:r>
      <w:r w:rsidRPr="40A9C163">
        <w:rPr>
          <w:sz w:val="20"/>
          <w:szCs w:val="20"/>
        </w:rPr>
        <w:t>enetic</w:t>
      </w:r>
      <w:r w:rsidRPr="46386776">
        <w:rPr>
          <w:sz w:val="20"/>
          <w:szCs w:val="20"/>
        </w:rPr>
        <w:t xml:space="preserve"> correlations were calculated using LDSC regression and are presented in </w:t>
      </w:r>
      <w:r w:rsidRPr="0025560F">
        <w:rPr>
          <w:sz w:val="20"/>
          <w:szCs w:val="20"/>
        </w:rPr>
        <w:t>Supplementary Table 40.</w:t>
      </w:r>
      <w:r w:rsidRPr="46386776">
        <w:rPr>
          <w:sz w:val="20"/>
          <w:szCs w:val="20"/>
        </w:rPr>
        <w:t xml:space="preserve"> </w:t>
      </w:r>
    </w:p>
    <w:p w14:paraId="7D73EB11" w14:textId="77777777" w:rsidR="00C428A1" w:rsidRPr="0097423F" w:rsidRDefault="00C428A1" w:rsidP="00C428A1">
      <w:pPr>
        <w:rPr>
          <w:rFonts w:cstheme="minorHAnsi"/>
        </w:rPr>
      </w:pPr>
    </w:p>
    <w:p w14:paraId="3F04E4B0" w14:textId="77777777" w:rsidR="006B16E9" w:rsidRDefault="00C428A1" w:rsidP="00C428A1">
      <w:pPr>
        <w:spacing w:before="20" w:line="288" w:lineRule="exact"/>
      </w:pPr>
      <w:r>
        <w:t>Figure 4 presents genetic correlations for the 11 psychiatric disorders uncorrected and corrected for p and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w:t>
      </w:r>
      <w:r w:rsidR="006B16E9">
        <w:t xml:space="preserve">ed </w:t>
      </w:r>
      <w:r>
        <w:t>to be significantly different across major psychiatric disorders, such as self-rated health, sensitivity to environmental stress and tiredness. For example, consider sensitivity to environmental stress</w:t>
      </w:r>
      <w:r w:rsidR="006A20BA">
        <w:t>. U</w:t>
      </w:r>
      <w:r>
        <w:t xml:space="preserve">ncorrected for p, genetic correlations </w:t>
      </w:r>
      <w:r w:rsidR="303F3140">
        <w:t>were</w:t>
      </w:r>
      <w:r>
        <w:t xml:space="preserve"> significant and substantial between environmental stress and major psychiatric disorders, but corrected for p, these correlations </w:t>
      </w:r>
      <w:r w:rsidR="44A6C5D5">
        <w:t>were</w:t>
      </w:r>
      <w:r>
        <w:t xml:space="preserve"> significantly lower and sometimes negligible: SCZ (0.19 vs -0.02), MDD (0.53 vs 0.20), BIP (0.17 vs. - 0.09), and ADHD (0. 18 vs. -0.06). A similar pattern of results was observed for several external traits that often co-occur with most psychiatric disorders, such as low subjective wellbeing, loneliness, </w:t>
      </w:r>
      <w:proofErr w:type="gramStart"/>
      <w:r>
        <w:t>tiredness</w:t>
      </w:r>
      <w:proofErr w:type="gramEnd"/>
      <w:r>
        <w:t xml:space="preserve"> and insomnia.  </w:t>
      </w:r>
    </w:p>
    <w:p w14:paraId="7D5924FB" w14:textId="77777777" w:rsidR="006B16E9" w:rsidRDefault="006B16E9" w:rsidP="00C428A1">
      <w:pPr>
        <w:spacing w:before="20" w:line="288" w:lineRule="exact"/>
      </w:pPr>
    </w:p>
    <w:p w14:paraId="05C395CB" w14:textId="17703B25" w:rsidR="00E02B18" w:rsidRDefault="00C428A1" w:rsidP="00E02B18">
      <w:pPr>
        <w:spacing w:before="20" w:line="288" w:lineRule="exact"/>
      </w:pPr>
      <w:r>
        <w:t>In other words, genetic effects associated with each major psychiatric disorder also include overlapping genetic variance associated with these transdiagnostic traits, such as sensitivity to environmental stress, which mask their specificity. Supplementary Figures 20-22 and Supplementary Table 40 present the genetic correlations between psychiatric disorders and all socio-demographic, anthropometric, health-</w:t>
      </w:r>
      <w:proofErr w:type="gramStart"/>
      <w:r>
        <w:t>related</w:t>
      </w:r>
      <w:proofErr w:type="gramEnd"/>
      <w:r>
        <w:t xml:space="preserve"> and psychological traits. As shown in Supplementary Figure 20 and Supplementary Table 40, similar results emerged for health-related traits. Genetic correlations between disorders corrected for p were generally lower than those uncorrected for p, often significantly lower. For example, self-reported poor </w:t>
      </w:r>
      <w:r>
        <w:lastRenderedPageBreak/>
        <w:t xml:space="preserve">health showed significant reductions for four disorders (ANX, BIP, MDD, SCZ); the age of smoking initiation yielded significant reductions for five disorders (ALC, ANX, BIP, MDD, SCZ); and the risk behaviour composite showed significant reductions for four disorders (ALC, ANX, MDD, SCZ). </w:t>
      </w:r>
    </w:p>
    <w:p w14:paraId="78016FD5" w14:textId="77777777" w:rsidR="00E02B18" w:rsidRDefault="00E02B18" w:rsidP="00E02B18">
      <w:pPr>
        <w:spacing w:before="20" w:line="288" w:lineRule="exact"/>
      </w:pPr>
    </w:p>
    <w:p w14:paraId="75AFDD88" w14:textId="50D51B8E" w:rsidR="00C428A1" w:rsidRDefault="00C428A1" w:rsidP="002D4E52">
      <w:pPr>
        <w:spacing w:before="20" w:line="288" w:lineRule="exact"/>
        <w:rPr>
          <w:rFonts w:cstheme="minorHAnsi"/>
        </w:rPr>
      </w:pPr>
      <w:r>
        <w:rPr>
          <w:rFonts w:cstheme="minorHAnsi"/>
        </w:rPr>
        <w:t xml:space="preserve">Though most of the changes in correlations were reductions, there were </w:t>
      </w:r>
      <w:r w:rsidR="004631DA">
        <w:rPr>
          <w:rFonts w:cstheme="minorHAnsi"/>
        </w:rPr>
        <w:t>some</w:t>
      </w:r>
      <w:r>
        <w:rPr>
          <w:rFonts w:cstheme="minorHAnsi"/>
        </w:rPr>
        <w:t xml:space="preserve"> exceptions. For example, </w:t>
      </w:r>
      <w:r w:rsidR="004631DA">
        <w:rPr>
          <w:rFonts w:cstheme="minorHAnsi"/>
        </w:rPr>
        <w:t xml:space="preserve">after accounting for p, the </w:t>
      </w:r>
      <w:r>
        <w:rPr>
          <w:rFonts w:cstheme="minorHAnsi"/>
        </w:rPr>
        <w:t>genetic correlation between BIP and education</w:t>
      </w:r>
      <w:r w:rsidR="004631DA">
        <w:rPr>
          <w:rFonts w:cstheme="minorHAnsi"/>
        </w:rPr>
        <w:t>al</w:t>
      </w:r>
      <w:r>
        <w:rPr>
          <w:rFonts w:cstheme="minorHAnsi"/>
        </w:rPr>
        <w:t xml:space="preserve"> attainment </w:t>
      </w:r>
      <w:r w:rsidR="004631DA">
        <w:rPr>
          <w:rFonts w:cstheme="minorHAnsi"/>
        </w:rPr>
        <w:t>increased significantly</w:t>
      </w:r>
      <w:r>
        <w:rPr>
          <w:rFonts w:cstheme="minorHAnsi"/>
        </w:rPr>
        <w:t xml:space="preserve">. Other genetic correlations </w:t>
      </w:r>
      <w:r w:rsidR="005D21A3">
        <w:rPr>
          <w:rFonts w:cstheme="minorHAnsi"/>
        </w:rPr>
        <w:t>reversed after accounting for p.</w:t>
      </w:r>
      <w:r>
        <w:rPr>
          <w:rFonts w:cstheme="minorHAnsi"/>
        </w:rPr>
        <w:t xml:space="preserve"> For example, the genetic correlation between </w:t>
      </w:r>
      <w:r w:rsidR="007B44C5">
        <w:rPr>
          <w:rFonts w:cstheme="minorHAnsi"/>
        </w:rPr>
        <w:t xml:space="preserve">BIP and loneliness </w:t>
      </w:r>
      <w:r w:rsidR="005D21A3">
        <w:rPr>
          <w:rFonts w:cstheme="minorHAnsi"/>
        </w:rPr>
        <w:t>changed from</w:t>
      </w:r>
      <w:r w:rsidR="005D21A3" w:rsidRPr="005D21A3">
        <w:rPr>
          <w:rFonts w:cstheme="minorHAnsi"/>
        </w:rPr>
        <w:t xml:space="preserve"> </w:t>
      </w:r>
      <w:proofErr w:type="spellStart"/>
      <w:r w:rsidR="005D21A3">
        <w:rPr>
          <w:rFonts w:cstheme="minorHAnsi"/>
        </w:rPr>
        <w:t>r</w:t>
      </w:r>
      <w:r w:rsidR="005D21A3" w:rsidRPr="005D21A3">
        <w:rPr>
          <w:rFonts w:cstheme="minorHAnsi"/>
          <w:vertAlign w:val="subscript"/>
        </w:rPr>
        <w:t>G</w:t>
      </w:r>
      <w:proofErr w:type="spellEnd"/>
      <w:r w:rsidR="005D21A3">
        <w:rPr>
          <w:rFonts w:cstheme="minorHAnsi"/>
        </w:rPr>
        <w:t xml:space="preserve"> =</w:t>
      </w:r>
      <w:r>
        <w:rPr>
          <w:rFonts w:cstheme="minorHAnsi"/>
        </w:rPr>
        <w:t xml:space="preserve"> </w:t>
      </w:r>
      <w:r w:rsidR="007B44C5">
        <w:rPr>
          <w:rFonts w:cstheme="minorHAnsi"/>
        </w:rPr>
        <w:t>0.11</w:t>
      </w:r>
      <w:r>
        <w:rPr>
          <w:rFonts w:cstheme="minorHAnsi"/>
        </w:rPr>
        <w:t xml:space="preserve"> </w:t>
      </w:r>
      <w:r w:rsidR="005D21A3">
        <w:rPr>
          <w:rFonts w:cstheme="minorHAnsi"/>
        </w:rPr>
        <w:t xml:space="preserve">before accounting for p to </w:t>
      </w:r>
      <w:proofErr w:type="spellStart"/>
      <w:r w:rsidR="005D21A3">
        <w:rPr>
          <w:rFonts w:cstheme="minorHAnsi"/>
        </w:rPr>
        <w:t>r</w:t>
      </w:r>
      <w:r w:rsidR="005D21A3" w:rsidRPr="005D21A3">
        <w:rPr>
          <w:rFonts w:cstheme="minorHAnsi"/>
          <w:vertAlign w:val="subscript"/>
        </w:rPr>
        <w:t>G</w:t>
      </w:r>
      <w:proofErr w:type="spellEnd"/>
      <w:r w:rsidR="005D21A3">
        <w:rPr>
          <w:rFonts w:cstheme="minorHAnsi"/>
        </w:rPr>
        <w:t xml:space="preserve"> = </w:t>
      </w:r>
      <w:r w:rsidR="007B44C5">
        <w:rPr>
          <w:rFonts w:cstheme="minorHAnsi"/>
        </w:rPr>
        <w:t>-</w:t>
      </w:r>
      <w:r>
        <w:rPr>
          <w:rFonts w:cstheme="minorHAnsi"/>
        </w:rPr>
        <w:t>0.2</w:t>
      </w:r>
      <w:r w:rsidR="007B44C5">
        <w:rPr>
          <w:rFonts w:cstheme="minorHAnsi"/>
        </w:rPr>
        <w:t>1</w:t>
      </w:r>
      <w:r>
        <w:rPr>
          <w:rFonts w:cstheme="minorHAnsi"/>
        </w:rPr>
        <w:t xml:space="preserve"> after removing transdiagnostic effects</w:t>
      </w:r>
      <w:r w:rsidR="005D21A3">
        <w:rPr>
          <w:rFonts w:cstheme="minorHAnsi"/>
        </w:rPr>
        <w:t xml:space="preserve">, a similar </w:t>
      </w:r>
      <w:r w:rsidR="00E02B18">
        <w:rPr>
          <w:rFonts w:cstheme="minorHAnsi"/>
        </w:rPr>
        <w:t>change</w:t>
      </w:r>
      <w:r w:rsidR="005D21A3">
        <w:rPr>
          <w:rFonts w:cstheme="minorHAnsi"/>
        </w:rPr>
        <w:t xml:space="preserve"> was also observed for the genetic correlations between BIP and </w:t>
      </w:r>
      <w:r w:rsidR="00E02B18">
        <w:rPr>
          <w:rFonts w:cstheme="minorHAnsi"/>
        </w:rPr>
        <w:t>C</w:t>
      </w:r>
      <w:r w:rsidR="005D21A3">
        <w:rPr>
          <w:rFonts w:cstheme="minorHAnsi"/>
        </w:rPr>
        <w:t xml:space="preserve">hronic </w:t>
      </w:r>
      <w:r w:rsidR="00E02B18">
        <w:rPr>
          <w:rFonts w:cstheme="minorHAnsi"/>
        </w:rPr>
        <w:t>P</w:t>
      </w:r>
      <w:r w:rsidR="005D21A3">
        <w:rPr>
          <w:rFonts w:cstheme="minorHAnsi"/>
        </w:rPr>
        <w:t xml:space="preserve">ain (from 0.08 to -0.12) and MDD and several cognitive traits (Intelligence (from -0.10 to 0.15), Executive Functions (from -0,18 to 0.25) and Noncognitive </w:t>
      </w:r>
      <w:r w:rsidR="00E02B18">
        <w:rPr>
          <w:rFonts w:cstheme="minorHAnsi"/>
        </w:rPr>
        <w:t>S</w:t>
      </w:r>
      <w:r w:rsidR="005D21A3">
        <w:rPr>
          <w:rFonts w:cstheme="minorHAnsi"/>
        </w:rPr>
        <w:t>kills</w:t>
      </w:r>
      <w:r>
        <w:rPr>
          <w:rFonts w:cstheme="minorHAnsi"/>
        </w:rPr>
        <w:t xml:space="preserve"> </w:t>
      </w:r>
      <w:r w:rsidR="005D21A3">
        <w:rPr>
          <w:rFonts w:cstheme="minorHAnsi"/>
        </w:rPr>
        <w:t xml:space="preserve">(from -0.09 to 0.19)) and </w:t>
      </w:r>
      <w:r w:rsidR="00E02B18">
        <w:rPr>
          <w:rFonts w:cstheme="minorHAnsi"/>
        </w:rPr>
        <w:t>r</w:t>
      </w:r>
      <w:r w:rsidR="005D21A3">
        <w:rPr>
          <w:rFonts w:cstheme="minorHAnsi"/>
        </w:rPr>
        <w:t>isk</w:t>
      </w:r>
      <w:r w:rsidR="00E02B18">
        <w:rPr>
          <w:rFonts w:cstheme="minorHAnsi"/>
        </w:rPr>
        <w:t>-</w:t>
      </w:r>
      <w:r w:rsidR="005D21A3">
        <w:rPr>
          <w:rFonts w:cstheme="minorHAnsi"/>
        </w:rPr>
        <w:t xml:space="preserve">taking behaviours (e.g., the correlation between MDD and </w:t>
      </w:r>
      <w:r w:rsidR="00E02B18">
        <w:rPr>
          <w:rFonts w:cstheme="minorHAnsi"/>
        </w:rPr>
        <w:t>R</w:t>
      </w:r>
      <w:r w:rsidR="005D21A3">
        <w:rPr>
          <w:rFonts w:cstheme="minorHAnsi"/>
        </w:rPr>
        <w:t xml:space="preserve">isk </w:t>
      </w:r>
      <w:r w:rsidR="00E02B18">
        <w:rPr>
          <w:rFonts w:cstheme="minorHAnsi"/>
        </w:rPr>
        <w:t>T</w:t>
      </w:r>
      <w:r w:rsidR="005D21A3">
        <w:rPr>
          <w:rFonts w:cstheme="minorHAnsi"/>
        </w:rPr>
        <w:t xml:space="preserve">olerance changed from 0.14 to -0.23). </w:t>
      </w:r>
      <w:r>
        <w:rPr>
          <w:rFonts w:cstheme="minorHAnsi"/>
          <w:noProof/>
        </w:rPr>
        <mc:AlternateContent>
          <mc:Choice Requires="wpi">
            <w:drawing>
              <wp:anchor distT="0" distB="0" distL="114300" distR="114300" simplePos="0" relativeHeight="251658240" behindDoc="0" locked="0" layoutInCell="1" allowOverlap="1" wp14:anchorId="58F01968" wp14:editId="0E0B939C">
                <wp:simplePos x="0" y="0"/>
                <wp:positionH relativeFrom="column">
                  <wp:posOffset>-1051560</wp:posOffset>
                </wp:positionH>
                <wp:positionV relativeFrom="paragraph">
                  <wp:posOffset>2321260</wp:posOffset>
                </wp:positionV>
                <wp:extent cx="360" cy="360"/>
                <wp:effectExtent l="38100" t="38100" r="38100" b="38100"/>
                <wp:wrapNone/>
                <wp:docPr id="647345807" name="Ink 16"/>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xmlns:arto="http://schemas.microsoft.com/office/word/2006/arto" xmlns:a14="http://schemas.microsoft.com/office/drawing/2010/main" xmlns:pic="http://schemas.openxmlformats.org/drawingml/2006/picture" xmlns:a="http://schemas.openxmlformats.org/drawingml/2006/main">
            <w:pict w14:anchorId="6192F5F4">
              <v:shapetype id="_x0000_t75" coordsize="21600,21600" filled="f" stroked="f" o:spt="75" o:preferrelative="t" path="m@4@5l@4@11@9@11@9@5xe" w14:anchorId="54F51B50">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nk 16" style="position:absolute;margin-left:-83.3pt;margin-top:182.3pt;width:1.05pt;height:1.05pt;z-index:251662336;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">
                <v:imagedata o:title="" r:id="rId18"/>
              </v:shape>
            </w:pict>
          </mc:Fallback>
        </mc:AlternateContent>
      </w:r>
      <w:r w:rsidR="00E02B18">
        <w:rPr>
          <w:rFonts w:cstheme="minorHAnsi"/>
        </w:rPr>
        <w:t>Significant</w:t>
      </w:r>
      <w:r w:rsidR="005D21A3">
        <w:rPr>
          <w:rFonts w:cstheme="minorHAnsi"/>
        </w:rPr>
        <w:t xml:space="preserve"> changes were </w:t>
      </w:r>
      <w:r w:rsidR="00E02B18">
        <w:rPr>
          <w:rFonts w:cstheme="minorHAnsi"/>
        </w:rPr>
        <w:t xml:space="preserve">also </w:t>
      </w:r>
      <w:r w:rsidR="005D21A3">
        <w:rPr>
          <w:rFonts w:cstheme="minorHAnsi"/>
        </w:rPr>
        <w:t xml:space="preserve">observed for the genetic correlations between ANX and </w:t>
      </w:r>
      <w:r w:rsidR="00E02B18">
        <w:rPr>
          <w:rFonts w:cstheme="minorHAnsi"/>
        </w:rPr>
        <w:t>Risk-Taking</w:t>
      </w:r>
      <w:r w:rsidR="005D21A3">
        <w:rPr>
          <w:rFonts w:cstheme="minorHAnsi"/>
        </w:rPr>
        <w:t xml:space="preserve"> </w:t>
      </w:r>
      <w:r w:rsidR="00E02B18">
        <w:rPr>
          <w:rFonts w:cstheme="minorHAnsi"/>
        </w:rPr>
        <w:t>B</w:t>
      </w:r>
      <w:r w:rsidR="005D21A3">
        <w:rPr>
          <w:rFonts w:cstheme="minorHAnsi"/>
        </w:rPr>
        <w:t xml:space="preserve">ehaviour (from 0.14 to -0.14), ANX and </w:t>
      </w:r>
      <w:r w:rsidR="00E02B18">
        <w:rPr>
          <w:rFonts w:cstheme="minorHAnsi"/>
        </w:rPr>
        <w:t>R</w:t>
      </w:r>
      <w:r w:rsidR="005D21A3">
        <w:rPr>
          <w:rFonts w:cstheme="minorHAnsi"/>
        </w:rPr>
        <w:t xml:space="preserve">isk </w:t>
      </w:r>
      <w:r w:rsidR="00E02B18">
        <w:rPr>
          <w:rFonts w:cstheme="minorHAnsi"/>
        </w:rPr>
        <w:t>T</w:t>
      </w:r>
      <w:r w:rsidR="005D21A3">
        <w:rPr>
          <w:rFonts w:cstheme="minorHAnsi"/>
        </w:rPr>
        <w:t>olerance (from 0.07 to -0.27), AND SCZ and Chronic Pain (</w:t>
      </w:r>
      <w:r w:rsidR="00E02B18">
        <w:rPr>
          <w:rFonts w:cstheme="minorHAnsi"/>
        </w:rPr>
        <w:t xml:space="preserve">from 0.05 to -0.15). </w:t>
      </w:r>
      <w:r w:rsidR="005D21A3">
        <w:rPr>
          <w:rFonts w:cstheme="minorHAnsi"/>
        </w:rPr>
        <w:t>R</w:t>
      </w:r>
      <w:r w:rsidRPr="0097423F">
        <w:rPr>
          <w:rFonts w:cstheme="minorHAnsi"/>
        </w:rPr>
        <w:t>emoving transdiagnostic genetic effects from psychiatric disorders</w:t>
      </w:r>
      <w:r w:rsidR="005D21A3">
        <w:rPr>
          <w:rFonts w:cstheme="minorHAnsi"/>
        </w:rPr>
        <w:t>, particularly MDD</w:t>
      </w:r>
      <w:r w:rsidR="00E02B18">
        <w:rPr>
          <w:rFonts w:cstheme="minorHAnsi"/>
        </w:rPr>
        <w:t>, ANX, SCZ</w:t>
      </w:r>
      <w:r w:rsidR="005D21A3">
        <w:rPr>
          <w:rFonts w:cstheme="minorHAnsi"/>
        </w:rPr>
        <w:t xml:space="preserve"> and BIP,</w:t>
      </w:r>
      <w:r w:rsidRPr="0097423F">
        <w:rPr>
          <w:rFonts w:cstheme="minorHAnsi"/>
        </w:rPr>
        <w:t xml:space="preserve"> </w:t>
      </w:r>
      <w:r w:rsidR="005163CC">
        <w:rPr>
          <w:rFonts w:cstheme="minorHAnsi"/>
        </w:rPr>
        <w:t>resulted in divergent patterns of genetic</w:t>
      </w:r>
      <w:r w:rsidRPr="0097423F">
        <w:rPr>
          <w:rFonts w:cstheme="minorHAnsi"/>
        </w:rPr>
        <w:t xml:space="preserve"> </w:t>
      </w:r>
      <w:r>
        <w:rPr>
          <w:rFonts w:cstheme="minorHAnsi"/>
        </w:rPr>
        <w:t>associations with e</w:t>
      </w:r>
      <w:r w:rsidRPr="0097423F">
        <w:rPr>
          <w:rFonts w:cstheme="minorHAnsi"/>
        </w:rPr>
        <w:t xml:space="preserve">xternal </w:t>
      </w:r>
      <w:r w:rsidR="005D21A3">
        <w:rPr>
          <w:rFonts w:cstheme="minorHAnsi"/>
        </w:rPr>
        <w:t xml:space="preserve">biobehavioural </w:t>
      </w:r>
      <w:r w:rsidRPr="0097423F">
        <w:rPr>
          <w:rFonts w:cstheme="minorHAnsi"/>
        </w:rPr>
        <w:t xml:space="preserve">traits. </w:t>
      </w:r>
    </w:p>
    <w:p w14:paraId="3A8CEC20" w14:textId="77777777" w:rsidR="00F22C56" w:rsidRPr="002D4E52" w:rsidRDefault="00F22C56" w:rsidP="002D4E52">
      <w:pPr>
        <w:spacing w:before="20" w:line="288" w:lineRule="exact"/>
      </w:pPr>
    </w:p>
    <w:p w14:paraId="76D28F2F" w14:textId="5003E600" w:rsidR="00C428A1" w:rsidRPr="0097423F" w:rsidRDefault="007D32F4" w:rsidP="00C428A1">
      <w:pPr>
        <w:rPr>
          <w:rFonts w:cstheme="minorHAnsi"/>
        </w:rPr>
      </w:pPr>
      <w:r>
        <w:rPr>
          <w:rFonts w:cstheme="minorHAnsi"/>
          <w:noProof/>
        </w:rPr>
        <w:drawing>
          <wp:inline distT="0" distB="0" distL="0" distR="0" wp14:anchorId="409B7E8B" wp14:editId="162EA3BD">
            <wp:extent cx="5731510" cy="4849495"/>
            <wp:effectExtent l="0" t="0" r="2540" b="8255"/>
            <wp:docPr id="1081814762" name="Picture 108181476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814762" name="Picture 1" descr="A diagram of a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849495"/>
                    </a:xfrm>
                    <a:prstGeom prst="rect">
                      <a:avLst/>
                    </a:prstGeom>
                  </pic:spPr>
                </pic:pic>
              </a:graphicData>
            </a:graphic>
          </wp:inline>
        </w:drawing>
      </w:r>
    </w:p>
    <w:p w14:paraId="740116ED" w14:textId="5502D6D0" w:rsidR="062768CA" w:rsidRDefault="062768CA" w:rsidP="062768CA"/>
    <w:p w14:paraId="06CBE3C1" w14:textId="0145BEE6" w:rsidR="00C428A1" w:rsidRDefault="00C428A1" w:rsidP="00C428A1">
      <w:pPr>
        <w:rPr>
          <w:sz w:val="20"/>
          <w:szCs w:val="20"/>
          <w:highlight w:val="green"/>
        </w:rPr>
      </w:pPr>
      <w:r w:rsidRPr="41E0E6B3">
        <w:rPr>
          <w:b/>
          <w:bCs/>
          <w:sz w:val="20"/>
          <w:szCs w:val="20"/>
        </w:rPr>
        <w:lastRenderedPageBreak/>
        <w:t xml:space="preserve">Figure 4. Genetic correlations between 11 major psychiatric disorders and psychological traits. </w:t>
      </w:r>
      <w:r w:rsidRPr="41E0E6B3">
        <w:rPr>
          <w:sz w:val="20"/>
          <w:szCs w:val="20"/>
        </w:rPr>
        <w:t xml:space="preserve">The dots represent genetic correlations estimated using LDSC regression. Correlations with psychiatric disorders uncorrected for p (‘original’) are in </w:t>
      </w:r>
      <w:r w:rsidR="7C672D47" w:rsidRPr="41E0E6B3">
        <w:rPr>
          <w:sz w:val="20"/>
          <w:szCs w:val="20"/>
        </w:rPr>
        <w:t>blue</w:t>
      </w:r>
      <w:r w:rsidRPr="41E0E6B3">
        <w:rPr>
          <w:sz w:val="20"/>
          <w:szCs w:val="20"/>
        </w:rPr>
        <w:t xml:space="preserve">, with psychiatric disorders corrected for p </w:t>
      </w:r>
      <w:r w:rsidR="1873B0F2" w:rsidRPr="41E0E6B3">
        <w:rPr>
          <w:sz w:val="20"/>
          <w:szCs w:val="20"/>
        </w:rPr>
        <w:t xml:space="preserve">(‘non-p’) </w:t>
      </w:r>
      <w:r w:rsidRPr="41E0E6B3">
        <w:rPr>
          <w:sz w:val="20"/>
          <w:szCs w:val="20"/>
        </w:rPr>
        <w:t xml:space="preserve">in green. Error bars represent 95% confidence intervals. Red </w:t>
      </w:r>
      <w:r w:rsidR="650CED31" w:rsidRPr="41E0E6B3">
        <w:rPr>
          <w:sz w:val="20"/>
          <w:szCs w:val="20"/>
        </w:rPr>
        <w:t>asterisks</w:t>
      </w:r>
      <w:r w:rsidRPr="41E0E6B3">
        <w:rPr>
          <w:sz w:val="20"/>
          <w:szCs w:val="20"/>
        </w:rPr>
        <w:t xml:space="preserve"> indicate a statistically significant (FDR-corrected </w:t>
      </w:r>
      <w:r w:rsidRPr="41E0E6B3">
        <w:rPr>
          <w:i/>
          <w:iCs/>
          <w:sz w:val="20"/>
          <w:szCs w:val="20"/>
        </w:rPr>
        <w:t>P</w:t>
      </w:r>
      <w:r w:rsidRPr="41E0E6B3">
        <w:rPr>
          <w:sz w:val="20"/>
          <w:szCs w:val="20"/>
        </w:rPr>
        <w:t> &lt; 0.05, two-tailed test) difference</w:t>
      </w:r>
      <w:r w:rsidR="62896710" w:rsidRPr="41E0E6B3">
        <w:rPr>
          <w:sz w:val="20"/>
          <w:szCs w:val="20"/>
        </w:rPr>
        <w:t>s</w:t>
      </w:r>
      <w:r w:rsidRPr="41E0E6B3">
        <w:rPr>
          <w:sz w:val="20"/>
          <w:szCs w:val="20"/>
        </w:rPr>
        <w:t xml:space="preserve"> in the magnitude of the correlation with disorders uncorrected for p versus disorders corrected for p. Exact </w:t>
      </w:r>
      <w:r w:rsidRPr="41E0E6B3">
        <w:rPr>
          <w:i/>
          <w:iCs/>
          <w:sz w:val="20"/>
          <w:szCs w:val="20"/>
        </w:rPr>
        <w:t>P</w:t>
      </w:r>
      <w:r w:rsidRPr="41E0E6B3">
        <w:rPr>
          <w:sz w:val="20"/>
          <w:szCs w:val="20"/>
        </w:rPr>
        <w:t> values for all associations are reported in Supplementary Table 40. The FDR correction was applied based on all genetic correlations tested (including those reported in Supplementary Figures 20-22). Source GWASs are listed in Supplementary Table 41.</w:t>
      </w:r>
    </w:p>
    <w:p w14:paraId="56ED2952" w14:textId="77777777" w:rsidR="00C428A1" w:rsidRDefault="00C428A1" w:rsidP="00C428A1">
      <w:pPr>
        <w:rPr>
          <w:rFonts w:cstheme="minorHAnsi"/>
        </w:rPr>
      </w:pPr>
    </w:p>
    <w:p w14:paraId="5C136D6A" w14:textId="77777777" w:rsidR="00B514C4" w:rsidRDefault="00B514C4">
      <w:pPr>
        <w:rPr>
          <w:rFonts w:cstheme="minorHAnsi"/>
        </w:rPr>
      </w:pPr>
    </w:p>
    <w:p w14:paraId="71EA461D" w14:textId="2AF43317" w:rsidR="00924FDA" w:rsidRPr="00924FDA" w:rsidRDefault="024F81CF" w:rsidP="00EE3AE1">
      <w:pPr>
        <w:pStyle w:val="Heading1"/>
        <w:spacing w:beforeLines="20" w:before="48" w:line="288" w:lineRule="exact"/>
        <w:rPr>
          <w:rFonts w:asciiTheme="minorHAnsi" w:hAnsiTheme="minorHAnsi" w:cstheme="minorHAnsi"/>
        </w:rPr>
      </w:pPr>
      <w:r w:rsidRPr="00464885">
        <w:rPr>
          <w:rFonts w:asciiTheme="minorHAnsi" w:hAnsiTheme="minorHAnsi" w:cstheme="minorHAnsi"/>
        </w:rPr>
        <w:t xml:space="preserve">DISCUSSION </w:t>
      </w:r>
    </w:p>
    <w:p w14:paraId="6C4399B4" w14:textId="328432A4" w:rsidR="24ED4993" w:rsidRPr="00464885" w:rsidRDefault="24ED4993" w:rsidP="00EE3AE1">
      <w:pPr>
        <w:spacing w:beforeLines="20" w:before="48" w:line="288" w:lineRule="exact"/>
        <w:rPr>
          <w:rFonts w:eastAsia="Calibri" w:cstheme="minorHAnsi"/>
        </w:rPr>
      </w:pPr>
    </w:p>
    <w:p w14:paraId="618ADF38" w14:textId="1DB24D78" w:rsidR="005308F8" w:rsidRPr="00643E37" w:rsidRDefault="00D16665" w:rsidP="00EE3AE1">
      <w:pPr>
        <w:spacing w:beforeLines="20" w:before="48" w:line="288" w:lineRule="exact"/>
        <w:rPr>
          <w:rFonts w:eastAsia="Calibri" w:cstheme="minorHAnsi"/>
          <w:color w:val="000000" w:themeColor="text1"/>
        </w:rPr>
      </w:pPr>
      <w:r>
        <w:rPr>
          <w:lang w:val="en"/>
        </w:rPr>
        <w:t>We</w:t>
      </w:r>
      <w:r w:rsidRPr="0434E808">
        <w:rPr>
          <w:lang w:val="en"/>
        </w:rPr>
        <w:t xml:space="preserve"> </w:t>
      </w:r>
      <w:r>
        <w:rPr>
          <w:lang w:val="en"/>
        </w:rPr>
        <w:t>isolated</w:t>
      </w:r>
      <w:r w:rsidRPr="0434E808">
        <w:rPr>
          <w:lang w:val="en"/>
        </w:rPr>
        <w:t xml:space="preserve"> </w:t>
      </w:r>
      <w:r>
        <w:rPr>
          <w:lang w:val="en"/>
        </w:rPr>
        <w:t>transdiagnostic</w:t>
      </w:r>
      <w:r w:rsidRPr="0434E808">
        <w:rPr>
          <w:lang w:val="en"/>
        </w:rPr>
        <w:t xml:space="preserve"> genetic effects across 11 </w:t>
      </w:r>
      <w:r>
        <w:rPr>
          <w:lang w:val="en"/>
        </w:rPr>
        <w:t xml:space="preserve">major </w:t>
      </w:r>
      <w:r w:rsidRPr="0434E808">
        <w:rPr>
          <w:lang w:val="en"/>
        </w:rPr>
        <w:t xml:space="preserve">psychiatric disorders from genetic effects specific to each </w:t>
      </w:r>
      <w:r>
        <w:rPr>
          <w:lang w:val="en"/>
        </w:rPr>
        <w:t xml:space="preserve">psychiatric condition. We uncovered differences in the genetic architecture of each disorder, identifying novel genome-wide significant SNP associations for four psychiatric conditions —schizophrenia, bipolar disorder, </w:t>
      </w:r>
      <w:proofErr w:type="gramStart"/>
      <w:r>
        <w:rPr>
          <w:lang w:val="en"/>
        </w:rPr>
        <w:t>ADHD</w:t>
      </w:r>
      <w:proofErr w:type="gramEnd"/>
      <w:r>
        <w:rPr>
          <w:lang w:val="en"/>
        </w:rPr>
        <w:t xml:space="preserve"> and anorexia nervosa— and specific changes in tissue enrichment.  </w:t>
      </w:r>
      <w:r w:rsidR="00900508">
        <w:rPr>
          <w:lang w:val="en"/>
        </w:rPr>
        <w:t>The</w:t>
      </w:r>
      <w:r>
        <w:rPr>
          <w:lang w:val="en"/>
        </w:rPr>
        <w:t xml:space="preserve"> </w:t>
      </w:r>
      <w:r w:rsidR="00900508">
        <w:rPr>
          <w:lang w:val="en"/>
        </w:rPr>
        <w:t xml:space="preserve">greatest shift we observed, however, was in the genetic relationships between disorders, which changed substantially after considering transdiagnostic effects. </w:t>
      </w:r>
      <w:r w:rsidR="001665AB">
        <w:rPr>
          <w:lang w:val="en"/>
        </w:rPr>
        <w:t xml:space="preserve">Genetic effects associated with individual disorders beyond p also showed a greater degree of specificity in their </w:t>
      </w:r>
      <w:r w:rsidR="00977F72">
        <w:rPr>
          <w:lang w:val="en"/>
        </w:rPr>
        <w:t xml:space="preserve">genetic </w:t>
      </w:r>
      <w:r w:rsidR="00C841DA">
        <w:rPr>
          <w:lang w:val="en"/>
        </w:rPr>
        <w:t>correlations</w:t>
      </w:r>
      <w:r w:rsidR="001665AB">
        <w:rPr>
          <w:lang w:val="en"/>
        </w:rPr>
        <w:t xml:space="preserve"> with external biobehavioral traits, particularly health-related and psychological traits. </w:t>
      </w:r>
      <w:r w:rsidR="00977F72">
        <w:rPr>
          <w:lang w:val="en"/>
        </w:rPr>
        <w:t>By separating</w:t>
      </w:r>
      <w:r w:rsidR="00977F72" w:rsidRPr="00977F72">
        <w:t xml:space="preserve"> genetic influences into </w:t>
      </w:r>
      <w:r w:rsidR="00977F72">
        <w:t xml:space="preserve">a </w:t>
      </w:r>
      <w:proofErr w:type="gramStart"/>
      <w:r w:rsidR="002D4E52" w:rsidRPr="00977F72">
        <w:t xml:space="preserve">shared </w:t>
      </w:r>
      <w:r w:rsidR="002D4E52">
        <w:t xml:space="preserve">and specific </w:t>
      </w:r>
      <w:r w:rsidR="002D4E52" w:rsidRPr="00977F72">
        <w:t>component</w:t>
      </w:r>
      <w:r w:rsidR="002D4E52">
        <w:t>s</w:t>
      </w:r>
      <w:proofErr w:type="gramEnd"/>
      <w:r w:rsidR="00977F72">
        <w:t xml:space="preserve">, we provide novel insight into the genetic architecture, biology and comorbidity between psychiatric conditions that can inform diagnostic nomenclature and treatment research. </w:t>
      </w:r>
    </w:p>
    <w:p w14:paraId="1580FFD6" w14:textId="77777777" w:rsidR="003B1F15" w:rsidRDefault="003B1F15" w:rsidP="00EE3AE1">
      <w:pPr>
        <w:spacing w:beforeLines="20" w:before="48" w:line="288" w:lineRule="exact"/>
        <w:rPr>
          <w:rFonts w:eastAsia="Calibri" w:cstheme="minorHAnsi"/>
          <w:color w:val="000000" w:themeColor="text1"/>
        </w:rPr>
      </w:pPr>
    </w:p>
    <w:p w14:paraId="2DB08666" w14:textId="20910A3A" w:rsidR="005308F8" w:rsidRDefault="008D7917" w:rsidP="0434E808">
      <w:pPr>
        <w:spacing w:beforeLines="20" w:before="48" w:line="288" w:lineRule="exact"/>
        <w:rPr>
          <w:rFonts w:eastAsia="Calibri"/>
          <w:color w:val="000000" w:themeColor="text1"/>
        </w:rPr>
      </w:pPr>
      <w:r>
        <w:rPr>
          <w:rFonts w:eastAsia="Calibri"/>
          <w:color w:val="000000" w:themeColor="text1"/>
        </w:rPr>
        <w:t>While our</w:t>
      </w:r>
      <w:r w:rsidR="003F31AC" w:rsidRPr="0434E808">
        <w:rPr>
          <w:rFonts w:eastAsia="Calibri"/>
          <w:color w:val="000000" w:themeColor="text1"/>
        </w:rPr>
        <w:t xml:space="preserve"> </w:t>
      </w:r>
      <w:r w:rsidR="0023265C" w:rsidRPr="0434E808">
        <w:rPr>
          <w:rFonts w:eastAsia="Calibri"/>
          <w:color w:val="000000" w:themeColor="text1"/>
        </w:rPr>
        <w:t xml:space="preserve">non-p GWA analyses revealed fewer genome-wide significant </w:t>
      </w:r>
      <w:r>
        <w:rPr>
          <w:rFonts w:eastAsia="Calibri"/>
          <w:color w:val="000000" w:themeColor="text1"/>
        </w:rPr>
        <w:t>SNP associations</w:t>
      </w:r>
      <w:r w:rsidRPr="0434E808">
        <w:rPr>
          <w:rFonts w:eastAsia="Calibri"/>
          <w:color w:val="000000" w:themeColor="text1"/>
        </w:rPr>
        <w:t xml:space="preserve"> </w:t>
      </w:r>
      <w:r w:rsidR="0023265C" w:rsidRPr="0434E808">
        <w:rPr>
          <w:rFonts w:eastAsia="Calibri"/>
          <w:color w:val="000000" w:themeColor="text1"/>
        </w:rPr>
        <w:t>than the GWA analyses uncorrected for p</w:t>
      </w:r>
      <w:r>
        <w:rPr>
          <w:rFonts w:eastAsia="Calibri"/>
          <w:color w:val="000000" w:themeColor="text1"/>
        </w:rPr>
        <w:t>,</w:t>
      </w:r>
      <w:r w:rsidR="0023265C" w:rsidRPr="0434E808">
        <w:rPr>
          <w:rFonts w:eastAsia="Calibri"/>
          <w:color w:val="000000" w:themeColor="text1"/>
        </w:rPr>
        <w:t xml:space="preserve"> </w:t>
      </w:r>
      <w:r>
        <w:rPr>
          <w:rFonts w:eastAsia="Calibri"/>
          <w:color w:val="000000" w:themeColor="text1"/>
        </w:rPr>
        <w:t>they</w:t>
      </w:r>
      <w:r w:rsidRPr="0434E808">
        <w:rPr>
          <w:rFonts w:eastAsia="Calibri"/>
          <w:color w:val="000000" w:themeColor="text1"/>
        </w:rPr>
        <w:t xml:space="preserve"> </w:t>
      </w:r>
      <w:r w:rsidR="00E150BE">
        <w:rPr>
          <w:rFonts w:eastAsia="Calibri"/>
          <w:color w:val="000000" w:themeColor="text1"/>
        </w:rPr>
        <w:t>uncovered several novel trait</w:t>
      </w:r>
      <w:r w:rsidR="000042C3">
        <w:rPr>
          <w:rFonts w:eastAsia="Calibri"/>
          <w:color w:val="000000" w:themeColor="text1"/>
        </w:rPr>
        <w:t>-</w:t>
      </w:r>
      <w:r w:rsidR="00E150BE">
        <w:rPr>
          <w:rFonts w:eastAsia="Calibri"/>
          <w:color w:val="000000" w:themeColor="text1"/>
        </w:rPr>
        <w:t xml:space="preserve">specific hits. For example, </w:t>
      </w:r>
      <w:r w:rsidR="00E150BE" w:rsidRPr="00436364">
        <w:rPr>
          <w:rFonts w:eastAsia="Calibri"/>
          <w:color w:val="000000" w:themeColor="text1"/>
        </w:rPr>
        <w:t xml:space="preserve">of the </w:t>
      </w:r>
      <w:r w:rsidR="2A9A6905" w:rsidRPr="00436364">
        <w:rPr>
          <w:rFonts w:eastAsia="Calibri"/>
          <w:color w:val="000000" w:themeColor="text1"/>
        </w:rPr>
        <w:t>17</w:t>
      </w:r>
      <w:r w:rsidR="006252A2" w:rsidRPr="00436364">
        <w:rPr>
          <w:rFonts w:eastAsia="Calibri"/>
          <w:color w:val="000000" w:themeColor="text1"/>
        </w:rPr>
        <w:t xml:space="preserve"> </w:t>
      </w:r>
      <w:r w:rsidR="0023265C" w:rsidRPr="00436364">
        <w:rPr>
          <w:rFonts w:eastAsia="Calibri"/>
          <w:color w:val="000000" w:themeColor="text1"/>
        </w:rPr>
        <w:t xml:space="preserve">novel SNP associations with </w:t>
      </w:r>
      <w:r w:rsidR="005A0265">
        <w:rPr>
          <w:rFonts w:eastAsia="Calibri"/>
          <w:color w:val="000000" w:themeColor="text1"/>
        </w:rPr>
        <w:t>SCZ</w:t>
      </w:r>
      <w:r w:rsidR="00E150BE" w:rsidRPr="00436364">
        <w:rPr>
          <w:rFonts w:eastAsia="Calibri"/>
          <w:color w:val="000000" w:themeColor="text1"/>
        </w:rPr>
        <w:t xml:space="preserve">, the top hit was </w:t>
      </w:r>
      <w:r w:rsidR="0023265C" w:rsidRPr="00436364">
        <w:rPr>
          <w:rFonts w:eastAsia="Calibri"/>
          <w:color w:val="000000" w:themeColor="text1"/>
        </w:rPr>
        <w:t>a</w:t>
      </w:r>
      <w:r w:rsidR="00E150BE" w:rsidRPr="00436364">
        <w:rPr>
          <w:rFonts w:eastAsia="Calibri"/>
          <w:color w:val="000000" w:themeColor="text1"/>
        </w:rPr>
        <w:t>n intronic</w:t>
      </w:r>
      <w:r w:rsidR="0023265C" w:rsidRPr="00436364">
        <w:rPr>
          <w:rFonts w:eastAsia="Calibri"/>
          <w:color w:val="000000" w:themeColor="text1"/>
        </w:rPr>
        <w:t xml:space="preserve"> SNP (</w:t>
      </w:r>
      <w:r w:rsidR="34180933" w:rsidRPr="00436364">
        <w:rPr>
          <w:rFonts w:ascii="Calibri" w:hAnsi="Calibri" w:cs="Calibri"/>
          <w:color w:val="000000" w:themeColor="text1"/>
        </w:rPr>
        <w:t>rs693906</w:t>
      </w:r>
      <w:r w:rsidR="0023265C" w:rsidRPr="00436364">
        <w:rPr>
          <w:rFonts w:eastAsia="Calibri"/>
          <w:color w:val="000000" w:themeColor="text1"/>
        </w:rPr>
        <w:t>) in a gene (</w:t>
      </w:r>
      <w:r w:rsidR="53FEDEE9" w:rsidRPr="00436364">
        <w:rPr>
          <w:rFonts w:ascii="Calibri" w:hAnsi="Calibri" w:cs="Calibri"/>
          <w:color w:val="000000" w:themeColor="text1"/>
        </w:rPr>
        <w:t>SLC44A4</w:t>
      </w:r>
      <w:r w:rsidR="0023265C" w:rsidRPr="00436364">
        <w:rPr>
          <w:rFonts w:eastAsia="Calibri"/>
          <w:color w:val="000000" w:themeColor="text1"/>
        </w:rPr>
        <w:t xml:space="preserve">) </w:t>
      </w:r>
      <w:r w:rsidR="00CF71DC">
        <w:rPr>
          <w:rFonts w:eastAsia="Calibri"/>
          <w:color w:val="000000" w:themeColor="text1"/>
        </w:rPr>
        <w:t xml:space="preserve">previously found to be </w:t>
      </w:r>
      <w:r w:rsidR="0023265C" w:rsidRPr="00436364">
        <w:rPr>
          <w:rFonts w:eastAsia="Calibri"/>
          <w:color w:val="000000" w:themeColor="text1"/>
        </w:rPr>
        <w:t xml:space="preserve">associated with </w:t>
      </w:r>
      <w:r w:rsidR="5111712C" w:rsidRPr="00436364">
        <w:rPr>
          <w:rFonts w:eastAsia="Calibri"/>
          <w:color w:val="000000" w:themeColor="text1"/>
        </w:rPr>
        <w:t>schizophrenia in a Japanese sample</w:t>
      </w:r>
      <w:r w:rsidR="7373AC1D" w:rsidRPr="00436364">
        <w:rPr>
          <w:rFonts w:eastAsia="Calibri"/>
          <w:color w:val="000000" w:themeColor="text1"/>
        </w:rPr>
        <w:t xml:space="preserve"> </w:t>
      </w:r>
      <w:r w:rsidR="00245D2C" w:rsidRPr="00436364">
        <w:rPr>
          <w:rFonts w:eastAsia="Calibri"/>
          <w:color w:val="000000" w:themeColor="text1"/>
        </w:rPr>
        <w:fldChar w:fldCharType="begin">
          <w:fldData xml:space="preserve">PEVuZE5vdGU+PENpdGU+PEF1dGhvcj5ZYW1hZGE8L0F1dGhvcj48WWVhcj4yMDE1PC9ZZWFyPjxS
ZWNOdW0+NTQ4PC9SZWNOdW0+PERpc3BsYXlUZXh0PjxzdHlsZSBmYWNlPSJzdXBlcnNjcmlwdCI+
MzE8L3N0eWxlPjwvRGlzcGxheVRleHQ+PHJlY29yZD48cmVjLW51bWJlcj41NDg8L3JlYy1udW1i
ZXI+PGZvcmVpZ24ta2V5cz48a2V5IGFwcD0iRU4iIGRiLWlkPSJ3YXpycDJzZmF4eGVyaWV0eHA2
NXBlYTR6emF0c3M1czIyNXoiIHRpbWVzdGFtcD0iMTcwMjk4MDgwMSIgZ3VpZD0iMzljMjk5Njgt
ZjFlNC00OGEwLWIzZjgtYTIzNTI5Yjk1ZDYzIj41NDg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ZYW1hZGE8L0F1dGhvcj48WWVhcj4yMDE1PC9ZZWFyPjxS
ZWNOdW0+NTQ4PC9SZWNOdW0+PERpc3BsYXlUZXh0PjxzdHlsZSBmYWNlPSJzdXBlcnNjcmlwdCI+
MzE8L3N0eWxlPjwvRGlzcGxheVRleHQ+PHJlY29yZD48cmVjLW51bWJlcj41NDg8L3JlYy1udW1i
ZXI+PGZvcmVpZ24ta2V5cz48a2V5IGFwcD0iRU4iIGRiLWlkPSJ3YXpycDJzZmF4eGVyaWV0eHA2
NXBlYTR6emF0c3M1czIyNXoiIHRpbWVzdGFtcD0iMTcwMjk4MDgwMSIgZ3VpZD0iMzljMjk5Njgt
ZjFlNC00OGEwLWIzZjgtYTIzNTI5Yjk1ZDYzIj41NDg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45D2C" w:rsidRPr="00436364">
        <w:rPr>
          <w:rFonts w:eastAsia="Calibri"/>
          <w:color w:val="000000" w:themeColor="text1"/>
        </w:rPr>
      </w:r>
      <w:r w:rsidR="00245D2C" w:rsidRPr="00436364">
        <w:rPr>
          <w:rFonts w:eastAsia="Calibri"/>
          <w:color w:val="000000" w:themeColor="text1"/>
        </w:rPr>
        <w:fldChar w:fldCharType="separate"/>
      </w:r>
      <w:r w:rsidR="00F83571" w:rsidRPr="00F83571">
        <w:rPr>
          <w:rFonts w:eastAsia="Calibri"/>
          <w:noProof/>
          <w:color w:val="000000" w:themeColor="text1"/>
          <w:vertAlign w:val="superscript"/>
        </w:rPr>
        <w:t>31</w:t>
      </w:r>
      <w:r w:rsidR="00245D2C" w:rsidRPr="00436364">
        <w:rPr>
          <w:rFonts w:eastAsia="Calibri"/>
          <w:color w:val="000000" w:themeColor="text1"/>
        </w:rPr>
        <w:fldChar w:fldCharType="end"/>
      </w:r>
      <w:r w:rsidR="00BA09B3" w:rsidRPr="00436364">
        <w:rPr>
          <w:rFonts w:eastAsia="Calibri"/>
          <w:color w:val="000000" w:themeColor="text1"/>
        </w:rPr>
        <w:t xml:space="preserve">. </w:t>
      </w:r>
      <w:r w:rsidR="00DC639F" w:rsidRPr="00436364">
        <w:rPr>
          <w:rFonts w:eastAsia="Calibri"/>
          <w:color w:val="000000" w:themeColor="text1"/>
        </w:rPr>
        <w:t>S</w:t>
      </w:r>
      <w:r w:rsidR="00DC639F">
        <w:rPr>
          <w:rFonts w:eastAsia="Calibri"/>
          <w:color w:val="000000" w:themeColor="text1"/>
        </w:rPr>
        <w:t>uch n</w:t>
      </w:r>
      <w:r w:rsidR="00DC639F" w:rsidRPr="0434E808">
        <w:rPr>
          <w:rFonts w:eastAsia="Calibri"/>
          <w:color w:val="000000" w:themeColor="text1"/>
        </w:rPr>
        <w:t xml:space="preserve">ovel </w:t>
      </w:r>
      <w:r w:rsidR="00BA09B3" w:rsidRPr="0434E808">
        <w:rPr>
          <w:rFonts w:eastAsia="Calibri"/>
          <w:color w:val="000000" w:themeColor="text1"/>
        </w:rPr>
        <w:t xml:space="preserve">non-p SNPs </w:t>
      </w:r>
      <w:r w:rsidR="00DC639F">
        <w:rPr>
          <w:rFonts w:eastAsia="Calibri"/>
          <w:color w:val="000000" w:themeColor="text1"/>
        </w:rPr>
        <w:t>associations</w:t>
      </w:r>
      <w:r w:rsidR="00BA09B3" w:rsidRPr="0434E808">
        <w:rPr>
          <w:rFonts w:eastAsia="Calibri"/>
          <w:color w:val="000000" w:themeColor="text1"/>
        </w:rPr>
        <w:t xml:space="preserve"> might provide </w:t>
      </w:r>
      <w:r w:rsidR="00DC639F">
        <w:rPr>
          <w:rFonts w:eastAsia="Calibri"/>
          <w:color w:val="000000" w:themeColor="text1"/>
        </w:rPr>
        <w:t xml:space="preserve">new </w:t>
      </w:r>
      <w:r w:rsidR="00BA09B3" w:rsidRPr="0434E808">
        <w:rPr>
          <w:rFonts w:eastAsia="Calibri"/>
          <w:color w:val="000000" w:themeColor="text1"/>
        </w:rPr>
        <w:t xml:space="preserve">leads </w:t>
      </w:r>
      <w:r w:rsidR="00DC639F">
        <w:rPr>
          <w:rFonts w:eastAsia="Calibri"/>
          <w:color w:val="000000" w:themeColor="text1"/>
        </w:rPr>
        <w:t>to uncover</w:t>
      </w:r>
      <w:r w:rsidR="00DC639F" w:rsidRPr="0434E808">
        <w:rPr>
          <w:rFonts w:eastAsia="Calibri"/>
          <w:color w:val="000000" w:themeColor="text1"/>
        </w:rPr>
        <w:t xml:space="preserve"> </w:t>
      </w:r>
      <w:r w:rsidR="00BA09B3" w:rsidRPr="0434E808">
        <w:rPr>
          <w:rFonts w:eastAsia="Calibri"/>
          <w:color w:val="000000" w:themeColor="text1"/>
        </w:rPr>
        <w:t>biological pathways specific to schizophrenia.</w:t>
      </w:r>
      <w:r w:rsidR="00656722" w:rsidRPr="0434E808">
        <w:rPr>
          <w:rFonts w:eastAsia="Calibri"/>
          <w:color w:val="000000" w:themeColor="text1"/>
        </w:rPr>
        <w:t xml:space="preserve"> </w:t>
      </w:r>
      <w:r w:rsidR="00DC639F">
        <w:rPr>
          <w:rFonts w:eastAsia="Calibri"/>
          <w:color w:val="000000" w:themeColor="text1"/>
        </w:rPr>
        <w:t>O</w:t>
      </w:r>
      <w:r w:rsidR="00C402A4" w:rsidRPr="0434E808">
        <w:rPr>
          <w:rFonts w:eastAsia="Calibri"/>
          <w:color w:val="000000" w:themeColor="text1"/>
        </w:rPr>
        <w:t xml:space="preserve">ur analyses mapping risk variants to gene sets and tissue expression </w:t>
      </w:r>
      <w:r w:rsidR="00DC639F">
        <w:rPr>
          <w:rFonts w:eastAsia="Calibri"/>
          <w:color w:val="000000" w:themeColor="text1"/>
        </w:rPr>
        <w:t>revealed</w:t>
      </w:r>
      <w:r w:rsidR="00DC639F" w:rsidRPr="0434E808">
        <w:rPr>
          <w:rFonts w:eastAsia="Calibri"/>
          <w:color w:val="000000" w:themeColor="text1"/>
        </w:rPr>
        <w:t xml:space="preserve"> </w:t>
      </w:r>
      <w:r w:rsidR="00DC639F">
        <w:rPr>
          <w:rFonts w:eastAsia="Calibri"/>
          <w:color w:val="000000" w:themeColor="text1"/>
        </w:rPr>
        <w:t>specific</w:t>
      </w:r>
      <w:r w:rsidR="00C402A4" w:rsidRPr="0434E808">
        <w:rPr>
          <w:rFonts w:eastAsia="Calibri"/>
          <w:color w:val="000000" w:themeColor="text1"/>
        </w:rPr>
        <w:t xml:space="preserve"> </w:t>
      </w:r>
      <w:r w:rsidR="00DC639F">
        <w:rPr>
          <w:rFonts w:eastAsia="Calibri"/>
          <w:color w:val="000000" w:themeColor="text1"/>
        </w:rPr>
        <w:t xml:space="preserve">changes in tissue enrichment beyond transdiagnostic effects, </w:t>
      </w:r>
      <w:r w:rsidR="008E08F6">
        <w:rPr>
          <w:rFonts w:eastAsia="Calibri"/>
          <w:color w:val="000000" w:themeColor="text1"/>
        </w:rPr>
        <w:t>these</w:t>
      </w:r>
      <w:r w:rsidR="00DC639F">
        <w:rPr>
          <w:rFonts w:eastAsia="Calibri"/>
          <w:color w:val="000000" w:themeColor="text1"/>
        </w:rPr>
        <w:t xml:space="preserve"> were almost exclusively observed for </w:t>
      </w:r>
      <w:r w:rsidR="005A0265">
        <w:rPr>
          <w:rFonts w:eastAsia="Calibri"/>
          <w:color w:val="000000" w:themeColor="text1"/>
        </w:rPr>
        <w:t>SCZ and BIP</w:t>
      </w:r>
      <w:r w:rsidR="00DC639F">
        <w:rPr>
          <w:rFonts w:eastAsia="Calibri"/>
          <w:color w:val="000000" w:themeColor="text1"/>
        </w:rPr>
        <w:t>.</w:t>
      </w:r>
      <w:r w:rsidR="00C402A4" w:rsidRPr="0434E808">
        <w:rPr>
          <w:rFonts w:eastAsia="Calibri"/>
          <w:color w:val="000000" w:themeColor="text1"/>
        </w:rPr>
        <w:t xml:space="preserve"> </w:t>
      </w:r>
      <w:r w:rsidR="001E5FA4" w:rsidRPr="001E5FA4">
        <w:rPr>
          <w:rFonts w:eastAsia="Calibri"/>
          <w:color w:val="000000" w:themeColor="text1"/>
        </w:rPr>
        <w:t xml:space="preserve">SNP </w:t>
      </w:r>
      <w:proofErr w:type="spellStart"/>
      <w:r w:rsidR="001E5FA4" w:rsidRPr="001E5FA4">
        <w:rPr>
          <w:rFonts w:eastAsia="Calibri"/>
          <w:color w:val="000000" w:themeColor="text1"/>
        </w:rPr>
        <w:t>heritabilities</w:t>
      </w:r>
      <w:proofErr w:type="spellEnd"/>
      <w:r w:rsidR="001E5FA4" w:rsidRPr="001E5FA4">
        <w:rPr>
          <w:rFonts w:eastAsia="Calibri"/>
          <w:color w:val="000000" w:themeColor="text1"/>
        </w:rPr>
        <w:t xml:space="preserve"> for most disorders remained stable when accounting for transdiagnostic effects, with the notable exceptions of MDD and ANX, which exhibited significant reductions in genetic variance.</w:t>
      </w:r>
    </w:p>
    <w:p w14:paraId="19A9FF69" w14:textId="77777777" w:rsidR="00C402A4" w:rsidRDefault="00C402A4" w:rsidP="00EE3AE1">
      <w:pPr>
        <w:spacing w:beforeLines="20" w:before="48" w:line="288" w:lineRule="exact"/>
        <w:rPr>
          <w:rFonts w:eastAsia="Calibri" w:cstheme="minorHAnsi"/>
          <w:color w:val="000000" w:themeColor="text1"/>
        </w:rPr>
      </w:pPr>
    </w:p>
    <w:p w14:paraId="14E453F1" w14:textId="14CB3254" w:rsidR="004B7EFC" w:rsidRDefault="00BD4CDB" w:rsidP="00EE3AE1">
      <w:pPr>
        <w:spacing w:beforeLines="20" w:before="48" w:line="288" w:lineRule="exact"/>
        <w:rPr>
          <w:rFonts w:eastAsia="Calibri" w:cstheme="minorHAnsi"/>
          <w:color w:val="000000" w:themeColor="text1"/>
        </w:rPr>
      </w:pPr>
      <w:r>
        <w:rPr>
          <w:rFonts w:eastAsia="Calibri" w:cstheme="minorHAnsi"/>
          <w:color w:val="000000" w:themeColor="text1"/>
        </w:rPr>
        <w:t xml:space="preserve">We were particularly interested in investigating the </w:t>
      </w:r>
      <w:r w:rsidRPr="00BD4CDB">
        <w:rPr>
          <w:rFonts w:eastAsia="Calibri" w:cstheme="minorHAnsi"/>
          <w:color w:val="000000" w:themeColor="text1"/>
        </w:rPr>
        <w:t xml:space="preserve">genetic </w:t>
      </w:r>
      <w:r>
        <w:rPr>
          <w:rFonts w:eastAsia="Calibri" w:cstheme="minorHAnsi"/>
          <w:color w:val="000000" w:themeColor="text1"/>
        </w:rPr>
        <w:t xml:space="preserve">correlations between psychiatric </w:t>
      </w:r>
      <w:r w:rsidR="00EF7648">
        <w:rPr>
          <w:rFonts w:eastAsia="Calibri" w:cstheme="minorHAnsi"/>
          <w:color w:val="000000" w:themeColor="text1"/>
        </w:rPr>
        <w:t xml:space="preserve">disorders. </w:t>
      </w:r>
      <w:r w:rsidR="004E6B92">
        <w:rPr>
          <w:rFonts w:eastAsia="Calibri" w:cstheme="minorHAnsi"/>
          <w:color w:val="000000" w:themeColor="text1"/>
        </w:rPr>
        <w:t xml:space="preserve">We found that removing transdiagnostic genetic effects significantly changed genetic relationships between psychiatric </w:t>
      </w:r>
      <w:r w:rsidR="00EF7648">
        <w:rPr>
          <w:rFonts w:eastAsia="Calibri" w:cstheme="minorHAnsi"/>
          <w:color w:val="000000" w:themeColor="text1"/>
        </w:rPr>
        <w:t>conditions</w:t>
      </w:r>
      <w:r w:rsidR="004E6B92">
        <w:rPr>
          <w:rFonts w:eastAsia="Calibri" w:cstheme="minorHAnsi"/>
          <w:color w:val="000000" w:themeColor="text1"/>
        </w:rPr>
        <w:t xml:space="preserve">. </w:t>
      </w:r>
      <w:r w:rsidR="00EF7648">
        <w:rPr>
          <w:rFonts w:eastAsia="Calibri" w:cstheme="minorHAnsi"/>
          <w:color w:val="000000" w:themeColor="text1"/>
        </w:rPr>
        <w:t xml:space="preserve">While some </w:t>
      </w:r>
      <w:r w:rsidR="004E6B92">
        <w:rPr>
          <w:rFonts w:eastAsia="Calibri" w:cstheme="minorHAnsi"/>
          <w:color w:val="000000" w:themeColor="text1"/>
        </w:rPr>
        <w:t>genetic correlations</w:t>
      </w:r>
      <w:r w:rsidR="00EF7648">
        <w:rPr>
          <w:rFonts w:eastAsia="Calibri" w:cstheme="minorHAnsi"/>
          <w:color w:val="000000" w:themeColor="text1"/>
        </w:rPr>
        <w:t xml:space="preserve"> showed a </w:t>
      </w:r>
      <w:r w:rsidR="004E6B92">
        <w:rPr>
          <w:rFonts w:eastAsia="Calibri" w:cstheme="minorHAnsi"/>
          <w:color w:val="000000" w:themeColor="text1"/>
        </w:rPr>
        <w:t xml:space="preserve">reduction in </w:t>
      </w:r>
      <w:r w:rsidR="00EF7648">
        <w:rPr>
          <w:rFonts w:eastAsia="Calibri" w:cstheme="minorHAnsi"/>
          <w:color w:val="000000" w:themeColor="text1"/>
        </w:rPr>
        <w:t>magnitude,</w:t>
      </w:r>
      <w:r w:rsidR="004E6B92">
        <w:rPr>
          <w:rFonts w:eastAsia="Calibri" w:cstheme="minorHAnsi"/>
          <w:color w:val="000000" w:themeColor="text1"/>
        </w:rPr>
        <w:t xml:space="preserve"> the </w:t>
      </w:r>
      <w:r w:rsidR="00EF7648">
        <w:rPr>
          <w:rFonts w:eastAsia="Calibri" w:cstheme="minorHAnsi"/>
          <w:color w:val="000000" w:themeColor="text1"/>
        </w:rPr>
        <w:t xml:space="preserve">pattern of genetic correlations between several disorders </w:t>
      </w:r>
      <w:r w:rsidR="004E6B92">
        <w:rPr>
          <w:rFonts w:eastAsia="Calibri" w:cstheme="minorHAnsi"/>
          <w:color w:val="000000" w:themeColor="text1"/>
        </w:rPr>
        <w:t>shifted dramatically, highlighting discrepancies between diagnostic nosology and</w:t>
      </w:r>
      <w:r w:rsidR="00395454">
        <w:rPr>
          <w:rFonts w:eastAsia="Calibri" w:cstheme="minorHAnsi"/>
          <w:color w:val="000000" w:themeColor="text1"/>
        </w:rPr>
        <w:t xml:space="preserve"> </w:t>
      </w:r>
      <w:r w:rsidR="004E6B92">
        <w:rPr>
          <w:rFonts w:eastAsia="Calibri" w:cstheme="minorHAnsi"/>
          <w:color w:val="000000" w:themeColor="text1"/>
        </w:rPr>
        <w:t xml:space="preserve">genetic </w:t>
      </w:r>
      <w:r w:rsidR="00EF7648">
        <w:rPr>
          <w:rFonts w:eastAsia="Calibri" w:cstheme="minorHAnsi"/>
          <w:color w:val="000000" w:themeColor="text1"/>
        </w:rPr>
        <w:t xml:space="preserve">structure </w:t>
      </w:r>
      <w:r w:rsidR="004E6B92">
        <w:rPr>
          <w:rFonts w:eastAsia="Calibri" w:cstheme="minorHAnsi"/>
          <w:color w:val="000000" w:themeColor="text1"/>
        </w:rPr>
        <w:t xml:space="preserve">of psychiatric disorders. </w:t>
      </w:r>
      <w:r w:rsidR="00F60644">
        <w:rPr>
          <w:rFonts w:eastAsia="Calibri" w:cstheme="minorHAnsi"/>
          <w:color w:val="000000" w:themeColor="text1"/>
        </w:rPr>
        <w:t>For some pair</w:t>
      </w:r>
      <w:r w:rsidR="000042C3">
        <w:rPr>
          <w:rFonts w:eastAsia="Calibri" w:cstheme="minorHAnsi"/>
          <w:color w:val="000000" w:themeColor="text1"/>
        </w:rPr>
        <w:t>s</w:t>
      </w:r>
      <w:r w:rsidR="00F60644">
        <w:rPr>
          <w:rFonts w:eastAsia="Calibri" w:cstheme="minorHAnsi"/>
          <w:color w:val="000000" w:themeColor="text1"/>
        </w:rPr>
        <w:t xml:space="preserve"> of disorders, positive genetic correlations disappeared entirely after correction for p, such as the genetic correlation between ANX and PTSD, indicating that </w:t>
      </w:r>
      <w:r w:rsidR="00EF7648">
        <w:rPr>
          <w:rFonts w:eastAsia="Calibri" w:cstheme="minorHAnsi"/>
          <w:color w:val="000000" w:themeColor="text1"/>
        </w:rPr>
        <w:t xml:space="preserve">their overlap is </w:t>
      </w:r>
      <w:r w:rsidR="00F84893">
        <w:rPr>
          <w:rFonts w:eastAsia="Calibri" w:cstheme="minorHAnsi"/>
          <w:color w:val="000000" w:themeColor="text1"/>
        </w:rPr>
        <w:t xml:space="preserve">likely entirely </w:t>
      </w:r>
      <w:r w:rsidR="00EF7648">
        <w:rPr>
          <w:rFonts w:eastAsia="Calibri" w:cstheme="minorHAnsi"/>
          <w:color w:val="000000" w:themeColor="text1"/>
        </w:rPr>
        <w:t>captured by what cuts across all psychiatric diagnoses</w:t>
      </w:r>
      <w:r w:rsidR="00F60644">
        <w:rPr>
          <w:rFonts w:eastAsia="Calibri" w:cstheme="minorHAnsi"/>
          <w:color w:val="000000" w:themeColor="text1"/>
        </w:rPr>
        <w:t xml:space="preserve">. </w:t>
      </w:r>
      <w:r w:rsidR="00F91613" w:rsidRPr="2EAAC655">
        <w:rPr>
          <w:rFonts w:eastAsia="Calibri"/>
          <w:color w:val="000000" w:themeColor="text1"/>
        </w:rPr>
        <w:t xml:space="preserve">Other pairs of disorders remained correlated positively after </w:t>
      </w:r>
      <w:r w:rsidR="00B45B5D">
        <w:rPr>
          <w:rFonts w:eastAsia="Calibri"/>
          <w:color w:val="000000" w:themeColor="text1"/>
        </w:rPr>
        <w:t>accounting</w:t>
      </w:r>
      <w:r w:rsidR="00F91613" w:rsidRPr="2EAAC655">
        <w:rPr>
          <w:rFonts w:eastAsia="Calibri"/>
          <w:color w:val="000000" w:themeColor="text1"/>
        </w:rPr>
        <w:t xml:space="preserve"> for p, such as the genetic correlation between SCZ and BIP and between ANX and MDD, which suggests that only part of the</w:t>
      </w:r>
      <w:r w:rsidR="00F91613">
        <w:rPr>
          <w:rFonts w:eastAsia="Calibri"/>
          <w:color w:val="000000" w:themeColor="text1"/>
        </w:rPr>
        <w:t>ir</w:t>
      </w:r>
      <w:r w:rsidR="00F91613" w:rsidRPr="2EAAC655">
        <w:rPr>
          <w:rFonts w:eastAsia="Calibri"/>
          <w:color w:val="000000" w:themeColor="text1"/>
        </w:rPr>
        <w:t xml:space="preserve"> overlap is </w:t>
      </w:r>
      <w:r w:rsidR="00F91613">
        <w:rPr>
          <w:rFonts w:eastAsia="Calibri"/>
          <w:color w:val="000000" w:themeColor="text1"/>
        </w:rPr>
        <w:t xml:space="preserve">shared with the other disorders </w:t>
      </w:r>
      <w:r w:rsidR="00F91613">
        <w:rPr>
          <w:rFonts w:eastAsia="Calibri"/>
          <w:color w:val="000000" w:themeColor="text1"/>
        </w:rPr>
        <w:lastRenderedPageBreak/>
        <w:t>included in our transdiagnostic model.</w:t>
      </w:r>
      <w:r w:rsidR="003F2A68">
        <w:rPr>
          <w:rFonts w:eastAsia="Calibri"/>
          <w:color w:val="000000" w:themeColor="text1"/>
        </w:rPr>
        <w:t xml:space="preserve"> It is important to remember that, although l</w:t>
      </w:r>
      <w:r w:rsidR="00B45B5D" w:rsidRPr="00B45B5D">
        <w:rPr>
          <w:rFonts w:eastAsia="Calibri"/>
          <w:color w:val="000000" w:themeColor="text1"/>
        </w:rPr>
        <w:t>atent variables serve to summarize patterns of comorbidity or covariation among indicators, they are statistical constructs</w:t>
      </w:r>
      <w:r w:rsidR="003F2A68">
        <w:rPr>
          <w:rFonts w:eastAsia="Calibri"/>
          <w:color w:val="000000" w:themeColor="text1"/>
        </w:rPr>
        <w:t xml:space="preserve"> that depend on the indicators that are included in each model</w:t>
      </w:r>
      <w:r w:rsidR="00B45B5D" w:rsidRPr="00B45B5D">
        <w:rPr>
          <w:rFonts w:eastAsia="Calibri"/>
          <w:color w:val="000000" w:themeColor="text1"/>
        </w:rPr>
        <w:t>.</w:t>
      </w:r>
    </w:p>
    <w:p w14:paraId="21A68758" w14:textId="77777777" w:rsidR="004B7EFC" w:rsidRDefault="004B7EFC" w:rsidP="00EE3AE1">
      <w:pPr>
        <w:spacing w:beforeLines="20" w:before="48" w:line="288" w:lineRule="exact"/>
        <w:rPr>
          <w:rFonts w:eastAsia="Calibri" w:cstheme="minorHAnsi"/>
          <w:color w:val="000000" w:themeColor="text1"/>
        </w:rPr>
      </w:pPr>
    </w:p>
    <w:p w14:paraId="1816679A" w14:textId="1973A841" w:rsidR="00FF7D11" w:rsidRPr="008D5783" w:rsidRDefault="004B7EFC" w:rsidP="0434E808">
      <w:pPr>
        <w:spacing w:beforeLines="20" w:before="48" w:line="288" w:lineRule="exact"/>
        <w:rPr>
          <w:strike/>
        </w:rPr>
      </w:pPr>
      <w:r>
        <w:rPr>
          <w:rFonts w:eastAsia="Calibri" w:cstheme="minorHAnsi"/>
          <w:color w:val="000000" w:themeColor="text1"/>
        </w:rPr>
        <w:t>O</w:t>
      </w:r>
      <w:r w:rsidR="00C93E8D">
        <w:rPr>
          <w:rFonts w:eastAsia="Calibri" w:cstheme="minorHAnsi"/>
          <w:color w:val="000000" w:themeColor="text1"/>
        </w:rPr>
        <w:t>ther</w:t>
      </w:r>
      <w:r w:rsidR="00F60644">
        <w:rPr>
          <w:rFonts w:eastAsia="Calibri" w:cstheme="minorHAnsi"/>
          <w:color w:val="000000" w:themeColor="text1"/>
        </w:rPr>
        <w:t xml:space="preserve"> </w:t>
      </w:r>
      <w:r w:rsidR="00C93E8D">
        <w:rPr>
          <w:rFonts w:eastAsia="Calibri" w:cstheme="minorHAnsi"/>
          <w:color w:val="000000" w:themeColor="text1"/>
        </w:rPr>
        <w:t xml:space="preserve">genetic </w:t>
      </w:r>
      <w:r w:rsidR="00E7242B">
        <w:rPr>
          <w:rFonts w:eastAsia="Calibri" w:cstheme="minorHAnsi"/>
          <w:color w:val="000000" w:themeColor="text1"/>
        </w:rPr>
        <w:t xml:space="preserve">correlations </w:t>
      </w:r>
      <w:r w:rsidR="00C93E8D">
        <w:rPr>
          <w:rFonts w:eastAsia="Calibri" w:cstheme="minorHAnsi"/>
          <w:color w:val="000000" w:themeColor="text1"/>
        </w:rPr>
        <w:t>presented a more dramatic pattern of chang</w:t>
      </w:r>
      <w:r>
        <w:rPr>
          <w:rFonts w:eastAsia="Calibri" w:cstheme="minorHAnsi"/>
          <w:color w:val="000000" w:themeColor="text1"/>
        </w:rPr>
        <w:t xml:space="preserve">e. The genetic correlations between SCZ and MDD and between MDD and BIP switched </w:t>
      </w:r>
      <w:r w:rsidR="00E7242B">
        <w:rPr>
          <w:rFonts w:eastAsia="Calibri" w:cstheme="minorHAnsi"/>
          <w:color w:val="000000" w:themeColor="text1"/>
        </w:rPr>
        <w:t xml:space="preserve">from strongly positive </w:t>
      </w:r>
      <w:r>
        <w:rPr>
          <w:rFonts w:eastAsia="Calibri" w:cstheme="minorHAnsi"/>
          <w:color w:val="000000" w:themeColor="text1"/>
        </w:rPr>
        <w:t xml:space="preserve">to </w:t>
      </w:r>
      <w:r w:rsidR="00E7242B">
        <w:rPr>
          <w:rFonts w:eastAsia="Calibri" w:cstheme="minorHAnsi"/>
          <w:color w:val="000000" w:themeColor="text1"/>
        </w:rPr>
        <w:t xml:space="preserve">strongly negative after </w:t>
      </w:r>
      <w:r w:rsidR="008679BD">
        <w:rPr>
          <w:rFonts w:eastAsia="Calibri" w:cstheme="minorHAnsi"/>
          <w:color w:val="000000" w:themeColor="text1"/>
        </w:rPr>
        <w:t>considering</w:t>
      </w:r>
      <w:r>
        <w:rPr>
          <w:rFonts w:eastAsia="Calibri" w:cstheme="minorHAnsi"/>
          <w:color w:val="000000" w:themeColor="text1"/>
        </w:rPr>
        <w:t xml:space="preserve"> transdiagnostic effects</w:t>
      </w:r>
      <w:r w:rsidR="00E7242B">
        <w:rPr>
          <w:rFonts w:eastAsia="Calibri" w:cstheme="minorHAnsi"/>
          <w:color w:val="000000" w:themeColor="text1"/>
        </w:rPr>
        <w:t xml:space="preserve">. </w:t>
      </w:r>
      <w:r w:rsidR="00FF7D11" w:rsidRPr="00FF7D11">
        <w:rPr>
          <w:rFonts w:eastAsia="Calibri" w:cstheme="minorHAnsi"/>
          <w:color w:val="000000" w:themeColor="text1"/>
        </w:rPr>
        <w:t xml:space="preserve">This negative correlation implies that, once </w:t>
      </w:r>
      <w:r w:rsidR="00C13DBB">
        <w:rPr>
          <w:rFonts w:eastAsia="Calibri" w:cstheme="minorHAnsi"/>
          <w:color w:val="000000" w:themeColor="text1"/>
        </w:rPr>
        <w:t>transdiagnostic effects are accounted for</w:t>
      </w:r>
      <w:r w:rsidR="00FF7D11" w:rsidRPr="00FF7D11">
        <w:rPr>
          <w:rFonts w:eastAsia="Calibri" w:cstheme="minorHAnsi"/>
          <w:color w:val="000000" w:themeColor="text1"/>
        </w:rPr>
        <w:t xml:space="preserve">, a genetic liability for one disorder conveys a lower genetic liability for the other disorder, </w:t>
      </w:r>
      <w:r w:rsidR="008679BD">
        <w:rPr>
          <w:rFonts w:eastAsia="Calibri" w:cstheme="minorHAnsi"/>
          <w:color w:val="000000" w:themeColor="text1"/>
        </w:rPr>
        <w:t xml:space="preserve">this has the potential to inform diagnostic categorization and </w:t>
      </w:r>
      <w:r w:rsidR="00FF7D11" w:rsidRPr="00FF7D11">
        <w:rPr>
          <w:rFonts w:eastAsia="Calibri" w:cstheme="minorHAnsi"/>
          <w:color w:val="000000" w:themeColor="text1"/>
        </w:rPr>
        <w:t xml:space="preserve">has far-reaching implications for </w:t>
      </w:r>
      <w:r w:rsidR="00C13DBB">
        <w:rPr>
          <w:rFonts w:eastAsia="Calibri" w:cstheme="minorHAnsi"/>
          <w:color w:val="000000" w:themeColor="text1"/>
        </w:rPr>
        <w:t xml:space="preserve">future studies aimed at </w:t>
      </w:r>
      <w:r w:rsidR="00FF7D11" w:rsidRPr="00FF7D11">
        <w:rPr>
          <w:rFonts w:eastAsia="Calibri" w:cstheme="minorHAnsi"/>
          <w:color w:val="000000" w:themeColor="text1"/>
        </w:rPr>
        <w:t xml:space="preserve">understanding </w:t>
      </w:r>
      <w:r w:rsidR="00C13DBB">
        <w:rPr>
          <w:rFonts w:eastAsia="Calibri" w:cstheme="minorHAnsi"/>
          <w:color w:val="000000" w:themeColor="text1"/>
        </w:rPr>
        <w:t xml:space="preserve">biological </w:t>
      </w:r>
      <w:r w:rsidR="00FF7D11" w:rsidRPr="00FF7D11">
        <w:rPr>
          <w:rFonts w:eastAsia="Calibri" w:cstheme="minorHAnsi"/>
          <w:color w:val="000000" w:themeColor="text1"/>
        </w:rPr>
        <w:t>causes and treatments for the</w:t>
      </w:r>
      <w:r w:rsidR="00FF7D11">
        <w:rPr>
          <w:rFonts w:eastAsia="Calibri" w:cstheme="minorHAnsi"/>
          <w:color w:val="000000" w:themeColor="text1"/>
        </w:rPr>
        <w:t>se</w:t>
      </w:r>
      <w:r w:rsidR="00FF7D11" w:rsidRPr="00FF7D11">
        <w:rPr>
          <w:rFonts w:eastAsia="Calibri" w:cstheme="minorHAnsi"/>
          <w:color w:val="000000" w:themeColor="text1"/>
        </w:rPr>
        <w:t xml:space="preserve"> disorders.</w:t>
      </w:r>
      <w:r w:rsidR="00C13DBB">
        <w:rPr>
          <w:rFonts w:eastAsia="Calibri" w:cstheme="minorHAnsi"/>
          <w:color w:val="000000" w:themeColor="text1"/>
        </w:rPr>
        <w:t xml:space="preserve"> </w:t>
      </w:r>
      <w:r w:rsidR="00CC06AE" w:rsidRPr="0434E808">
        <w:rPr>
          <w:rFonts w:eastAsia="Calibri"/>
          <w:color w:val="000000" w:themeColor="text1"/>
        </w:rPr>
        <w:t xml:space="preserve">Another </w:t>
      </w:r>
      <w:r w:rsidR="008679BD">
        <w:rPr>
          <w:rFonts w:eastAsia="Calibri"/>
          <w:color w:val="000000" w:themeColor="text1"/>
        </w:rPr>
        <w:t xml:space="preserve">major shift </w:t>
      </w:r>
      <w:r w:rsidR="00CC06AE" w:rsidRPr="0434E808">
        <w:rPr>
          <w:rFonts w:eastAsia="Calibri"/>
          <w:color w:val="000000" w:themeColor="text1"/>
        </w:rPr>
        <w:t xml:space="preserve">was </w:t>
      </w:r>
      <w:r w:rsidR="008679BD">
        <w:rPr>
          <w:rFonts w:eastAsia="Calibri"/>
          <w:color w:val="000000" w:themeColor="text1"/>
        </w:rPr>
        <w:t>observed for</w:t>
      </w:r>
      <w:r w:rsidR="008679BD" w:rsidRPr="0434E808">
        <w:rPr>
          <w:rFonts w:eastAsia="Calibri"/>
          <w:color w:val="000000" w:themeColor="text1"/>
        </w:rPr>
        <w:t xml:space="preserve"> </w:t>
      </w:r>
      <w:r w:rsidR="00CC06AE" w:rsidRPr="0434E808">
        <w:rPr>
          <w:rFonts w:eastAsia="Calibri"/>
          <w:color w:val="000000" w:themeColor="text1"/>
        </w:rPr>
        <w:t>the slightly negative genetic correlation between OCD and ADHD</w:t>
      </w:r>
      <w:r w:rsidR="008679BD">
        <w:rPr>
          <w:rFonts w:eastAsia="Calibri"/>
          <w:color w:val="000000" w:themeColor="text1"/>
        </w:rPr>
        <w:t xml:space="preserve">, which </w:t>
      </w:r>
      <w:r w:rsidR="00CC06AE" w:rsidRPr="0434E808">
        <w:rPr>
          <w:rFonts w:eastAsia="Calibri"/>
          <w:color w:val="000000" w:themeColor="text1"/>
        </w:rPr>
        <w:t xml:space="preserve">became strongly negative after </w:t>
      </w:r>
      <w:r w:rsidR="008679BD">
        <w:rPr>
          <w:rFonts w:eastAsia="Calibri"/>
          <w:color w:val="000000" w:themeColor="text1"/>
        </w:rPr>
        <w:t>accounting</w:t>
      </w:r>
      <w:r w:rsidR="008679BD" w:rsidRPr="0434E808">
        <w:rPr>
          <w:rFonts w:eastAsia="Calibri"/>
          <w:color w:val="000000" w:themeColor="text1"/>
        </w:rPr>
        <w:t xml:space="preserve"> </w:t>
      </w:r>
      <w:r w:rsidR="00CC06AE" w:rsidRPr="0434E808">
        <w:rPr>
          <w:rFonts w:eastAsia="Calibri"/>
          <w:color w:val="000000" w:themeColor="text1"/>
        </w:rPr>
        <w:t>for p</w:t>
      </w:r>
      <w:r w:rsidR="005B1519">
        <w:rPr>
          <w:rFonts w:eastAsia="Calibri"/>
          <w:color w:val="000000" w:themeColor="text1"/>
        </w:rPr>
        <w:t>.</w:t>
      </w:r>
      <w:r w:rsidR="00CC06AE" w:rsidRPr="0434E808">
        <w:rPr>
          <w:rFonts w:eastAsia="Calibri"/>
          <w:color w:val="000000" w:themeColor="text1"/>
        </w:rPr>
        <w:t xml:space="preserve"> </w:t>
      </w:r>
      <w:r w:rsidR="005B1519">
        <w:rPr>
          <w:rFonts w:eastAsia="Calibri"/>
          <w:color w:val="000000" w:themeColor="text1"/>
        </w:rPr>
        <w:t xml:space="preserve">This </w:t>
      </w:r>
      <w:r w:rsidR="005B1519" w:rsidRPr="0434E808">
        <w:rPr>
          <w:rFonts w:eastAsia="Calibri"/>
          <w:color w:val="000000" w:themeColor="text1"/>
        </w:rPr>
        <w:t>suggest</w:t>
      </w:r>
      <w:r w:rsidR="005B1519">
        <w:rPr>
          <w:rFonts w:eastAsia="Calibri"/>
          <w:color w:val="000000" w:themeColor="text1"/>
        </w:rPr>
        <w:t>s</w:t>
      </w:r>
      <w:r w:rsidR="005B1519" w:rsidRPr="0434E808">
        <w:rPr>
          <w:rFonts w:eastAsia="Calibri"/>
          <w:color w:val="000000" w:themeColor="text1"/>
        </w:rPr>
        <w:t xml:space="preserve"> </w:t>
      </w:r>
      <w:r w:rsidR="00FF7D11" w:rsidRPr="0434E808">
        <w:rPr>
          <w:rFonts w:eastAsia="Calibri"/>
          <w:color w:val="000000" w:themeColor="text1"/>
        </w:rPr>
        <w:t xml:space="preserve">that </w:t>
      </w:r>
      <w:r w:rsidR="000042C3">
        <w:rPr>
          <w:rFonts w:eastAsia="Calibri"/>
          <w:color w:val="000000" w:themeColor="text1"/>
        </w:rPr>
        <w:t xml:space="preserve">their genetic overlap with p </w:t>
      </w:r>
      <w:r w:rsidR="005B1519">
        <w:rPr>
          <w:rFonts w:eastAsia="Calibri"/>
          <w:color w:val="000000" w:themeColor="text1"/>
        </w:rPr>
        <w:t>obscured</w:t>
      </w:r>
      <w:r w:rsidR="000042C3">
        <w:rPr>
          <w:rFonts w:eastAsia="Calibri"/>
          <w:color w:val="000000" w:themeColor="text1"/>
        </w:rPr>
        <w:t xml:space="preserve"> the </w:t>
      </w:r>
      <w:r w:rsidR="005B1519">
        <w:rPr>
          <w:rFonts w:eastAsia="Calibri"/>
          <w:color w:val="000000" w:themeColor="text1"/>
        </w:rPr>
        <w:t xml:space="preserve">negative </w:t>
      </w:r>
      <w:r w:rsidR="000042C3">
        <w:rPr>
          <w:rFonts w:eastAsia="Calibri"/>
          <w:color w:val="000000" w:themeColor="text1"/>
        </w:rPr>
        <w:t>genetic relationship between these disorders.</w:t>
      </w:r>
      <w:r w:rsidR="00FF7D11" w:rsidRPr="0434E808">
        <w:rPr>
          <w:rFonts w:eastAsia="Calibri"/>
          <w:color w:val="000000" w:themeColor="text1"/>
        </w:rPr>
        <w:t xml:space="preserve"> This finding is consistent with the current clinical perspective suggesting that OCD and ADHD lie at the opposite extremes of the impulsivity-compulsivity continuum </w:t>
      </w:r>
      <w:r w:rsidR="00886C45" w:rsidRPr="0434E808">
        <w:rPr>
          <w:rFonts w:eastAsia="Calibri"/>
          <w:color w:val="000000" w:themeColor="text1"/>
        </w:rPr>
        <w:fldChar w:fldCharType="begin">
          <w:fldData xml:space="preserve">PEVuZE5vdGU+PENpdGU+PEF1dGhvcj5BYnJhbW92aXRjaDwvQXV0aG9yPjxZZWFyPjIwMTU8L1ll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BYnJhbW92aXRjaDwvQXV0aG9yPjxZZWFyPjIwMTU8L1ll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886C45" w:rsidRPr="0434E808">
        <w:rPr>
          <w:rFonts w:eastAsia="Calibri"/>
          <w:color w:val="000000" w:themeColor="text1"/>
        </w:rPr>
      </w:r>
      <w:r w:rsidR="00886C45" w:rsidRPr="0434E808">
        <w:rPr>
          <w:rFonts w:eastAsia="Calibri"/>
          <w:color w:val="000000" w:themeColor="text1"/>
        </w:rPr>
        <w:fldChar w:fldCharType="separate"/>
      </w:r>
      <w:r w:rsidR="00F83571" w:rsidRPr="00F83571">
        <w:rPr>
          <w:rFonts w:eastAsia="Calibri"/>
          <w:noProof/>
          <w:color w:val="000000" w:themeColor="text1"/>
          <w:vertAlign w:val="superscript"/>
        </w:rPr>
        <w:t>33,34</w:t>
      </w:r>
      <w:r w:rsidR="00886C45" w:rsidRPr="0434E808">
        <w:rPr>
          <w:rFonts w:eastAsia="Calibri"/>
          <w:color w:val="000000" w:themeColor="text1"/>
        </w:rPr>
        <w:fldChar w:fldCharType="end"/>
      </w:r>
      <w:r w:rsidR="00FF7D11" w:rsidRPr="0434E808">
        <w:rPr>
          <w:rFonts w:eastAsia="Calibri"/>
          <w:color w:val="000000" w:themeColor="text1"/>
        </w:rPr>
        <w:t xml:space="preserve">.  </w:t>
      </w:r>
    </w:p>
    <w:p w14:paraId="6D1AEBBA" w14:textId="77777777" w:rsidR="003F31AC" w:rsidRDefault="003F31AC" w:rsidP="00EE3AE1">
      <w:pPr>
        <w:spacing w:beforeLines="20" w:before="48" w:line="288" w:lineRule="exact"/>
        <w:rPr>
          <w:rFonts w:eastAsia="Calibri"/>
          <w:color w:val="000000" w:themeColor="text1"/>
        </w:rPr>
      </w:pPr>
    </w:p>
    <w:p w14:paraId="55D9AB39" w14:textId="1558FCBF" w:rsidR="002D4E52" w:rsidRPr="003017BD" w:rsidRDefault="00E75ED4" w:rsidP="003017BD">
      <w:pPr>
        <w:rPr>
          <w:strike/>
        </w:rPr>
      </w:pPr>
      <w:r w:rsidRPr="002D4E52">
        <w:rPr>
          <w:rFonts w:eastAsia="Calibri"/>
          <w:color w:val="000000" w:themeColor="text1"/>
        </w:rPr>
        <w:t>C</w:t>
      </w:r>
      <w:r w:rsidR="003F31AC" w:rsidRPr="002D4E52">
        <w:rPr>
          <w:rFonts w:eastAsia="Calibri"/>
          <w:color w:val="000000" w:themeColor="text1"/>
        </w:rPr>
        <w:t>ompari</w:t>
      </w:r>
      <w:r w:rsidRPr="002D4E52">
        <w:rPr>
          <w:rFonts w:eastAsia="Calibri"/>
          <w:color w:val="000000" w:themeColor="text1"/>
        </w:rPr>
        <w:t xml:space="preserve">ng genetic correlations </w:t>
      </w:r>
      <w:r w:rsidR="003F31AC" w:rsidRPr="002D4E52">
        <w:rPr>
          <w:rFonts w:eastAsia="Calibri"/>
          <w:color w:val="000000" w:themeColor="text1"/>
        </w:rPr>
        <w:t xml:space="preserve">between the 11 psychiatric disorders and </w:t>
      </w:r>
      <w:r w:rsidR="002D4E52" w:rsidRPr="002D4E52">
        <w:rPr>
          <w:rFonts w:eastAsia="Calibri"/>
          <w:color w:val="000000" w:themeColor="text1"/>
        </w:rPr>
        <w:t>external biobehavioural</w:t>
      </w:r>
      <w:r w:rsidR="003F31AC" w:rsidRPr="002D4E52">
        <w:rPr>
          <w:rFonts w:eastAsia="Calibri"/>
          <w:color w:val="000000" w:themeColor="text1"/>
        </w:rPr>
        <w:t xml:space="preserve"> traits </w:t>
      </w:r>
      <w:r w:rsidR="001B3DB8" w:rsidRPr="002D4E52">
        <w:rPr>
          <w:rFonts w:eastAsia="Calibri"/>
          <w:color w:val="000000" w:themeColor="text1"/>
        </w:rPr>
        <w:t xml:space="preserve">further </w:t>
      </w:r>
      <w:r w:rsidR="003F31AC" w:rsidRPr="002D4E52">
        <w:rPr>
          <w:rFonts w:eastAsia="Calibri"/>
          <w:color w:val="000000" w:themeColor="text1"/>
        </w:rPr>
        <w:t xml:space="preserve">indicated greater specificity for disorders corrected for p, especially for psychological and health-related traits. </w:t>
      </w:r>
      <w:r w:rsidR="002D4E52" w:rsidRPr="6549A5B9">
        <w:t xml:space="preserve">Though most of the changes in </w:t>
      </w:r>
      <w:r w:rsidR="00BC2698" w:rsidRPr="6549A5B9">
        <w:t xml:space="preserve">genetic </w:t>
      </w:r>
      <w:r w:rsidR="002D4E52" w:rsidRPr="6549A5B9">
        <w:t xml:space="preserve">correlations were reductions, there were some exceptions, with some </w:t>
      </w:r>
      <w:r w:rsidR="00BC2698" w:rsidRPr="6549A5B9">
        <w:t>correlations</w:t>
      </w:r>
      <w:r w:rsidR="002D4E52" w:rsidRPr="6549A5B9">
        <w:t xml:space="preserve"> increasing</w:t>
      </w:r>
      <w:r w:rsidR="002D4E52" w:rsidRPr="00D80317">
        <w:t>,</w:t>
      </w:r>
      <w:r w:rsidR="003B03E7" w:rsidRPr="00D80317">
        <w:t xml:space="preserve"> </w:t>
      </w:r>
      <w:r w:rsidR="00BC2698" w:rsidRPr="00D80317">
        <w:t xml:space="preserve">such as </w:t>
      </w:r>
      <w:r w:rsidR="002D4E52" w:rsidRPr="00D80317">
        <w:t>the genetic correlation between BIP and educational attainment</w:t>
      </w:r>
      <w:r w:rsidR="00BC2698" w:rsidRPr="00D80317">
        <w:t>,</w:t>
      </w:r>
      <w:r w:rsidR="002D4E52" w:rsidRPr="00D80317">
        <w:t xml:space="preserve"> and other genetic correlations reversing</w:t>
      </w:r>
      <w:r w:rsidR="00BC2698" w:rsidRPr="00D80317">
        <w:t>,</w:t>
      </w:r>
      <w:r w:rsidR="002D4E52" w:rsidRPr="00D80317">
        <w:t xml:space="preserve"> for example, BIP and loneliness, BIP and SCZ and Chronic Pain</w:t>
      </w:r>
      <w:r w:rsidR="53E26439" w:rsidRPr="00D80317">
        <w:t>,</w:t>
      </w:r>
      <w:r w:rsidR="002D4E52" w:rsidRPr="00D80317">
        <w:t xml:space="preserve"> and MDD and ANX and several cognitive traits and risk-taking behaviours.</w:t>
      </w:r>
      <w:r w:rsidR="002D4E52" w:rsidRPr="6549A5B9">
        <w:t xml:space="preserve"> Removing transdiagnostic genetic effects from psychiatric disorders, particularly MDD, ANX, SCZ and BIP, resulted in divergent patterns of genetic associations with external biobehavioural traits. </w:t>
      </w:r>
      <w:r w:rsidR="002C1CBF" w:rsidRPr="6549A5B9">
        <w:t xml:space="preserve">This is in line with extant research suggesting that, while genetic correlations among psychiatric disorders pointed to a general p-factor, a hierarchical factor model and a bifactor model of p offered limited biological insight and masked specific genetic associations between four disorders dimensions —neurodevelopmental, compulsive, psychotic and internalizing— and external biobehavioural traits </w:t>
      </w:r>
      <w:r w:rsidR="002C0123" w:rsidRPr="6549A5B9">
        <w:fldChar w:fldCharType="begin">
          <w:fldData xml:space="preserve">PEVuZE5vdGU+PENpdGU+PEF1dGhvcj5Hcm90emluZ2VyPC9BdXRob3I+PFllYXI+MjAyMjwvWWVh
cj48UmVjTnVtPjQ1OTwvUmVjTnVtPjxEaXNwbGF5VGV4dD48c3R5bGUgZmFjZT0ic3VwZXJzY3Jp
cHQiPjEwPC9zdHlsZT48L0Rpc3BsYXlUZXh0PjxyZWNvcmQ+PHJlYy1udW1iZXI+NDU5PC9yZWMt
bnVtYmVyPjxmb3JlaWduLWtleXM+PGtleSBhcHA9IkVOIiBkYi1pZD0id2F6cnAyc2ZheHhlcmll
dHhwNjVwZWE0enphdHNzNXMyMjV6IiB0aW1lc3RhbXA9IjE2OTIwOTYyMjgiIGd1aWQ9IjZjODVh
ODZjLWM5ZDItNDdjNS1hYjVjLTU2ODYyNWM5ZTk4NCI+NDU5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F83571">
        <w:instrText xml:space="preserve"> ADDIN EN.CITE </w:instrText>
      </w:r>
      <w:r w:rsidR="00F83571">
        <w:fldChar w:fldCharType="begin">
          <w:fldData xml:space="preserve">PEVuZE5vdGU+PENpdGU+PEF1dGhvcj5Hcm90emluZ2VyPC9BdXRob3I+PFllYXI+MjAyMjwvWWVh
cj48UmVjTnVtPjQ1OTwvUmVjTnVtPjxEaXNwbGF5VGV4dD48c3R5bGUgZmFjZT0ic3VwZXJzY3Jp
cHQiPjEwPC9zdHlsZT48L0Rpc3BsYXlUZXh0PjxyZWNvcmQ+PHJlYy1udW1iZXI+NDU5PC9yZWMt
bnVtYmVyPjxmb3JlaWduLWtleXM+PGtleSBhcHA9IkVOIiBkYi1pZD0id2F6cnAyc2ZheHhlcmll
dHhwNjVwZWE0enphdHNzNXMyMjV6IiB0aW1lc3RhbXA9IjE2OTIwOTYyMjgiIGd1aWQ9IjZjODVh
ODZjLWM5ZDItNDdjNS1hYjVjLTU2ODYyNWM5ZTk4NCI+NDU5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5=
</w:fldData>
        </w:fldChar>
      </w:r>
      <w:r w:rsidR="00F83571">
        <w:instrText xml:space="preserve"> ADDIN EN.CITE.DATA </w:instrText>
      </w:r>
      <w:r w:rsidR="00F83571">
        <w:fldChar w:fldCharType="end"/>
      </w:r>
      <w:r w:rsidR="002C0123" w:rsidRPr="6549A5B9">
        <w:fldChar w:fldCharType="separate"/>
      </w:r>
      <w:r w:rsidR="00F83571" w:rsidRPr="00F83571">
        <w:rPr>
          <w:noProof/>
          <w:vertAlign w:val="superscript"/>
        </w:rPr>
        <w:t>10</w:t>
      </w:r>
      <w:r w:rsidR="002C0123" w:rsidRPr="6549A5B9">
        <w:fldChar w:fldCharType="end"/>
      </w:r>
      <w:r w:rsidR="002C1CBF" w:rsidRPr="6549A5B9">
        <w:t xml:space="preserve">. </w:t>
      </w:r>
      <w:r w:rsidR="002C1CBF" w:rsidRPr="6549A5B9">
        <w:rPr>
          <w:strike/>
        </w:rPr>
        <w:t xml:space="preserve"> </w:t>
      </w:r>
      <w:r w:rsidR="002D4E52" w:rsidRPr="002D4E52">
        <w:rPr>
          <w:rFonts w:cstheme="minorHAnsi"/>
          <w:noProof/>
        </w:rPr>
        <mc:AlternateContent>
          <mc:Choice Requires="wpi">
            <w:drawing>
              <wp:anchor distT="0" distB="0" distL="114300" distR="114300" simplePos="0" relativeHeight="251658241" behindDoc="0" locked="0" layoutInCell="1" allowOverlap="1" wp14:anchorId="1518CCFD" wp14:editId="737CBBB5">
                <wp:simplePos x="0" y="0"/>
                <wp:positionH relativeFrom="column">
                  <wp:posOffset>2080080</wp:posOffset>
                </wp:positionH>
                <wp:positionV relativeFrom="paragraph">
                  <wp:posOffset>1144265</wp:posOffset>
                </wp:positionV>
                <wp:extent cx="9360" cy="11160"/>
                <wp:effectExtent l="38100" t="38100" r="48260" b="46355"/>
                <wp:wrapNone/>
                <wp:docPr id="1509537573" name="Ink 7"/>
                <wp:cNvGraphicFramePr/>
                <a:graphic xmlns:a="http://schemas.openxmlformats.org/drawingml/2006/main">
                  <a:graphicData uri="http://schemas.microsoft.com/office/word/2010/wordprocessingInk">
                    <w14:contentPart bwMode="auto" r:id="rId20">
                      <w14:nvContentPartPr>
                        <w14:cNvContentPartPr/>
                      </w14:nvContentPartPr>
                      <w14:xfrm>
                        <a:off x="0" y="0"/>
                        <a:ext cx="9360" cy="11160"/>
                      </w14:xfrm>
                    </w14:contentPart>
                  </a:graphicData>
                </a:graphic>
              </wp:anchor>
            </w:drawing>
          </mc:Choice>
          <mc:Fallback xmlns:arto="http://schemas.microsoft.com/office/word/2006/arto" xmlns:a14="http://schemas.microsoft.com/office/drawing/2010/main" xmlns:pic="http://schemas.openxmlformats.org/drawingml/2006/picture" xmlns:a="http://schemas.openxmlformats.org/drawingml/2006/main">
            <w:pict w14:anchorId="6CA5CCC8">
              <v:shape id="Ink 7" style="position:absolute;margin-left:163.3pt;margin-top:89.65pt;width:1.75pt;height:1.85pt;z-index:251664384;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" w14:anchorId="0F60A5ED">
                <v:imagedata o:title="" r:id="rId21"/>
              </v:shape>
            </w:pict>
          </mc:Fallback>
        </mc:AlternateContent>
      </w:r>
    </w:p>
    <w:p w14:paraId="56878ADD" w14:textId="1A8A9528" w:rsidR="00924FDA" w:rsidRDefault="00924FDA" w:rsidP="00EE3AE1">
      <w:pPr>
        <w:spacing w:beforeLines="20" w:before="48" w:line="288" w:lineRule="exact"/>
        <w:rPr>
          <w:rFonts w:eastAsia="Calibri"/>
          <w:color w:val="000000" w:themeColor="text1"/>
        </w:rPr>
      </w:pPr>
    </w:p>
    <w:p w14:paraId="1F20B080" w14:textId="13BBD913" w:rsidR="00AD02A9" w:rsidRPr="0097423F" w:rsidRDefault="00AD02A9" w:rsidP="00AD02A9">
      <w:pPr>
        <w:spacing w:beforeLines="20" w:before="48" w:line="288" w:lineRule="exact"/>
        <w:rPr>
          <w:rFonts w:cstheme="minorHAnsi"/>
        </w:rPr>
      </w:pPr>
      <w:r w:rsidRPr="00464885">
        <w:rPr>
          <w:rFonts w:eastAsia="Calibri" w:cstheme="minorHAnsi"/>
          <w:color w:val="000000" w:themeColor="text1"/>
        </w:rPr>
        <w:t xml:space="preserve">Together, our findings highlight </w:t>
      </w:r>
      <w:r>
        <w:rPr>
          <w:rFonts w:eastAsia="Calibri" w:cstheme="minorHAnsi"/>
          <w:color w:val="000000" w:themeColor="text1"/>
        </w:rPr>
        <w:t>how</w:t>
      </w:r>
      <w:r w:rsidRPr="00464885">
        <w:rPr>
          <w:rFonts w:eastAsia="Calibri" w:cstheme="minorHAnsi"/>
          <w:color w:val="000000" w:themeColor="text1"/>
        </w:rPr>
        <w:t xml:space="preserve"> isolating </w:t>
      </w:r>
      <w:r>
        <w:rPr>
          <w:rFonts w:eastAsia="Calibri" w:cstheme="minorHAnsi"/>
          <w:color w:val="000000" w:themeColor="text1"/>
        </w:rPr>
        <w:t>transdiagnostic genetic risk from</w:t>
      </w:r>
      <w:r w:rsidRPr="00464885">
        <w:rPr>
          <w:rFonts w:eastAsia="Calibri" w:cstheme="minorHAnsi"/>
          <w:color w:val="000000" w:themeColor="text1"/>
        </w:rPr>
        <w:t xml:space="preserve"> major psychiatric disorders provides </w:t>
      </w:r>
      <w:r>
        <w:rPr>
          <w:rFonts w:eastAsia="Calibri" w:cstheme="minorHAnsi"/>
          <w:color w:val="000000" w:themeColor="text1"/>
        </w:rPr>
        <w:t>novel</w:t>
      </w:r>
      <w:r w:rsidRPr="00464885">
        <w:rPr>
          <w:rFonts w:eastAsia="Calibri" w:cstheme="minorHAnsi"/>
          <w:color w:val="000000" w:themeColor="text1"/>
        </w:rPr>
        <w:t xml:space="preserve"> </w:t>
      </w:r>
      <w:r>
        <w:rPr>
          <w:rFonts w:eastAsia="Calibri" w:cstheme="minorHAnsi"/>
          <w:color w:val="000000" w:themeColor="text1"/>
        </w:rPr>
        <w:t>insight</w:t>
      </w:r>
      <w:r w:rsidRPr="00464885">
        <w:rPr>
          <w:rFonts w:eastAsia="Calibri" w:cstheme="minorHAnsi"/>
          <w:color w:val="000000" w:themeColor="text1"/>
        </w:rPr>
        <w:t xml:space="preserve"> </w:t>
      </w:r>
      <w:r>
        <w:rPr>
          <w:rFonts w:eastAsia="Calibri" w:cstheme="minorHAnsi"/>
          <w:color w:val="000000" w:themeColor="text1"/>
        </w:rPr>
        <w:t>into</w:t>
      </w:r>
      <w:r w:rsidRPr="00464885">
        <w:rPr>
          <w:rFonts w:eastAsia="Calibri" w:cstheme="minorHAnsi"/>
          <w:color w:val="000000" w:themeColor="text1"/>
        </w:rPr>
        <w:t xml:space="preserve"> disorder-specific genetic architecture</w:t>
      </w:r>
      <w:r>
        <w:rPr>
          <w:rFonts w:eastAsia="Calibri" w:cstheme="minorHAnsi"/>
          <w:color w:val="000000" w:themeColor="text1"/>
        </w:rPr>
        <w:t xml:space="preserve"> and a more nuanced understanding of their comorbidities and co-occurrences with psychological and health-related </w:t>
      </w:r>
      <w:r w:rsidR="002A5961">
        <w:rPr>
          <w:rFonts w:eastAsia="Calibri" w:cstheme="minorHAnsi"/>
          <w:color w:val="000000" w:themeColor="text1"/>
        </w:rPr>
        <w:t>traits</w:t>
      </w:r>
      <w:r w:rsidRPr="00464885">
        <w:rPr>
          <w:rFonts w:eastAsia="Calibri" w:cstheme="minorHAnsi"/>
          <w:color w:val="000000" w:themeColor="text1"/>
        </w:rPr>
        <w:t xml:space="preserve">. Consequently, our findings emphasize the significance of considering specificity as well as generality in </w:t>
      </w:r>
      <w:r>
        <w:rPr>
          <w:rFonts w:eastAsia="Calibri" w:cstheme="minorHAnsi"/>
          <w:color w:val="000000" w:themeColor="text1"/>
        </w:rPr>
        <w:t>psychiatric genetics</w:t>
      </w:r>
      <w:r w:rsidRPr="00464885">
        <w:rPr>
          <w:rFonts w:eastAsia="Calibri" w:cstheme="minorHAnsi"/>
          <w:color w:val="000000" w:themeColor="text1"/>
        </w:rPr>
        <w:t>.</w:t>
      </w:r>
      <w:r>
        <w:rPr>
          <w:rFonts w:eastAsia="Calibri" w:cstheme="minorHAnsi"/>
          <w:color w:val="000000" w:themeColor="text1"/>
        </w:rPr>
        <w:t xml:space="preserve"> </w:t>
      </w:r>
      <w:r w:rsidRPr="00464885">
        <w:rPr>
          <w:rFonts w:eastAsia="Calibri" w:cstheme="minorHAnsi"/>
          <w:color w:val="000000" w:themeColor="text1"/>
        </w:rPr>
        <w:t xml:space="preserve">By demonstrating distinct genetic correlations and outcomes associated with psychiatric conditions independent of </w:t>
      </w:r>
      <w:r>
        <w:rPr>
          <w:rFonts w:eastAsia="Calibri" w:cstheme="minorHAnsi"/>
          <w:color w:val="000000" w:themeColor="text1"/>
        </w:rPr>
        <w:t>transdiagnostic effects</w:t>
      </w:r>
      <w:r w:rsidRPr="00464885">
        <w:rPr>
          <w:rFonts w:eastAsia="Calibri" w:cstheme="minorHAnsi"/>
          <w:color w:val="000000" w:themeColor="text1"/>
        </w:rPr>
        <w:t>, our findings pave the way for new avenues of research. One such application is the use of non-p summary statistics</w:t>
      </w:r>
      <w:r>
        <w:rPr>
          <w:rFonts w:eastAsia="Calibri" w:cstheme="minorHAnsi"/>
          <w:color w:val="000000" w:themeColor="text1"/>
        </w:rPr>
        <w:t xml:space="preserve"> to c</w:t>
      </w:r>
      <w:r w:rsidRPr="00464885">
        <w:rPr>
          <w:rFonts w:eastAsia="Calibri" w:cstheme="minorHAnsi"/>
          <w:color w:val="000000" w:themeColor="text1"/>
        </w:rPr>
        <w:t>reate polygenic scores that index greater specificity in psychiatric disorders.</w:t>
      </w:r>
      <w:r>
        <w:rPr>
          <w:rFonts w:eastAsia="Calibri" w:cstheme="minorHAnsi"/>
          <w:color w:val="000000" w:themeColor="text1"/>
        </w:rPr>
        <w:t xml:space="preserve"> </w:t>
      </w:r>
      <w:r w:rsidR="00453E3D">
        <w:rPr>
          <w:rFonts w:eastAsia="Calibri" w:cstheme="minorHAnsi"/>
          <w:color w:val="000000" w:themeColor="text1"/>
        </w:rPr>
        <w:t>For example, i</w:t>
      </w:r>
      <w:r>
        <w:rPr>
          <w:rFonts w:eastAsia="Calibri" w:cstheme="minorHAnsi"/>
          <w:color w:val="000000" w:themeColor="text1"/>
        </w:rPr>
        <w:t>solating transdiagnostic</w:t>
      </w:r>
      <w:r w:rsidR="00453E3D">
        <w:rPr>
          <w:rFonts w:eastAsia="Calibri" w:cstheme="minorHAnsi"/>
          <w:color w:val="000000" w:themeColor="text1"/>
        </w:rPr>
        <w:t xml:space="preserve"> effects</w:t>
      </w:r>
      <w:r>
        <w:rPr>
          <w:rFonts w:eastAsia="Calibri" w:cstheme="minorHAnsi"/>
          <w:color w:val="000000" w:themeColor="text1"/>
        </w:rPr>
        <w:t xml:space="preserve"> from psychiatric polygenic risk scores can lead to refined predictions of how biological risk for each disorder unfolds developmentally and </w:t>
      </w:r>
      <w:r w:rsidR="007E406D">
        <w:rPr>
          <w:rFonts w:eastAsia="Calibri" w:cstheme="minorHAnsi"/>
          <w:color w:val="000000" w:themeColor="text1"/>
        </w:rPr>
        <w:t xml:space="preserve">can </w:t>
      </w:r>
      <w:r w:rsidR="005D05BB">
        <w:rPr>
          <w:rFonts w:eastAsia="Calibri" w:cstheme="minorHAnsi"/>
          <w:color w:val="000000" w:themeColor="text1"/>
        </w:rPr>
        <w:t xml:space="preserve">offer new avenues to investigate </w:t>
      </w:r>
      <w:r w:rsidR="00763817">
        <w:rPr>
          <w:rFonts w:eastAsia="Calibri" w:cstheme="minorHAnsi"/>
          <w:color w:val="000000" w:themeColor="text1"/>
        </w:rPr>
        <w:t xml:space="preserve">how </w:t>
      </w:r>
      <w:r w:rsidR="00FC0AE5">
        <w:rPr>
          <w:rFonts w:eastAsia="Calibri" w:cstheme="minorHAnsi"/>
          <w:color w:val="000000" w:themeColor="text1"/>
        </w:rPr>
        <w:t>genetic and environmental</w:t>
      </w:r>
      <w:r w:rsidR="005D05BB">
        <w:rPr>
          <w:rFonts w:eastAsia="Calibri" w:cstheme="minorHAnsi"/>
          <w:color w:val="000000" w:themeColor="text1"/>
        </w:rPr>
        <w:t xml:space="preserve"> </w:t>
      </w:r>
      <w:r>
        <w:rPr>
          <w:rFonts w:eastAsia="Calibri" w:cstheme="minorHAnsi"/>
          <w:color w:val="000000" w:themeColor="text1"/>
        </w:rPr>
        <w:t>risk</w:t>
      </w:r>
      <w:r w:rsidR="00FC0AE5">
        <w:rPr>
          <w:rFonts w:eastAsia="Calibri" w:cstheme="minorHAnsi"/>
          <w:color w:val="000000" w:themeColor="text1"/>
        </w:rPr>
        <w:t xml:space="preserve"> combine</w:t>
      </w:r>
      <w:r>
        <w:rPr>
          <w:rFonts w:eastAsia="Calibri" w:cstheme="minorHAnsi"/>
          <w:color w:val="000000" w:themeColor="text1"/>
        </w:rPr>
        <w:t xml:space="preserve">. </w:t>
      </w:r>
    </w:p>
    <w:p w14:paraId="339530C8" w14:textId="0484BFBB" w:rsidR="6A829F8E" w:rsidRPr="0097423F" w:rsidRDefault="6A829F8E" w:rsidP="00EE3AE1">
      <w:pPr>
        <w:spacing w:beforeLines="20" w:before="48" w:line="288" w:lineRule="exact"/>
        <w:rPr>
          <w:rFonts w:cstheme="minorHAnsi"/>
        </w:rPr>
      </w:pPr>
    </w:p>
    <w:p w14:paraId="3EF6E405" w14:textId="11E54F23" w:rsidR="0078243F" w:rsidRDefault="6A829F8E" w:rsidP="0434E808">
      <w:pPr>
        <w:spacing w:beforeLines="20" w:before="48" w:line="288" w:lineRule="exact"/>
        <w:rPr>
          <w:rFonts w:eastAsia="Calibri"/>
          <w:color w:val="000000" w:themeColor="text1"/>
        </w:rPr>
      </w:pPr>
      <w:r w:rsidRPr="0434E808">
        <w:rPr>
          <w:rFonts w:eastAsia="Calibri"/>
          <w:color w:val="000000" w:themeColor="text1"/>
        </w:rPr>
        <w:t xml:space="preserve">Our findings need to be interpreted in the context of </w:t>
      </w:r>
      <w:r w:rsidR="00F6535F">
        <w:rPr>
          <w:rFonts w:eastAsia="Calibri"/>
          <w:color w:val="000000" w:themeColor="text1"/>
        </w:rPr>
        <w:t>their</w:t>
      </w:r>
      <w:r w:rsidR="00F6535F" w:rsidRPr="0434E808">
        <w:rPr>
          <w:rFonts w:eastAsia="Calibri"/>
          <w:color w:val="000000" w:themeColor="text1"/>
        </w:rPr>
        <w:t xml:space="preserve"> </w:t>
      </w:r>
      <w:r w:rsidRPr="0434E808">
        <w:rPr>
          <w:rFonts w:eastAsia="Calibri"/>
          <w:color w:val="000000" w:themeColor="text1"/>
        </w:rPr>
        <w:t xml:space="preserve">limitations. The most important limitation is </w:t>
      </w:r>
      <w:r w:rsidR="0078243F">
        <w:rPr>
          <w:rFonts w:eastAsia="Calibri"/>
          <w:color w:val="000000" w:themeColor="text1"/>
        </w:rPr>
        <w:t xml:space="preserve">that our research </w:t>
      </w:r>
      <w:r w:rsidRPr="0434E808">
        <w:rPr>
          <w:rFonts w:eastAsia="Calibri"/>
          <w:color w:val="000000" w:themeColor="text1"/>
        </w:rPr>
        <w:t>begins with case-control GWA</w:t>
      </w:r>
      <w:r w:rsidR="009E43EC">
        <w:rPr>
          <w:rFonts w:eastAsia="Calibri"/>
          <w:color w:val="000000" w:themeColor="text1"/>
        </w:rPr>
        <w:t>S</w:t>
      </w:r>
      <w:r w:rsidRPr="0434E808">
        <w:rPr>
          <w:rFonts w:eastAsia="Calibri"/>
          <w:color w:val="000000" w:themeColor="text1"/>
        </w:rPr>
        <w:t xml:space="preserve"> based on traditional diagnoses </w:t>
      </w:r>
      <w:r w:rsidRPr="0434E808">
        <w:rPr>
          <w:rFonts w:eastAsia="Calibri"/>
          <w:color w:val="000000" w:themeColor="text1"/>
        </w:rPr>
        <w:lastRenderedPageBreak/>
        <w:t xml:space="preserve">perfused with </w:t>
      </w:r>
      <w:r w:rsidR="0078243F">
        <w:rPr>
          <w:rFonts w:eastAsia="Calibri"/>
          <w:color w:val="000000" w:themeColor="text1"/>
        </w:rPr>
        <w:t>transdiagnostic effects</w:t>
      </w:r>
      <w:r w:rsidRPr="0434E808">
        <w:rPr>
          <w:rFonts w:eastAsia="Calibri"/>
          <w:color w:val="000000" w:themeColor="text1"/>
        </w:rPr>
        <w:t xml:space="preserve">. This points to the need for GWA research using phenotypes that correspond more closely to the genetic architecture of psychopathology. The origin of psychiatric nosology is historical rather than empirical; progress depends on more empirically derived dimensional approaches such as </w:t>
      </w:r>
      <w:proofErr w:type="spellStart"/>
      <w:r w:rsidRPr="0434E808">
        <w:rPr>
          <w:rFonts w:eastAsia="Calibri"/>
          <w:color w:val="000000" w:themeColor="text1"/>
        </w:rPr>
        <w:t>HiTop</w:t>
      </w:r>
      <w:proofErr w:type="spellEnd"/>
      <w:r w:rsidRPr="0434E808">
        <w:rPr>
          <w:rFonts w:eastAsia="Calibri"/>
          <w:color w:val="000000" w:themeColor="text1"/>
        </w:rPr>
        <w:t xml:space="preserve"> </w:t>
      </w:r>
      <w:r w:rsidR="00901DB0" w:rsidRPr="0434E808">
        <w:rPr>
          <w:rFonts w:eastAsia="Calibri"/>
          <w:color w:val="000000" w:themeColor="text1"/>
        </w:rPr>
        <w:fldChar w:fldCharType="begin">
          <w:fldData xml:space="preserve">PEVuZE5vdGU+PENpdGU+PEF1dGhvcj5Lb3RvdjwvQXV0aG9yPjxZZWFyPjIwMTc8L1llYXI+PFJl
Y051bT41MDk8L1JlY051bT48RGlzcGxheVRleHQ+PHN0eWxlIGZhY2U9InN1cGVyc2NyaXB0Ij4z
NTwvc3R5bGU+PC9EaXNwbGF5VGV4dD48cmVjb3JkPjxyZWMtbnVtYmVyPjUwOTwvcmVjLW51bWJl
cj48Zm9yZWlnbi1rZXlzPjxrZXkgYXBwPSJFTiIgZGItaWQ9IndhenJwMnNmYXh4ZXJpZXR4cDY1
cGVhNHp6YXRzczVzMjI1eiIgdGltZXN0YW1wPSIxNjk4MjU5MTEzIiBndWlkPSIyNDc1YmJhNy03
NWM5LTQ5ODgtOGU4YS1hZTM1M2UyZmJlZGMiPjUwOT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Lb3RvdjwvQXV0aG9yPjxZZWFyPjIwMTc8L1llYXI+PFJl
Y051bT41MDk8L1JlY051bT48RGlzcGxheVRleHQ+PHN0eWxlIGZhY2U9InN1cGVyc2NyaXB0Ij4z
NTwvc3R5bGU+PC9EaXNwbGF5VGV4dD48cmVjb3JkPjxyZWMtbnVtYmVyPjUwOTwvcmVjLW51bWJl
cj48Zm9yZWlnbi1rZXlzPjxrZXkgYXBwPSJFTiIgZGItaWQ9IndhenJwMnNmYXh4ZXJpZXR4cDY1
cGVhNHp6YXRzczVzMjI1eiIgdGltZXN0YW1wPSIxNjk4MjU5MTEzIiBndWlkPSIyNDc1YmJhNy03
NWM5LTQ5ODgtOGU4YS1hZTM1M2UyZmJlZGMiPjUwOT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901DB0" w:rsidRPr="0434E808">
        <w:rPr>
          <w:rFonts w:eastAsia="Calibri"/>
          <w:color w:val="000000" w:themeColor="text1"/>
        </w:rPr>
      </w:r>
      <w:r w:rsidR="00901DB0" w:rsidRPr="0434E808">
        <w:rPr>
          <w:rFonts w:eastAsia="Calibri"/>
          <w:color w:val="000000" w:themeColor="text1"/>
        </w:rPr>
        <w:fldChar w:fldCharType="separate"/>
      </w:r>
      <w:r w:rsidR="00F83571" w:rsidRPr="00F83571">
        <w:rPr>
          <w:rFonts w:eastAsia="Calibri"/>
          <w:noProof/>
          <w:color w:val="000000" w:themeColor="text1"/>
          <w:vertAlign w:val="superscript"/>
        </w:rPr>
        <w:t>35</w:t>
      </w:r>
      <w:r w:rsidR="00901DB0" w:rsidRPr="0434E808">
        <w:rPr>
          <w:rFonts w:eastAsia="Calibri"/>
          <w:color w:val="000000" w:themeColor="text1"/>
        </w:rPr>
        <w:fldChar w:fldCharType="end"/>
      </w:r>
      <w:r w:rsidR="003017BD">
        <w:rPr>
          <w:rFonts w:eastAsia="Calibri"/>
          <w:color w:val="000000" w:themeColor="text1"/>
        </w:rPr>
        <w:t xml:space="preserve"> </w:t>
      </w:r>
      <w:r w:rsidRPr="0434E808">
        <w:rPr>
          <w:rFonts w:eastAsia="Calibri"/>
          <w:color w:val="000000" w:themeColor="text1"/>
        </w:rPr>
        <w:t xml:space="preserve">and </w:t>
      </w:r>
      <w:proofErr w:type="spellStart"/>
      <w:r w:rsidRPr="0434E808">
        <w:rPr>
          <w:rFonts w:eastAsia="Calibri"/>
          <w:color w:val="000000" w:themeColor="text1"/>
        </w:rPr>
        <w:t>Rdoc</w:t>
      </w:r>
      <w:proofErr w:type="spellEnd"/>
      <w:r w:rsidRPr="0434E808">
        <w:rPr>
          <w:rFonts w:eastAsia="Calibri"/>
          <w:color w:val="000000" w:themeColor="text1"/>
        </w:rPr>
        <w:t xml:space="preserve"> </w:t>
      </w:r>
      <w:r w:rsidR="00CA60D9" w:rsidRPr="0434E808">
        <w:rPr>
          <w:rFonts w:eastAsia="Calibri"/>
          <w:color w:val="000000" w:themeColor="text1"/>
        </w:rPr>
        <w:fldChar w:fldCharType="begin"/>
      </w:r>
      <w:r w:rsidR="00F83571">
        <w:rPr>
          <w:rFonts w:eastAsia="Calibri"/>
          <w:color w:val="000000" w:themeColor="text1"/>
        </w:rPr>
        <w:instrText xml:space="preserve"> ADDIN EN.CITE &lt;EndNote&gt;&lt;Cite&gt;&lt;Author&gt;Insel&lt;/Author&gt;&lt;Year&gt;2009&lt;/Year&gt;&lt;RecNum&gt;510&lt;/RecNum&gt;&lt;DisplayText&gt;&lt;style face="superscript"&gt;36&lt;/style&gt;&lt;/DisplayText&gt;&lt;record&gt;&lt;rec-number&gt;510&lt;/rec-number&gt;&lt;foreign-keys&gt;&lt;key app="EN" db-id="wazrp2sfaxxerietxp65pea4zzatss5s225z" timestamp="1698259113" guid="d25d567f-70f4-4b5f-8462-da5839656f93"&gt;510&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r w:rsidR="00CA60D9" w:rsidRPr="0434E808">
        <w:rPr>
          <w:rFonts w:eastAsia="Calibri"/>
          <w:color w:val="000000" w:themeColor="text1"/>
        </w:rPr>
        <w:fldChar w:fldCharType="separate"/>
      </w:r>
      <w:r w:rsidR="00F83571" w:rsidRPr="00F83571">
        <w:rPr>
          <w:rFonts w:eastAsia="Calibri"/>
          <w:noProof/>
          <w:color w:val="000000" w:themeColor="text1"/>
          <w:vertAlign w:val="superscript"/>
        </w:rPr>
        <w:t>36</w:t>
      </w:r>
      <w:r w:rsidR="00CA60D9" w:rsidRPr="0434E808">
        <w:rPr>
          <w:rFonts w:eastAsia="Calibri"/>
          <w:color w:val="000000" w:themeColor="text1"/>
        </w:rPr>
        <w:fldChar w:fldCharType="end"/>
      </w:r>
      <w:r w:rsidRPr="0434E808">
        <w:rPr>
          <w:rFonts w:eastAsia="Calibri"/>
          <w:color w:val="000000" w:themeColor="text1"/>
        </w:rPr>
        <w:t>.</w:t>
      </w:r>
      <w:r w:rsidR="0078243F">
        <w:rPr>
          <w:rFonts w:eastAsia="Calibri"/>
          <w:color w:val="000000" w:themeColor="text1"/>
        </w:rPr>
        <w:t xml:space="preserve"> </w:t>
      </w:r>
    </w:p>
    <w:p w14:paraId="451C41A9" w14:textId="77777777" w:rsidR="0078243F" w:rsidRPr="0097423F" w:rsidRDefault="0078243F" w:rsidP="0434E808">
      <w:pPr>
        <w:spacing w:beforeLines="20" w:before="48" w:line="288" w:lineRule="exact"/>
      </w:pPr>
    </w:p>
    <w:p w14:paraId="037F2868" w14:textId="49EDDDD6" w:rsidR="00460864" w:rsidRDefault="6A829F8E" w:rsidP="001244DC">
      <w:pPr>
        <w:spacing w:beforeLines="20" w:before="48" w:line="288" w:lineRule="exact"/>
        <w:rPr>
          <w:rFonts w:eastAsia="Calibri"/>
          <w:color w:val="000000" w:themeColor="text1"/>
        </w:rPr>
      </w:pPr>
      <w:r w:rsidRPr="0434E808">
        <w:rPr>
          <w:rFonts w:eastAsia="Calibri"/>
          <w:color w:val="000000" w:themeColor="text1"/>
        </w:rPr>
        <w:t>Another</w:t>
      </w:r>
      <w:r w:rsidR="00887358">
        <w:rPr>
          <w:rFonts w:eastAsia="Calibri"/>
          <w:color w:val="000000" w:themeColor="text1"/>
        </w:rPr>
        <w:t xml:space="preserve"> </w:t>
      </w:r>
      <w:r w:rsidRPr="0434E808">
        <w:rPr>
          <w:rFonts w:eastAsia="Calibri"/>
          <w:color w:val="000000" w:themeColor="text1"/>
        </w:rPr>
        <w:t xml:space="preserve">limitation is that p is a statistical construct for which there is no consensus on what it is or how to measure it </w:t>
      </w:r>
      <w:r w:rsidR="00ED3084" w:rsidRPr="0434E808">
        <w:rPr>
          <w:rFonts w:eastAsia="Calibri"/>
          <w:color w:val="000000" w:themeColor="text1"/>
        </w:rPr>
        <w:fldChar w:fldCharType="begin"/>
      </w:r>
      <w:r w:rsidR="00F83571">
        <w:rPr>
          <w:rFonts w:eastAsia="Calibri"/>
          <w:color w:val="000000" w:themeColor="text1"/>
        </w:rPr>
        <w:instrText xml:space="preserve"> ADDIN EN.CITE &lt;EndNote&gt;&lt;Cite&gt;&lt;Author&gt;Fried&lt;/Author&gt;&lt;Year&gt;2021&lt;/Year&gt;&lt;RecNum&gt;511&lt;/RecNum&gt;&lt;DisplayText&gt;&lt;style face="superscript"&gt;37&lt;/style&gt;&lt;/DisplayText&gt;&lt;record&gt;&lt;rec-number&gt;511&lt;/rec-number&gt;&lt;foreign-keys&gt;&lt;key app="EN" db-id="wazrp2sfaxxerietxp65pea4zzatss5s225z" timestamp="1698259113" guid="c3e00a30-3d78-4228-aecb-58bdb18c9b8c"&gt;511&lt;/key&gt;&lt;/foreign-keys&gt;&lt;ref-type name="Journal Article"&gt;17&lt;/ref-type&gt;&lt;contributors&gt;&lt;authors&gt;&lt;author&gt;Fried, E. I.&lt;/author&gt;&lt;author&gt;Greene, A. L.&lt;/author&gt;&lt;author&gt;Eaton, N. R.&lt;/author&gt;&lt;/authors&gt;&lt;/contributors&gt;&lt;auth-address&gt;Unit of Clinical Psychology, Faculty of Social and Behavioral Sciences, Leiden University, Leiden, The Netherlands.&amp;#xD;Department of Psychology, Stony Brook University, Stony Brook, NY, USA.&lt;/auth-address&gt;&lt;titles&gt;&lt;title&gt;The p factor is the sum of its parts, for now&lt;/title&gt;&lt;secondary-title&gt;World Psychiatry&lt;/secondary-title&gt;&lt;alt-title&gt;World Psychiatry&lt;/alt-title&gt;&lt;/titles&gt;&lt;periodical&gt;&lt;full-title&gt;World Psychiatry&lt;/full-title&gt;&lt;/periodical&gt;&lt;alt-periodical&gt;&lt;full-title&gt;World Psychiatry&lt;/full-title&gt;&lt;/alt-periodical&gt;&lt;pages&gt;69-70&lt;/pages&gt;&lt;volume&gt;20&lt;/volume&gt;&lt;number&gt;1&lt;/number&gt;&lt;dates&gt;&lt;year&gt;2021&lt;/year&gt;&lt;pub-dates&gt;&lt;date&gt;Feb&lt;/date&gt;&lt;/pub-dates&gt;&lt;/dates&gt;&lt;isbn&gt;1723-8617 (Print)&amp;#xD;2051-5545 (Electronic)&amp;#xD;1723-8617 (Linking)&lt;/isbn&gt;&lt;accession-num&gt;33432741&lt;/accession-num&gt;&lt;urls&gt;&lt;related-urls&gt;&lt;url&gt;https://www.ncbi.nlm.nih.gov/pubmed/33432741&lt;/url&gt;&lt;/related-urls&gt;&lt;/urls&gt;&lt;custom2&gt;PMC7801826&lt;/custom2&gt;&lt;electronic-resource-num&gt;10.1002/wps.20814&lt;/electronic-resource-num&gt;&lt;remote-database-name&gt;PubMed-not-MEDLINE&lt;/remote-database-name&gt;&lt;remote-database-provider&gt;NLM&lt;/remote-database-provider&gt;&lt;language&gt;English&lt;/language&gt;&lt;/record&gt;&lt;/Cite&gt;&lt;/EndNote&gt;</w:instrText>
      </w:r>
      <w:r w:rsidR="00ED3084" w:rsidRPr="0434E808">
        <w:rPr>
          <w:rFonts w:eastAsia="Calibri"/>
          <w:color w:val="000000" w:themeColor="text1"/>
        </w:rPr>
        <w:fldChar w:fldCharType="separate"/>
      </w:r>
      <w:r w:rsidR="00F83571" w:rsidRPr="00F83571">
        <w:rPr>
          <w:rFonts w:eastAsia="Calibri"/>
          <w:noProof/>
          <w:color w:val="000000" w:themeColor="text1"/>
          <w:vertAlign w:val="superscript"/>
        </w:rPr>
        <w:t>37</w:t>
      </w:r>
      <w:r w:rsidR="00ED3084" w:rsidRPr="0434E808">
        <w:rPr>
          <w:rFonts w:eastAsia="Calibri"/>
          <w:color w:val="000000" w:themeColor="text1"/>
        </w:rPr>
        <w:fldChar w:fldCharType="end"/>
      </w:r>
      <w:r w:rsidRPr="0434E808">
        <w:rPr>
          <w:rFonts w:eastAsia="Calibri"/>
          <w:color w:val="000000" w:themeColor="text1"/>
        </w:rPr>
        <w:t xml:space="preserve">, which leaves non-p even further adrift from reality. However, similar accusations could be levelled at g, the general factor that emerges from diverse cognitive traits, but g is one of the most stable and predictive variables in the behavioural sciences </w:t>
      </w:r>
      <w:r w:rsidR="00ED3084" w:rsidRPr="0434E808">
        <w:rPr>
          <w:rFonts w:eastAsia="Calibri"/>
          <w:color w:val="000000" w:themeColor="text1"/>
        </w:rPr>
        <w:fldChar w:fldCharType="begin"/>
      </w:r>
      <w:r w:rsidR="00F83571">
        <w:rPr>
          <w:rFonts w:eastAsia="Calibri"/>
          <w:color w:val="000000" w:themeColor="text1"/>
        </w:rPr>
        <w:instrText xml:space="preserve"> ADDIN EN.CITE &lt;EndNote&gt;&lt;Cite&gt;&lt;Author&gt;Plomin&lt;/Author&gt;&lt;Year&gt;2018&lt;/Year&gt;&lt;RecNum&gt;475&lt;/RecNum&gt;&lt;DisplayText&gt;&lt;style face="superscript"&gt;38&lt;/style&gt;&lt;/DisplayText&gt;&lt;record&gt;&lt;rec-number&gt;475&lt;/rec-number&gt;&lt;foreign-keys&gt;&lt;key app="EN" db-id="wazrp2sfaxxerietxp65pea4zzatss5s225z" timestamp="1692096243" guid="8d13cb3e-2d69-4c7c-a3c0-594495e6c071"&gt;475&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 Rev Genet&lt;/secondary-title&gt;&lt;/titles&gt;&lt;periodical&gt;&lt;full-title&gt;Nat Rev Genet&lt;/full-title&gt;&lt;/periodical&gt;&lt;pages&gt;148-159&lt;/pages&gt;&lt;volume&gt;19&lt;/volume&gt;&lt;number&gt;3&lt;/number&gt;&lt;edition&gt;20180108&lt;/edition&gt;&lt;keywords&gt;&lt;keyword&gt;Genome-Wide Association Study&lt;/keyword&gt;&lt;keyword&gt;Human Genetics/methods&lt;/keyword&gt;&lt;keyword&gt;Humans&lt;/keyword&gt;&lt;keyword&gt;Intelligence/*genetics&lt;/keyword&gt;&lt;keyword&gt;*Polymorphism, Single Nucleotide&lt;/keyword&gt;&lt;keyword&gt;*Quantitative Trait, Heritable&lt;/keyword&gt;&lt;/keywords&gt;&lt;dates&gt;&lt;year&gt;2018&lt;/year&gt;&lt;pub-dates&gt;&lt;date&gt;Mar&lt;/date&gt;&lt;/pub-dates&gt;&lt;/dates&gt;&lt;publisher&gt;Springer Science and Business Media LLC&lt;/publisher&gt;&lt;isbn&gt;1471-0064 (Electronic)&amp;#xD;1471-0056 (Print)&amp;#xD;1471-0056 (Linking)&lt;/isbn&gt;&lt;accession-num&gt;29335645&lt;/accession-num&gt;&lt;urls&gt;&lt;related-urls&gt;&lt;url&gt;https://www.ncbi.nlm.nih.gov/pubmed/29335645&lt;/url&gt;&lt;/related-urls&gt;&lt;/urls&gt;&lt;custom1&gt;Competing interests statement The authors declare no competing interests.&lt;/custom1&gt;&lt;custom2&gt;PMC5985927&lt;/custom2&gt;&lt;electronic-resource-num&gt;10.1038/nrg.2017.104&lt;/electronic-resource-num&gt;&lt;remote-database-name&gt;Medline&lt;/remote-database-name&gt;&lt;remote-database-provider&gt;NLM&lt;/remote-database-provider&gt;&lt;/record&gt;&lt;/Cite&gt;&lt;/EndNote&gt;</w:instrText>
      </w:r>
      <w:r w:rsidR="00ED3084" w:rsidRPr="0434E808">
        <w:rPr>
          <w:rFonts w:eastAsia="Calibri"/>
          <w:color w:val="000000" w:themeColor="text1"/>
        </w:rPr>
        <w:fldChar w:fldCharType="separate"/>
      </w:r>
      <w:r w:rsidR="00F83571" w:rsidRPr="00F83571">
        <w:rPr>
          <w:rFonts w:eastAsia="Calibri"/>
          <w:noProof/>
          <w:color w:val="000000" w:themeColor="text1"/>
          <w:vertAlign w:val="superscript"/>
        </w:rPr>
        <w:t>38</w:t>
      </w:r>
      <w:r w:rsidR="00ED3084" w:rsidRPr="0434E808">
        <w:rPr>
          <w:rFonts w:eastAsia="Calibri"/>
          <w:color w:val="000000" w:themeColor="text1"/>
        </w:rPr>
        <w:fldChar w:fldCharType="end"/>
      </w:r>
      <w:r w:rsidRPr="0434E808">
        <w:rPr>
          <w:rFonts w:eastAsia="Calibri"/>
          <w:color w:val="000000" w:themeColor="text1"/>
        </w:rPr>
        <w:t>. g is what diverse cognitive traits have in common and is not caused by any single physiological process</w:t>
      </w:r>
      <w:r w:rsidR="000042C3">
        <w:rPr>
          <w:rFonts w:eastAsia="Calibri"/>
          <w:color w:val="000000" w:themeColor="text1"/>
        </w:rPr>
        <w:t>,</w:t>
      </w:r>
      <w:r w:rsidRPr="0434E808">
        <w:rPr>
          <w:rFonts w:eastAsia="Calibri"/>
          <w:color w:val="000000" w:themeColor="text1"/>
        </w:rPr>
        <w:t xml:space="preserve"> such as speed of neural conduction, nor is it defined by any single psychological process such as abstract reasoning. We </w:t>
      </w:r>
      <w:r w:rsidR="0078243F">
        <w:rPr>
          <w:rFonts w:eastAsia="Calibri"/>
          <w:color w:val="000000" w:themeColor="text1"/>
        </w:rPr>
        <w:t xml:space="preserve">embrace the possibility that </w:t>
      </w:r>
      <w:r w:rsidRPr="0434E808">
        <w:rPr>
          <w:rFonts w:eastAsia="Calibri"/>
          <w:color w:val="000000" w:themeColor="text1"/>
        </w:rPr>
        <w:t>p, like g, is not one thing – it is precisely what diverse traits have in common</w:t>
      </w:r>
      <w:r w:rsidR="0078243F">
        <w:rPr>
          <w:rFonts w:eastAsia="Calibri"/>
          <w:color w:val="000000" w:themeColor="text1"/>
        </w:rPr>
        <w:t xml:space="preserve"> </w:t>
      </w:r>
      <w:r w:rsidR="002C0123">
        <w:rPr>
          <w:rFonts w:eastAsia="Calibri"/>
          <w:color w:val="000000" w:themeColor="text1"/>
        </w:rPr>
        <w:fldChar w:fldCharType="begin">
          <w:fldData xml:space="preserve">PEVuZE5vdGU+PENpdGU+PEF1dGhvcj5TbWl0aDwvQXV0aG9yPjxZZWFyPjIwMjA8L1llYXI+PFJl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TbWl0aDwvQXV0aG9yPjxZZWFyPjIwMjA8L1llYXI+PFJl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C0123">
        <w:rPr>
          <w:rFonts w:eastAsia="Calibri"/>
          <w:color w:val="000000" w:themeColor="text1"/>
        </w:rPr>
      </w:r>
      <w:r w:rsidR="002C0123">
        <w:rPr>
          <w:rFonts w:eastAsia="Calibri"/>
          <w:color w:val="000000" w:themeColor="text1"/>
        </w:rPr>
        <w:fldChar w:fldCharType="separate"/>
      </w:r>
      <w:r w:rsidR="00F83571" w:rsidRPr="00F83571">
        <w:rPr>
          <w:rFonts w:eastAsia="Calibri"/>
          <w:noProof/>
          <w:color w:val="000000" w:themeColor="text1"/>
          <w:vertAlign w:val="superscript"/>
        </w:rPr>
        <w:t>39</w:t>
      </w:r>
      <w:r w:rsidR="002C0123">
        <w:rPr>
          <w:rFonts w:eastAsia="Calibri"/>
          <w:color w:val="000000" w:themeColor="text1"/>
        </w:rPr>
        <w:fldChar w:fldCharType="end"/>
      </w:r>
      <w:r w:rsidR="00882443">
        <w:rPr>
          <w:rFonts w:eastAsia="Calibri"/>
          <w:color w:val="000000" w:themeColor="text1"/>
        </w:rPr>
        <w:t>.</w:t>
      </w:r>
      <w:r w:rsidRPr="0434E808">
        <w:rPr>
          <w:rFonts w:eastAsia="Calibri"/>
          <w:color w:val="000000" w:themeColor="text1"/>
        </w:rPr>
        <w:t xml:space="preserve"> We </w:t>
      </w:r>
      <w:r w:rsidR="00876DD1">
        <w:rPr>
          <w:rFonts w:eastAsia="Calibri"/>
          <w:color w:val="000000" w:themeColor="text1"/>
        </w:rPr>
        <w:t xml:space="preserve">suggest </w:t>
      </w:r>
      <w:r w:rsidRPr="0434E808">
        <w:rPr>
          <w:rFonts w:eastAsia="Calibri"/>
          <w:color w:val="000000" w:themeColor="text1"/>
        </w:rPr>
        <w:t xml:space="preserve">that p will be similarly </w:t>
      </w:r>
      <w:r w:rsidR="000042C3">
        <w:rPr>
          <w:rFonts w:eastAsia="Calibri"/>
          <w:color w:val="000000" w:themeColor="text1"/>
        </w:rPr>
        <w:t>valuable for</w:t>
      </w:r>
      <w:r w:rsidRPr="0434E808">
        <w:rPr>
          <w:rFonts w:eastAsia="Calibri"/>
          <w:color w:val="000000" w:themeColor="text1"/>
        </w:rPr>
        <w:t xml:space="preserve"> understanding general genetic influences, and </w:t>
      </w:r>
      <w:r w:rsidR="008E2FC6">
        <w:rPr>
          <w:rFonts w:eastAsia="Calibri"/>
          <w:color w:val="000000" w:themeColor="text1"/>
        </w:rPr>
        <w:t xml:space="preserve">that </w:t>
      </w:r>
      <w:r w:rsidR="00876DD1">
        <w:rPr>
          <w:rFonts w:eastAsia="Calibri"/>
          <w:color w:val="000000" w:themeColor="text1"/>
        </w:rPr>
        <w:t>isolating the transdiagnostic effects captured by p</w:t>
      </w:r>
      <w:r w:rsidRPr="0434E808">
        <w:rPr>
          <w:rFonts w:eastAsia="Calibri"/>
          <w:color w:val="000000" w:themeColor="text1"/>
        </w:rPr>
        <w:t xml:space="preserve"> will be useful in sharpening research on specific genetic influences</w:t>
      </w:r>
      <w:r w:rsidR="00876DD1">
        <w:rPr>
          <w:rFonts w:eastAsia="Calibri"/>
          <w:color w:val="000000" w:themeColor="text1"/>
        </w:rPr>
        <w:t xml:space="preserve">, particularly in the context of </w:t>
      </w:r>
      <w:r w:rsidR="00744416">
        <w:rPr>
          <w:rFonts w:eastAsia="Calibri"/>
          <w:color w:val="000000" w:themeColor="text1"/>
        </w:rPr>
        <w:t>developmental psychopathology and clinical epidemiological studies</w:t>
      </w:r>
      <w:r w:rsidRPr="0434E808">
        <w:rPr>
          <w:rFonts w:eastAsia="Calibri"/>
          <w:color w:val="000000" w:themeColor="text1"/>
        </w:rPr>
        <w:t xml:space="preserve">. </w:t>
      </w:r>
      <w:r w:rsidR="004318A0">
        <w:rPr>
          <w:rFonts w:eastAsia="Calibri"/>
          <w:color w:val="000000" w:themeColor="text1"/>
        </w:rPr>
        <w:t xml:space="preserve">Genetic effects that are disorder-specific might inform future research into causes and consequences </w:t>
      </w:r>
      <w:r w:rsidR="00C040D6">
        <w:rPr>
          <w:rFonts w:eastAsia="Calibri"/>
          <w:color w:val="000000" w:themeColor="text1"/>
        </w:rPr>
        <w:t xml:space="preserve">of </w:t>
      </w:r>
      <w:r w:rsidR="004318A0">
        <w:rPr>
          <w:rFonts w:eastAsia="Calibri"/>
          <w:color w:val="000000" w:themeColor="text1"/>
        </w:rPr>
        <w:t>psychiatric conditions applying causal design</w:t>
      </w:r>
      <w:r w:rsidR="00BC2698">
        <w:rPr>
          <w:rFonts w:eastAsia="Calibri"/>
          <w:color w:val="000000" w:themeColor="text1"/>
        </w:rPr>
        <w:t>s</w:t>
      </w:r>
      <w:r w:rsidR="004318A0">
        <w:rPr>
          <w:rFonts w:eastAsia="Calibri"/>
          <w:color w:val="000000" w:themeColor="text1"/>
        </w:rPr>
        <w:t xml:space="preserve"> </w:t>
      </w:r>
      <w:r w:rsidR="002063E5">
        <w:rPr>
          <w:rFonts w:eastAsia="Calibri"/>
          <w:color w:val="000000" w:themeColor="text1"/>
        </w:rPr>
        <w:t>including</w:t>
      </w:r>
      <w:r w:rsidR="004318A0">
        <w:rPr>
          <w:rFonts w:eastAsia="Calibri"/>
          <w:color w:val="000000" w:themeColor="text1"/>
        </w:rPr>
        <w:t xml:space="preserve"> mendelian randomization</w:t>
      </w:r>
      <w:r w:rsidR="00440603">
        <w:rPr>
          <w:rFonts w:eastAsia="Calibri"/>
          <w:color w:val="000000" w:themeColor="text1"/>
        </w:rPr>
        <w:t xml:space="preserve"> </w:t>
      </w:r>
      <w:r w:rsidR="00CD362F">
        <w:rPr>
          <w:rFonts w:eastAsia="Calibri"/>
          <w:color w:val="000000" w:themeColor="text1"/>
        </w:rPr>
        <w:t>and longitudinal models</w:t>
      </w:r>
      <w:r w:rsidR="00FC4DC6">
        <w:rPr>
          <w:rFonts w:eastAsia="Calibri"/>
          <w:color w:val="000000" w:themeColor="text1"/>
        </w:rPr>
        <w:t xml:space="preserve"> </w:t>
      </w:r>
      <w:r w:rsidR="002C0123">
        <w:rPr>
          <w:rFonts w:eastAsia="Calibri"/>
          <w:color w:val="000000" w:themeColor="text1"/>
        </w:rPr>
        <w:fldChar w:fldCharType="begin">
          <w:fldData xml:space="preserve">PEVuZE5vdGU+PENpdGU+PEF1dGhvcj5QaW5nYXVsdDwvQXV0aG9yPjxZZWFyPjIwMTY8L1llYXI+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QaW5nYXVsdDwvQXV0aG9yPjxZZWFyPjIwMTY8L1llYXI+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C0123">
        <w:rPr>
          <w:rFonts w:eastAsia="Calibri"/>
          <w:color w:val="000000" w:themeColor="text1"/>
        </w:rPr>
      </w:r>
      <w:r w:rsidR="002C0123">
        <w:rPr>
          <w:rFonts w:eastAsia="Calibri"/>
          <w:color w:val="000000" w:themeColor="text1"/>
        </w:rPr>
        <w:fldChar w:fldCharType="separate"/>
      </w:r>
      <w:r w:rsidR="00F83571" w:rsidRPr="00F83571">
        <w:rPr>
          <w:rFonts w:eastAsia="Calibri"/>
          <w:noProof/>
          <w:color w:val="000000" w:themeColor="text1"/>
          <w:vertAlign w:val="superscript"/>
        </w:rPr>
        <w:t>40,41</w:t>
      </w:r>
      <w:r w:rsidR="002C0123">
        <w:rPr>
          <w:rFonts w:eastAsia="Calibri"/>
          <w:color w:val="000000" w:themeColor="text1"/>
        </w:rPr>
        <w:fldChar w:fldCharType="end"/>
      </w:r>
      <w:r w:rsidR="00FC4DC6">
        <w:rPr>
          <w:rFonts w:eastAsia="Calibri"/>
          <w:color w:val="000000" w:themeColor="text1"/>
        </w:rPr>
        <w:t xml:space="preserve">. </w:t>
      </w:r>
    </w:p>
    <w:p w14:paraId="1E2D072D" w14:textId="77777777" w:rsidR="00460864" w:rsidRDefault="00460864" w:rsidP="001244DC">
      <w:pPr>
        <w:spacing w:beforeLines="20" w:before="48" w:line="288" w:lineRule="exact"/>
        <w:rPr>
          <w:rFonts w:eastAsia="Calibri"/>
          <w:color w:val="000000" w:themeColor="text1"/>
        </w:rPr>
      </w:pPr>
    </w:p>
    <w:p w14:paraId="4D6EE385" w14:textId="031A43F6" w:rsidR="001244DC" w:rsidRPr="00464885" w:rsidRDefault="00460864" w:rsidP="001244DC">
      <w:pPr>
        <w:spacing w:beforeLines="20" w:before="48" w:line="288" w:lineRule="exact"/>
        <w:rPr>
          <w:rFonts w:eastAsia="Calibri"/>
          <w:color w:val="000000" w:themeColor="text1"/>
        </w:rPr>
      </w:pPr>
      <w:r w:rsidRPr="00F41308">
        <w:rPr>
          <w:rFonts w:eastAsia="Calibri"/>
          <w:color w:val="000000" w:themeColor="text1"/>
        </w:rPr>
        <w:t>A further limitation is related to our choice of modelling p as a common factor</w:t>
      </w:r>
      <w:r w:rsidR="00AC774A" w:rsidRPr="00F41308">
        <w:rPr>
          <w:rFonts w:eastAsia="Calibri"/>
          <w:color w:val="000000" w:themeColor="text1"/>
        </w:rPr>
        <w:t>, given our interest in capturing transdiagnostic genetic effects that could index shared genetic liability across all 11 major psychiatric disorders</w:t>
      </w:r>
      <w:r w:rsidR="00BE79B6" w:rsidRPr="00F41308">
        <w:rPr>
          <w:rFonts w:eastAsia="Calibri"/>
          <w:color w:val="000000" w:themeColor="text1"/>
        </w:rPr>
        <w:t>. A</w:t>
      </w:r>
      <w:r w:rsidR="00AC774A" w:rsidRPr="00F41308">
        <w:rPr>
          <w:rFonts w:eastAsia="Calibri"/>
          <w:color w:val="000000" w:themeColor="text1"/>
        </w:rPr>
        <w:t xml:space="preserve">lthough alternative models have been proposed </w:t>
      </w:r>
      <w:r w:rsidR="002C0123">
        <w:rPr>
          <w:rFonts w:eastAsia="Calibri"/>
          <w:color w:val="000000" w:themeColor="text1"/>
        </w:rPr>
        <w:fldChar w:fldCharType="begin">
          <w:fldData xml:space="preserve">PEVuZE5vdGU+PENpdGU+PEF1dGhvcj5XYXR0czwvQXV0aG9yPjxZZWFyPjIwMTk8L1llYXI+PFJl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4A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XYXR0czwvQXV0aG9yPjxZZWFyPjIwMTk8L1llYXI+PFJl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C9yZWxhdGVkLXVybHM+PC91cmxzPjxjdXN0b20yPlBNQzkxMTc0NjU8
L2N1c3RvbTI+PGVsZWN0cm9uaWMtcmVzb3VyY2UtbnVtPjEwLjEwMzgvczQxNTg4LTAyMi0wMTA1
Ny00PC9lbGVjdHJvbmljLXJlc291cmNlLW51bT48cmVtb3RlLWRhdGFiYXNlLW5hbWU+TWVkbGlu
ZTwvcmVtb3RlLWRhdGFiYXNlLW5hbWU+PHJlbW90ZS1kYXRhYmFzZS1wcm92aWRlcj5OTE08L3Jl
bW90ZS1kYXRhYmFzZS1wcm92aWRlcj48YWNjZXNzLWRhdGU+MjAyMi0xMS0xOFQxODozMjoyOTwv
YWNjZXNzLWRhdGU+PC9yZWNvcmQ+PC9DaXRlPjwvRW5kTm90ZT4A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C0123">
        <w:rPr>
          <w:rFonts w:eastAsia="Calibri"/>
          <w:color w:val="000000" w:themeColor="text1"/>
        </w:rPr>
      </w:r>
      <w:r w:rsidR="002C0123">
        <w:rPr>
          <w:rFonts w:eastAsia="Calibri"/>
          <w:color w:val="000000" w:themeColor="text1"/>
        </w:rPr>
        <w:fldChar w:fldCharType="separate"/>
      </w:r>
      <w:r w:rsidR="00F83571" w:rsidRPr="00F83571">
        <w:rPr>
          <w:rFonts w:eastAsia="Calibri"/>
          <w:noProof/>
          <w:color w:val="000000" w:themeColor="text1"/>
          <w:vertAlign w:val="superscript"/>
        </w:rPr>
        <w:t>10,17,42</w:t>
      </w:r>
      <w:r w:rsidR="002C0123">
        <w:rPr>
          <w:rFonts w:eastAsia="Calibri"/>
          <w:color w:val="000000" w:themeColor="text1"/>
        </w:rPr>
        <w:fldChar w:fldCharType="end"/>
      </w:r>
      <w:r w:rsidR="00AC774A" w:rsidRPr="00F41308">
        <w:rPr>
          <w:rFonts w:eastAsia="Calibri"/>
          <w:color w:val="000000" w:themeColor="text1"/>
        </w:rPr>
        <w:t xml:space="preserve"> </w:t>
      </w:r>
      <w:r w:rsidR="00AC774A" w:rsidRPr="00F41308">
        <w:rPr>
          <w:rFonts w:eastAsia="Calibri"/>
          <w:color w:val="000000" w:themeColor="text1"/>
        </w:rPr>
        <w:fldChar w:fldCharType="begin">
          <w:fldData xml:space="preserve">PEVuZE5vdGU+PENpdGUgSGlkZGVuPSIxIj48QXV0aG9yPkNhc3BpPC9BdXRob3I+PFllYXI+MjAy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</w:fldData>
        </w:fldChar>
      </w:r>
      <w:r w:rsidR="00D21E17">
        <w:rPr>
          <w:rFonts w:eastAsia="Calibri"/>
          <w:color w:val="000000" w:themeColor="text1"/>
        </w:rPr>
        <w:instrText xml:space="preserve"> ADDIN EN.CITE </w:instrText>
      </w:r>
      <w:r w:rsidR="00D21E17">
        <w:rPr>
          <w:rFonts w:eastAsia="Calibri"/>
          <w:color w:val="000000" w:themeColor="text1"/>
        </w:rPr>
        <w:fldChar w:fldCharType="begin">
          <w:fldData xml:space="preserve">PEVuZE5vdGU+PENpdGUgSGlkZGVuPSIxIj48QXV0aG9yPkNhc3BpPC9BdXRob3I+PFllYXI+MjAy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</w:fldData>
        </w:fldChar>
      </w:r>
      <w:r w:rsidR="00D21E17">
        <w:rPr>
          <w:rFonts w:eastAsia="Calibri"/>
          <w:color w:val="000000" w:themeColor="text1"/>
        </w:rPr>
        <w:instrText xml:space="preserve"> ADDIN EN.CITE.DATA </w:instrText>
      </w:r>
      <w:r w:rsidR="00D21E17">
        <w:rPr>
          <w:rFonts w:eastAsia="Calibri"/>
          <w:color w:val="000000" w:themeColor="text1"/>
        </w:rPr>
      </w:r>
      <w:r w:rsidR="00D21E17">
        <w:rPr>
          <w:rFonts w:eastAsia="Calibri"/>
          <w:color w:val="000000" w:themeColor="text1"/>
        </w:rPr>
        <w:fldChar w:fldCharType="end"/>
      </w:r>
      <w:r w:rsidR="00F77E32">
        <w:rPr>
          <w:rFonts w:eastAsia="Calibri"/>
          <w:color w:val="000000" w:themeColor="text1"/>
        </w:rPr>
      </w:r>
      <w:r w:rsidR="00F77E32">
        <w:rPr>
          <w:rFonts w:eastAsia="Calibri"/>
          <w:color w:val="000000" w:themeColor="text1"/>
        </w:rPr>
        <w:fldChar w:fldCharType="separate"/>
      </w:r>
      <w:r w:rsidR="00AC774A" w:rsidRPr="00F41308">
        <w:rPr>
          <w:rFonts w:eastAsia="Calibri"/>
          <w:color w:val="000000" w:themeColor="text1"/>
        </w:rPr>
        <w:fldChar w:fldCharType="end"/>
      </w:r>
      <w:r w:rsidR="00AC774A" w:rsidRPr="00F41308">
        <w:rPr>
          <w:rFonts w:eastAsia="Calibri"/>
          <w:color w:val="000000" w:themeColor="text1"/>
        </w:rPr>
        <w:t xml:space="preserve">different statistical approaches to modelling p </w:t>
      </w:r>
      <w:r w:rsidR="00BE79B6" w:rsidRPr="00F41308">
        <w:rPr>
          <w:rFonts w:eastAsia="Calibri"/>
          <w:color w:val="000000" w:themeColor="text1"/>
        </w:rPr>
        <w:t>were found to lead to</w:t>
      </w:r>
      <w:r w:rsidR="00AC774A" w:rsidRPr="00F41308">
        <w:rPr>
          <w:rFonts w:eastAsia="Calibri"/>
          <w:color w:val="000000" w:themeColor="text1"/>
        </w:rPr>
        <w:t xml:space="preserve"> similar estimates</w:t>
      </w:r>
      <w:r w:rsidR="00BE79B6" w:rsidRPr="00F41308">
        <w:rPr>
          <w:rFonts w:eastAsia="Calibri"/>
          <w:color w:val="000000" w:themeColor="text1"/>
        </w:rPr>
        <w:t xml:space="preserve"> </w:t>
      </w:r>
      <w:r w:rsidR="002C0123">
        <w:rPr>
          <w:rFonts w:eastAsia="Calibri"/>
          <w:color w:val="000000" w:themeColor="text1"/>
        </w:rPr>
        <w:fldChar w:fldCharType="begin"/>
      </w:r>
      <w:r w:rsidR="00F83571">
        <w:rPr>
          <w:rFonts w:eastAsia="Calibri"/>
          <w:color w:val="000000" w:themeColor="text1"/>
        </w:rPr>
        <w:instrText xml:space="preserve"> ADDIN EN.CITE &lt;EndNote&gt;&lt;Cite&gt;&lt;Author&gt;Caspi&lt;/Author&gt;&lt;Year&gt;2023&lt;/Year&gt;&lt;RecNum&gt;504&lt;/RecNum&gt;&lt;DisplayText&gt;&lt;style face="superscript"&gt;17&lt;/style&gt;&lt;/DisplayText&gt;&lt;record&gt;&lt;rec-number&gt;504&lt;/rec-number&gt;&lt;foreign-keys&gt;&lt;key app="EN" db-id="wazrp2sfaxxerietxp65pea4zzatss5s225z" timestamp="1698259101" guid="0cebc190-085c-4f1d-97e0-9b16657b29b8"&gt;504&lt;/key&gt;&lt;/foreign-keys&gt;&lt;ref-type name="Journal Article"&gt;17&lt;/ref-type&gt;&lt;contributors&gt;&lt;authors&gt;&lt;author&gt;Caspi, Avshalom&lt;/author&gt;&lt;author&gt;Houts, Renate M.&lt;/author&gt;&lt;author&gt;Fisher, Helen L.&lt;/author&gt;&lt;author&gt;Danese, Andrea&lt;/author&gt;&lt;author&gt;Moffitt, Terrie E.&lt;/author&gt;&lt;/authors&gt;&lt;/contributors&gt;&lt;titles&gt;&lt;title&gt;The General Factor of Psychopathology (p): Choosing Among Competing Models and Interpreting p&lt;/title&gt;&lt;secondary-title&gt;Clinical Psychological Science&lt;/secondary-title&gt;&lt;/titles&gt;&lt;periodical&gt;&lt;full-title&gt;Clinical Psychological Science&lt;/full-title&gt;&lt;/periodical&gt;&lt;pages&gt;216770262211478&lt;/pages&gt;&lt;section&gt;216770262211478&lt;/section&gt;&lt;dates&gt;&lt;year&gt;2023&lt;/year&gt;&lt;pub-dates&gt;&lt;date&gt;2023-05-03&lt;/date&gt;&lt;/pub-dates&gt;&lt;/dates&gt;&lt;publisher&gt;SAGE Publications&lt;/publisher&gt;&lt;isbn&gt;2167-7026&amp;#xD;2167-7034&lt;/isbn&gt;&lt;urls&gt;&lt;/urls&gt;&lt;electronic-resource-num&gt;10.1177/21677026221147872&lt;/electronic-resource-num&gt;&lt;access-date&gt;2023-10-23T12:31:54&lt;/access-date&gt;&lt;/record&gt;&lt;/Cite&gt;&lt;/EndNote&gt;</w:instrText>
      </w:r>
      <w:r w:rsidR="002C0123">
        <w:rPr>
          <w:rFonts w:eastAsia="Calibri"/>
          <w:color w:val="000000" w:themeColor="text1"/>
        </w:rPr>
        <w:fldChar w:fldCharType="separate"/>
      </w:r>
      <w:r w:rsidR="00F83571" w:rsidRPr="00F83571">
        <w:rPr>
          <w:rFonts w:eastAsia="Calibri"/>
          <w:noProof/>
          <w:color w:val="000000" w:themeColor="text1"/>
          <w:vertAlign w:val="superscript"/>
        </w:rPr>
        <w:t>17</w:t>
      </w:r>
      <w:r w:rsidR="002C0123">
        <w:rPr>
          <w:rFonts w:eastAsia="Calibri"/>
          <w:color w:val="000000" w:themeColor="text1"/>
        </w:rPr>
        <w:fldChar w:fldCharType="end"/>
      </w:r>
      <w:r w:rsidR="00AC774A" w:rsidRPr="00F41308">
        <w:rPr>
          <w:rFonts w:eastAsia="Calibri"/>
          <w:color w:val="000000" w:themeColor="text1"/>
        </w:rPr>
        <w:t xml:space="preserve">. </w:t>
      </w:r>
      <w:r w:rsidR="00BE79B6" w:rsidRPr="00F41308">
        <w:rPr>
          <w:rFonts w:eastAsia="Calibri"/>
          <w:color w:val="000000" w:themeColor="text1"/>
        </w:rPr>
        <w:t xml:space="preserve">Relatedly, we allowed our indicators to load feely onto the common factor, as such, some disorders (e.g., ANX, MDD and PTSD) </w:t>
      </w:r>
      <w:r w:rsidRPr="00F41308">
        <w:rPr>
          <w:rFonts w:eastAsia="Calibri"/>
          <w:color w:val="000000" w:themeColor="text1"/>
        </w:rPr>
        <w:t>contributed more than others to the general factor</w:t>
      </w:r>
      <w:r w:rsidR="00BE79B6" w:rsidRPr="00F41308">
        <w:rPr>
          <w:rFonts w:eastAsia="Calibri"/>
          <w:color w:val="000000" w:themeColor="text1"/>
        </w:rPr>
        <w:t xml:space="preserve"> (e.g., OCD and AN). A model </w:t>
      </w:r>
      <w:r w:rsidR="00BC2698">
        <w:rPr>
          <w:rFonts w:eastAsia="Calibri"/>
          <w:color w:val="000000" w:themeColor="text1"/>
        </w:rPr>
        <w:t>in which</w:t>
      </w:r>
      <w:r w:rsidR="00BC2698" w:rsidRPr="00F41308">
        <w:rPr>
          <w:rFonts w:eastAsia="Calibri"/>
          <w:color w:val="000000" w:themeColor="text1"/>
        </w:rPr>
        <w:t xml:space="preserve"> </w:t>
      </w:r>
      <w:r w:rsidR="00BE79B6" w:rsidRPr="00F41308">
        <w:rPr>
          <w:rFonts w:eastAsia="Calibri"/>
          <w:color w:val="000000" w:themeColor="text1"/>
        </w:rPr>
        <w:t xml:space="preserve">all indicators are restricted to contribute the same amount of variance to the general factor would likely have led to different results, although arguably it would have provided </w:t>
      </w:r>
      <w:r w:rsidR="00BC2698">
        <w:rPr>
          <w:rFonts w:eastAsia="Calibri"/>
          <w:color w:val="000000" w:themeColor="text1"/>
        </w:rPr>
        <w:t xml:space="preserve">a </w:t>
      </w:r>
      <w:r w:rsidR="00BE79B6" w:rsidRPr="00F41308">
        <w:rPr>
          <w:rFonts w:eastAsia="Calibri"/>
          <w:color w:val="000000" w:themeColor="text1"/>
        </w:rPr>
        <w:t>poor</w:t>
      </w:r>
      <w:r w:rsidR="00BC2698">
        <w:rPr>
          <w:rFonts w:eastAsia="Calibri"/>
          <w:color w:val="000000" w:themeColor="text1"/>
        </w:rPr>
        <w:t>er</w:t>
      </w:r>
      <w:r w:rsidR="00BE79B6" w:rsidRPr="00F41308">
        <w:rPr>
          <w:rFonts w:eastAsia="Calibri"/>
          <w:color w:val="000000" w:themeColor="text1"/>
        </w:rPr>
        <w:t xml:space="preserve"> account of transdiagnostic effects in psychopathology. </w:t>
      </w:r>
      <w:r w:rsidRPr="00F41308">
        <w:rPr>
          <w:rFonts w:eastAsia="Calibri"/>
          <w:color w:val="000000" w:themeColor="text1"/>
        </w:rPr>
        <w:t xml:space="preserve"> </w:t>
      </w:r>
      <w:r w:rsidR="00BE79B6" w:rsidRPr="00BE79B6">
        <w:rPr>
          <w:rFonts w:eastAsia="Calibri"/>
          <w:color w:val="000000" w:themeColor="text1"/>
        </w:rPr>
        <w:t xml:space="preserve">It </w:t>
      </w:r>
      <w:r w:rsidR="00BE79B6" w:rsidRPr="005E1A50">
        <w:rPr>
          <w:rFonts w:eastAsia="Calibri"/>
          <w:color w:val="000000" w:themeColor="text1"/>
        </w:rPr>
        <w:t>should al</w:t>
      </w:r>
      <w:r w:rsidR="00BC2698">
        <w:rPr>
          <w:rFonts w:eastAsia="Calibri"/>
          <w:color w:val="000000" w:themeColor="text1"/>
        </w:rPr>
        <w:t>so</w:t>
      </w:r>
      <w:r w:rsidR="00BE79B6" w:rsidRPr="005E1A50">
        <w:rPr>
          <w:rFonts w:eastAsia="Calibri"/>
          <w:color w:val="000000" w:themeColor="text1"/>
        </w:rPr>
        <w:t xml:space="preserve"> be noted that, w</w:t>
      </w:r>
      <w:r w:rsidR="001244DC" w:rsidRPr="005E1A50">
        <w:rPr>
          <w:rFonts w:eastAsia="Calibri"/>
          <w:color w:val="000000" w:themeColor="text1"/>
        </w:rPr>
        <w:t xml:space="preserve">hile general factor models can fit psychopathological data, alternative explanations have been proposed, most notably network models </w:t>
      </w:r>
      <w:r w:rsidR="002C0123">
        <w:rPr>
          <w:rFonts w:eastAsia="Calibri"/>
          <w:color w:val="000000" w:themeColor="text1"/>
        </w:rPr>
        <w:fldChar w:fldCharType="begin"/>
      </w:r>
      <w:r w:rsidR="00F83571">
        <w:rPr>
          <w:rFonts w:eastAsia="Calibri"/>
          <w:color w:val="000000" w:themeColor="text1"/>
        </w:rPr>
        <w:instrText xml:space="preserve"> ADDIN EN.CITE &lt;EndNote&gt;&lt;Cite&gt;&lt;Author&gt;van Bork&lt;/Author&gt;&lt;Year&gt;2017&lt;/Year&gt;&lt;RecNum&gt;551&lt;/RecNum&gt;&lt;DisplayText&gt;&lt;style face="superscript"&gt;43&lt;/style&gt;&lt;/DisplayText&gt;&lt;record&gt;&lt;rec-number&gt;551&lt;/rec-number&gt;&lt;foreign-keys&gt;&lt;key app="EN" db-id="wazrp2sfaxxerietxp65pea4zzatss5s225z" timestamp="1702980801" guid="557d0692-1e52-4299-9ec4-fae9b3459e0b"&gt;551&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r w:rsidR="002C0123">
        <w:rPr>
          <w:rFonts w:eastAsia="Calibri"/>
          <w:color w:val="000000" w:themeColor="text1"/>
        </w:rPr>
        <w:fldChar w:fldCharType="separate"/>
      </w:r>
      <w:r w:rsidR="00F83571" w:rsidRPr="00F83571">
        <w:rPr>
          <w:rFonts w:eastAsia="Calibri"/>
          <w:noProof/>
          <w:color w:val="000000" w:themeColor="text1"/>
          <w:vertAlign w:val="superscript"/>
        </w:rPr>
        <w:t>43</w:t>
      </w:r>
      <w:r w:rsidR="002C0123">
        <w:rPr>
          <w:rFonts w:eastAsia="Calibri"/>
          <w:color w:val="000000" w:themeColor="text1"/>
        </w:rPr>
        <w:fldChar w:fldCharType="end"/>
      </w:r>
      <w:r w:rsidR="00EE4532" w:rsidRPr="005E1A50">
        <w:rPr>
          <w:rFonts w:eastAsia="Calibri"/>
          <w:color w:val="000000" w:themeColor="text1"/>
        </w:rPr>
        <w:t>.</w:t>
      </w:r>
      <w:r w:rsidR="00EE4532">
        <w:rPr>
          <w:rFonts w:eastAsia="Calibri"/>
          <w:color w:val="000000" w:themeColor="text1"/>
        </w:rPr>
        <w:t xml:space="preserve"> </w:t>
      </w:r>
    </w:p>
    <w:p w14:paraId="653282A7" w14:textId="4A88E33A" w:rsidR="06946925" w:rsidRPr="00464885" w:rsidRDefault="06946925" w:rsidP="00B96ED2">
      <w:pPr>
        <w:spacing w:beforeLines="20" w:before="48" w:line="288" w:lineRule="exact"/>
        <w:rPr>
          <w:rFonts w:eastAsia="Calibri" w:cstheme="minorHAnsi"/>
          <w:color w:val="000000" w:themeColor="text1"/>
        </w:rPr>
      </w:pPr>
    </w:p>
    <w:p w14:paraId="49F5F111" w14:textId="24C7404F" w:rsidR="6A829F8E" w:rsidRPr="0097423F" w:rsidRDefault="6A829F8E" w:rsidP="0434E808">
      <w:pPr>
        <w:spacing w:beforeLines="20" w:before="48" w:line="288" w:lineRule="exact"/>
      </w:pPr>
      <w:r w:rsidRPr="0434E808">
        <w:rPr>
          <w:rFonts w:eastAsia="Calibri"/>
          <w:color w:val="000000" w:themeColor="text1"/>
        </w:rPr>
        <w:t xml:space="preserve">Other limitations are general issues in GWA research. For example, the GWA studies that are the basis for this research are largely limited to individuals of European ancestry, so the results reported here </w:t>
      </w:r>
      <w:r w:rsidR="00EE4532">
        <w:rPr>
          <w:rFonts w:eastAsia="Calibri"/>
          <w:color w:val="000000" w:themeColor="text1"/>
        </w:rPr>
        <w:t>might not</w:t>
      </w:r>
      <w:r w:rsidRPr="0434E808">
        <w:rPr>
          <w:rFonts w:eastAsia="Calibri"/>
          <w:color w:val="000000" w:themeColor="text1"/>
        </w:rPr>
        <w:t xml:space="preserve"> generalize beyond this population</w:t>
      </w:r>
      <w:r w:rsidR="007647A8">
        <w:rPr>
          <w:rFonts w:eastAsia="Calibri"/>
          <w:color w:val="000000" w:themeColor="text1"/>
        </w:rPr>
        <w:t xml:space="preserve"> </w:t>
      </w:r>
      <w:r w:rsidR="002C0123">
        <w:rPr>
          <w:rFonts w:eastAsia="Calibri"/>
          <w:color w:val="000000" w:themeColor="text1"/>
        </w:rPr>
        <w:fldChar w:fldCharType="begin">
          <w:fldData xml:space="preserve">PEVuZE5vdGU+PENpdGU+PEF1dGhvcj5UdXJsZXk8L0F1dGhvcj48WWVhcj4yMDIxPC9ZZWFyPjxS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UdXJsZXk8L0F1dGhvcj48WWVhcj4yMDIxPC9ZZWFyPjxS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C0123">
        <w:rPr>
          <w:rFonts w:eastAsia="Calibri"/>
          <w:color w:val="000000" w:themeColor="text1"/>
        </w:rPr>
      </w:r>
      <w:r w:rsidR="002C0123">
        <w:rPr>
          <w:rFonts w:eastAsia="Calibri"/>
          <w:color w:val="000000" w:themeColor="text1"/>
        </w:rPr>
        <w:fldChar w:fldCharType="separate"/>
      </w:r>
      <w:r w:rsidR="00F83571" w:rsidRPr="00F83571">
        <w:rPr>
          <w:rFonts w:eastAsia="Calibri"/>
          <w:noProof/>
          <w:color w:val="000000" w:themeColor="text1"/>
          <w:vertAlign w:val="superscript"/>
        </w:rPr>
        <w:t>44,45</w:t>
      </w:r>
      <w:r w:rsidR="002C0123">
        <w:rPr>
          <w:rFonts w:eastAsia="Calibri"/>
          <w:color w:val="000000" w:themeColor="text1"/>
        </w:rPr>
        <w:fldChar w:fldCharType="end"/>
      </w:r>
      <w:r w:rsidRPr="0434E808">
        <w:rPr>
          <w:rFonts w:eastAsia="Calibri"/>
          <w:color w:val="000000" w:themeColor="text1"/>
        </w:rPr>
        <w:t>. In addition, the contributing GWA studies are meta-analyses of different cohorts that may be subject to heterogeneity that cannot be fully quantified. Moreover, our research is limited by issues that could affect any GWA results</w:t>
      </w:r>
      <w:r w:rsidR="000042C3">
        <w:rPr>
          <w:rFonts w:eastAsia="Calibri"/>
          <w:color w:val="000000" w:themeColor="text1"/>
        </w:rPr>
        <w:t>,</w:t>
      </w:r>
      <w:r w:rsidRPr="0434E808">
        <w:rPr>
          <w:rFonts w:eastAsia="Calibri"/>
          <w:color w:val="000000" w:themeColor="text1"/>
        </w:rPr>
        <w:t xml:space="preserve"> such as cross-trait assortative mating </w:t>
      </w:r>
      <w:r w:rsidR="00601FF8" w:rsidRPr="0434E808">
        <w:rPr>
          <w:rFonts w:eastAsia="Calibri"/>
          <w:color w:val="000000" w:themeColor="text1"/>
        </w:rPr>
        <w:fldChar w:fldCharType="begin">
          <w:fldData xml:space="preserve">PEVuZE5vdGU+PENpdGU+PEF1dGhvcj5Cb3JkZXI8L0F1dGhvcj48WWVhcj4yMDIyPC9ZZWFyPjxS
ZWNOdW0+NTEyPC9SZWNOdW0+PERpc3BsYXlUZXh0PjxzdHlsZSBmYWNlPSJzdXBlcnNjcmlwdCI+
NDY8L3N0eWxlPjwvRGlzcGxheVRleHQ+PHJlY29yZD48cmVjLW51bWJlcj41MTI8L3JlYy1udW1i
ZXI+PGZvcmVpZ24ta2V5cz48a2V5IGFwcD0iRU4iIGRiLWlkPSJ3YXpycDJzZmF4eGVyaWV0eHA2
NXBlYTR6emF0c3M1czIyNXoiIHRpbWVzdGFtcD0iMTY5ODI1OTExMyIgZ3VpZD0iMTZmODhmNGQt
YjllZC00MDBkLWE5N2UtMjFjYzFjNjBjNzVmIj41MTI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Cb3JkZXI8L0F1dGhvcj48WWVhcj4yMDIyPC9ZZWFyPjxS
ZWNOdW0+NTEyPC9SZWNOdW0+PERpc3BsYXlUZXh0PjxzdHlsZSBmYWNlPSJzdXBlcnNjcmlwdCI+
NDY8L3N0eWxlPjwvRGlzcGxheVRleHQ+PHJlY29yZD48cmVjLW51bWJlcj41MTI8L3JlYy1udW1i
ZXI+PGZvcmVpZ24ta2V5cz48a2V5IGFwcD0iRU4iIGRiLWlkPSJ3YXpycDJzZmF4eGVyaWV0eHA2
NXBlYTR6emF0c3M1czIyNXoiIHRpbWVzdGFtcD0iMTY5ODI1OTExMyIgZ3VpZD0iMTZmODhmNGQt
YjllZC00MDBkLWE5N2UtMjFjYzFjNjBjNzVmIj41MTI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601FF8" w:rsidRPr="0434E808">
        <w:rPr>
          <w:rFonts w:eastAsia="Calibri"/>
          <w:color w:val="000000" w:themeColor="text1"/>
        </w:rPr>
      </w:r>
      <w:r w:rsidR="00601FF8" w:rsidRPr="0434E808">
        <w:rPr>
          <w:rFonts w:eastAsia="Calibri"/>
          <w:color w:val="000000" w:themeColor="text1"/>
        </w:rPr>
        <w:fldChar w:fldCharType="separate"/>
      </w:r>
      <w:r w:rsidR="00F83571" w:rsidRPr="00F83571">
        <w:rPr>
          <w:rFonts w:eastAsia="Calibri"/>
          <w:noProof/>
          <w:color w:val="000000" w:themeColor="text1"/>
          <w:vertAlign w:val="superscript"/>
        </w:rPr>
        <w:t>46</w:t>
      </w:r>
      <w:r w:rsidR="00601FF8" w:rsidRPr="0434E808">
        <w:rPr>
          <w:rFonts w:eastAsia="Calibri"/>
          <w:color w:val="000000" w:themeColor="text1"/>
        </w:rPr>
        <w:fldChar w:fldCharType="end"/>
      </w:r>
      <w:r w:rsidRPr="0434E808">
        <w:rPr>
          <w:rFonts w:eastAsia="Calibri"/>
          <w:color w:val="000000" w:themeColor="text1"/>
        </w:rPr>
        <w:t xml:space="preserve"> and population stratification </w:t>
      </w:r>
      <w:r w:rsidR="00DB15CE" w:rsidRPr="0434E808">
        <w:rPr>
          <w:rFonts w:eastAsia="Calibri"/>
          <w:color w:val="000000" w:themeColor="text1"/>
        </w:rPr>
        <w:fldChar w:fldCharType="begin">
          <w:fldData xml:space="preserve">PEVuZE5vdGU+PENpdGU+PEF1dGhvcj5Ob3ZlbWJyZTwvQXV0aG9yPjxZZWFyPjIwMDg8L1llYXI+
PFJlY051bT41MTM8L1JlY051bT48RGlzcGxheVRleHQ+PHN0eWxlIGZhY2U9InN1cGVyc2NyaXB0
Ij40Nzwvc3R5bGU+PC9EaXNwbGF5VGV4dD48cmVjb3JkPjxyZWMtbnVtYmVyPjUxMzwvcmVjLW51
bWJlcj48Zm9yZWlnbi1rZXlzPjxrZXkgYXBwPSJFTiIgZGItaWQ9IndhenJwMnNmYXh4ZXJpZXR4
cDY1cGVhNHp6YXRzczVzMjI1eiIgdGltZXN0YW1wPSIxNjk4MjU5MTEzIiBndWlkPSI4ZTJiNTc5
ZS1lZmU5LTRlNTYtODE5Mi1lZjE5ZTUwNDgwMDIiPjUx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Ob3ZlbWJyZTwvQXV0aG9yPjxZZWFyPjIwMDg8L1llYXI+
PFJlY051bT41MTM8L1JlY051bT48RGlzcGxheVRleHQ+PHN0eWxlIGZhY2U9InN1cGVyc2NyaXB0
Ij40Nzwvc3R5bGU+PC9EaXNwbGF5VGV4dD48cmVjb3JkPjxyZWMtbnVtYmVyPjUxMzwvcmVjLW51
bWJlcj48Zm9yZWlnbi1rZXlzPjxrZXkgYXBwPSJFTiIgZGItaWQ9IndhenJwMnNmYXh4ZXJpZXR4
cDY1cGVhNHp6YXRzczVzMjI1eiIgdGltZXN0YW1wPSIxNjk4MjU5MTEzIiBndWlkPSI4ZTJiNTc5
ZS1lZmU5LTRlNTYtODE5Mi1lZjE5ZTUwNDgwMDIiPjUx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DB15CE" w:rsidRPr="0434E808">
        <w:rPr>
          <w:rFonts w:eastAsia="Calibri"/>
          <w:color w:val="000000" w:themeColor="text1"/>
        </w:rPr>
      </w:r>
      <w:r w:rsidR="00DB15CE" w:rsidRPr="0434E808">
        <w:rPr>
          <w:rFonts w:eastAsia="Calibri"/>
          <w:color w:val="000000" w:themeColor="text1"/>
        </w:rPr>
        <w:fldChar w:fldCharType="separate"/>
      </w:r>
      <w:r w:rsidR="00F83571" w:rsidRPr="00F83571">
        <w:rPr>
          <w:rFonts w:eastAsia="Calibri"/>
          <w:noProof/>
          <w:color w:val="000000" w:themeColor="text1"/>
          <w:vertAlign w:val="superscript"/>
        </w:rPr>
        <w:t>47</w:t>
      </w:r>
      <w:r w:rsidR="00DB15CE" w:rsidRPr="0434E808">
        <w:rPr>
          <w:rFonts w:eastAsia="Calibri"/>
          <w:color w:val="000000" w:themeColor="text1"/>
        </w:rPr>
        <w:fldChar w:fldCharType="end"/>
      </w:r>
      <w:r w:rsidRPr="0434E808">
        <w:rPr>
          <w:rFonts w:eastAsia="Calibri"/>
          <w:color w:val="000000" w:themeColor="text1"/>
        </w:rPr>
        <w:t>.</w:t>
      </w:r>
    </w:p>
    <w:p w14:paraId="58373B17" w14:textId="357F7C9D" w:rsidR="6A829F8E" w:rsidRPr="0097423F" w:rsidRDefault="6A829F8E" w:rsidP="003D42E4">
      <w:pPr>
        <w:spacing w:beforeLines="20" w:before="48" w:line="288" w:lineRule="exact"/>
        <w:rPr>
          <w:rFonts w:cstheme="minorHAnsi"/>
        </w:rPr>
      </w:pPr>
    </w:p>
    <w:p w14:paraId="5CCF06A3" w14:textId="0456BDB9" w:rsidR="00746F70" w:rsidRDefault="6A829F8E" w:rsidP="007E5784">
      <w:pPr>
        <w:spacing w:beforeLines="20" w:before="48" w:line="288" w:lineRule="exact"/>
        <w:rPr>
          <w:rFonts w:cstheme="minorHAnsi"/>
        </w:rPr>
      </w:pPr>
      <w:r w:rsidRPr="00464885">
        <w:rPr>
          <w:rFonts w:eastAsia="Calibri" w:cstheme="minorHAnsi"/>
          <w:color w:val="000000" w:themeColor="text1"/>
        </w:rPr>
        <w:t xml:space="preserve">In conclusion, our results show that isolating </w:t>
      </w:r>
      <w:r w:rsidR="00A24DA6">
        <w:rPr>
          <w:rFonts w:eastAsia="Calibri" w:cstheme="minorHAnsi"/>
          <w:color w:val="000000" w:themeColor="text1"/>
        </w:rPr>
        <w:t>transdiagnostic effects</w:t>
      </w:r>
      <w:r w:rsidR="00A24DA6" w:rsidRPr="00464885">
        <w:rPr>
          <w:rFonts w:eastAsia="Calibri" w:cstheme="minorHAnsi"/>
          <w:color w:val="000000" w:themeColor="text1"/>
        </w:rPr>
        <w:t xml:space="preserve"> </w:t>
      </w:r>
      <w:r w:rsidRPr="00464885">
        <w:rPr>
          <w:rFonts w:eastAsia="Calibri" w:cstheme="minorHAnsi"/>
          <w:color w:val="000000" w:themeColor="text1"/>
        </w:rPr>
        <w:t xml:space="preserve">from major psychiatric disorders provides </w:t>
      </w:r>
      <w:r w:rsidR="00F540F2">
        <w:rPr>
          <w:rFonts w:eastAsia="Calibri" w:cstheme="minorHAnsi"/>
          <w:color w:val="000000" w:themeColor="text1"/>
        </w:rPr>
        <w:t xml:space="preserve">novel insight into </w:t>
      </w:r>
      <w:r w:rsidR="00F540F2" w:rsidRPr="00464885">
        <w:rPr>
          <w:rFonts w:eastAsia="Calibri" w:cstheme="minorHAnsi"/>
          <w:color w:val="000000" w:themeColor="text1"/>
        </w:rPr>
        <w:t xml:space="preserve">disorder-specific genetic architecture </w:t>
      </w:r>
      <w:r w:rsidRPr="00464885">
        <w:rPr>
          <w:rFonts w:eastAsia="Calibri" w:cstheme="minorHAnsi"/>
          <w:color w:val="000000" w:themeColor="text1"/>
        </w:rPr>
        <w:t>a more precise understanding of</w:t>
      </w:r>
      <w:r w:rsidR="00F540F2">
        <w:rPr>
          <w:rFonts w:eastAsia="Calibri" w:cstheme="minorHAnsi"/>
          <w:color w:val="000000" w:themeColor="text1"/>
        </w:rPr>
        <w:t xml:space="preserve"> the comorbidities and co-occurrences in psychopathology</w:t>
      </w:r>
      <w:r w:rsidRPr="00464885">
        <w:rPr>
          <w:rFonts w:eastAsia="Calibri" w:cstheme="minorHAnsi"/>
          <w:color w:val="000000" w:themeColor="text1"/>
        </w:rPr>
        <w:t xml:space="preserve">. Until </w:t>
      </w:r>
      <w:r w:rsidR="00F540F2">
        <w:rPr>
          <w:rFonts w:eastAsia="Calibri" w:cstheme="minorHAnsi"/>
          <w:color w:val="000000" w:themeColor="text1"/>
        </w:rPr>
        <w:t xml:space="preserve">better correspondence between </w:t>
      </w:r>
      <w:r w:rsidRPr="00464885">
        <w:rPr>
          <w:rFonts w:eastAsia="Calibri" w:cstheme="minorHAnsi"/>
          <w:color w:val="000000" w:themeColor="text1"/>
        </w:rPr>
        <w:t xml:space="preserve">psychiatric diagnoses </w:t>
      </w:r>
      <w:r w:rsidR="00F540F2">
        <w:rPr>
          <w:rFonts w:eastAsia="Calibri" w:cstheme="minorHAnsi"/>
          <w:color w:val="000000" w:themeColor="text1"/>
        </w:rPr>
        <w:t xml:space="preserve">and the </w:t>
      </w:r>
      <w:r w:rsidR="00F540F2" w:rsidRPr="00464885">
        <w:rPr>
          <w:rFonts w:eastAsia="Calibri" w:cstheme="minorHAnsi"/>
          <w:color w:val="000000" w:themeColor="text1"/>
        </w:rPr>
        <w:t>genetic</w:t>
      </w:r>
      <w:r w:rsidRPr="00464885">
        <w:rPr>
          <w:rFonts w:eastAsia="Calibri" w:cstheme="minorHAnsi"/>
          <w:color w:val="000000" w:themeColor="text1"/>
        </w:rPr>
        <w:t xml:space="preserve"> architecture of psychopathology</w:t>
      </w:r>
      <w:r w:rsidR="00F540F2">
        <w:rPr>
          <w:rFonts w:eastAsia="Calibri" w:cstheme="minorHAnsi"/>
          <w:color w:val="000000" w:themeColor="text1"/>
        </w:rPr>
        <w:t xml:space="preserve"> </w:t>
      </w:r>
      <w:r w:rsidR="00BC2698">
        <w:rPr>
          <w:rFonts w:eastAsia="Calibri" w:cstheme="minorHAnsi"/>
          <w:color w:val="000000" w:themeColor="text1"/>
        </w:rPr>
        <w:t>is</w:t>
      </w:r>
      <w:r w:rsidR="00F540F2">
        <w:rPr>
          <w:rFonts w:eastAsia="Calibri" w:cstheme="minorHAnsi"/>
          <w:color w:val="000000" w:themeColor="text1"/>
        </w:rPr>
        <w:t xml:space="preserve"> achieved</w:t>
      </w:r>
      <w:r w:rsidRPr="00464885">
        <w:rPr>
          <w:rFonts w:eastAsia="Calibri" w:cstheme="minorHAnsi"/>
          <w:color w:val="000000" w:themeColor="text1"/>
        </w:rPr>
        <w:t xml:space="preserve">, </w:t>
      </w:r>
      <w:r w:rsidR="00F540F2">
        <w:rPr>
          <w:rFonts w:eastAsia="Calibri" w:cstheme="minorHAnsi"/>
          <w:color w:val="000000" w:themeColor="text1"/>
        </w:rPr>
        <w:t>isolating p from</w:t>
      </w:r>
      <w:r w:rsidR="00F540F2" w:rsidRPr="00464885">
        <w:rPr>
          <w:rFonts w:eastAsia="Calibri" w:cstheme="minorHAnsi"/>
          <w:color w:val="000000" w:themeColor="text1"/>
        </w:rPr>
        <w:t xml:space="preserve"> </w:t>
      </w:r>
      <w:r w:rsidRPr="00464885">
        <w:rPr>
          <w:rFonts w:eastAsia="Calibri" w:cstheme="minorHAnsi"/>
          <w:color w:val="000000" w:themeColor="text1"/>
        </w:rPr>
        <w:t>diagnostic categories will sharpen genetic research by focusing on disorder-specific genetic</w:t>
      </w:r>
      <w:r w:rsidR="00262189">
        <w:rPr>
          <w:rFonts w:eastAsia="Calibri" w:cstheme="minorHAnsi"/>
          <w:color w:val="000000" w:themeColor="text1"/>
        </w:rPr>
        <w:t xml:space="preserve"> effects</w:t>
      </w:r>
      <w:r w:rsidRPr="00464885">
        <w:rPr>
          <w:rFonts w:eastAsia="Calibri" w:cstheme="minorHAnsi"/>
          <w:color w:val="000000" w:themeColor="text1"/>
        </w:rPr>
        <w:t>.</w:t>
      </w:r>
    </w:p>
    <w:p w14:paraId="6C5F594E" w14:textId="77777777" w:rsidR="007E5784" w:rsidRPr="007E5784" w:rsidRDefault="007E5784" w:rsidP="007E5784">
      <w:pPr>
        <w:spacing w:beforeLines="20" w:before="48" w:line="288" w:lineRule="exact"/>
        <w:rPr>
          <w:rFonts w:cstheme="minorHAnsi"/>
        </w:rPr>
      </w:pPr>
    </w:p>
    <w:p w14:paraId="2FB8D049" w14:textId="0440C74F" w:rsidR="00746F70" w:rsidRPr="00464885" w:rsidRDefault="00746F70" w:rsidP="008427A1">
      <w:pPr>
        <w:pStyle w:val="Heading1"/>
        <w:spacing w:beforeLines="20" w:before="48" w:line="288" w:lineRule="exact"/>
        <w:rPr>
          <w:rFonts w:asciiTheme="minorHAnsi" w:hAnsiTheme="minorHAnsi" w:cstheme="minorHAnsi"/>
        </w:rPr>
      </w:pPr>
      <w:r w:rsidRPr="00464885">
        <w:rPr>
          <w:rFonts w:asciiTheme="minorHAnsi" w:hAnsiTheme="minorHAnsi" w:cstheme="minorHAnsi"/>
        </w:rPr>
        <w:t>METHODS</w:t>
      </w:r>
    </w:p>
    <w:p w14:paraId="5DF799D5" w14:textId="503AF6F3" w:rsidR="08086D3B" w:rsidRPr="00464885" w:rsidRDefault="08086D3B" w:rsidP="008427A1">
      <w:pPr>
        <w:spacing w:beforeLines="20" w:before="48" w:line="288" w:lineRule="exact"/>
        <w:rPr>
          <w:rFonts w:eastAsia="Calibri" w:cstheme="minorHAnsi"/>
        </w:rPr>
      </w:pPr>
    </w:p>
    <w:p w14:paraId="52054022" w14:textId="1DD3B4EC" w:rsidR="002E2023" w:rsidRPr="00E75C75" w:rsidRDefault="57D0586B" w:rsidP="008427A1">
      <w:pPr>
        <w:spacing w:beforeLines="20" w:before="48" w:line="288" w:lineRule="exact"/>
        <w:rPr>
          <w:rFonts w:eastAsia="Calibri"/>
          <w:color w:val="000000" w:themeColor="text1"/>
        </w:rPr>
      </w:pPr>
      <w:r w:rsidRPr="00E75C75">
        <w:rPr>
          <w:rFonts w:eastAsia="Calibri"/>
          <w:color w:val="000000" w:themeColor="text1"/>
        </w:rPr>
        <w:t xml:space="preserve">The article is accompanied by </w:t>
      </w:r>
      <w:r w:rsidRPr="00E75C75">
        <w:rPr>
          <w:rFonts w:eastAsia="Calibri"/>
          <w:color w:val="000000" w:themeColor="text1"/>
          <w:u w:val="single"/>
        </w:rPr>
        <w:t>Supplementary Information</w:t>
      </w:r>
      <w:r w:rsidR="007E5784">
        <w:rPr>
          <w:rFonts w:eastAsia="Calibri"/>
          <w:color w:val="000000" w:themeColor="text1"/>
        </w:rPr>
        <w:t xml:space="preserve"> and the study </w:t>
      </w:r>
      <w:r w:rsidRPr="00E75C75">
        <w:rPr>
          <w:rFonts w:eastAsia="Calibri"/>
          <w:color w:val="000000" w:themeColor="text1"/>
        </w:rPr>
        <w:t xml:space="preserve">followed a </w:t>
      </w:r>
      <w:hyperlink r:id="rId22" w:history="1">
        <w:r w:rsidRPr="00E75C75">
          <w:rPr>
            <w:rStyle w:val="Hyperlink"/>
            <w:rFonts w:eastAsia="Calibri"/>
          </w:rPr>
          <w:t>preregistered analysis plan</w:t>
        </w:r>
      </w:hyperlink>
      <w:r w:rsidR="00E75C75">
        <w:rPr>
          <w:rFonts w:eastAsia="Calibri"/>
          <w:color w:val="000000" w:themeColor="text1"/>
        </w:rPr>
        <w:t>.</w:t>
      </w:r>
    </w:p>
    <w:p w14:paraId="13DC3FC9" w14:textId="5B0138F3" w:rsidR="2222FC2B" w:rsidRPr="00464885" w:rsidRDefault="2222FC2B" w:rsidP="008427A1">
      <w:pPr>
        <w:spacing w:beforeLines="20" w:before="48" w:line="288" w:lineRule="exact"/>
        <w:rPr>
          <w:rFonts w:eastAsia="Calibri" w:cstheme="minorHAnsi"/>
          <w:b/>
          <w:bCs/>
        </w:rPr>
      </w:pPr>
    </w:p>
    <w:p w14:paraId="52F00BEE" w14:textId="196D49B3" w:rsidR="00EC048D" w:rsidRPr="00A74E33" w:rsidRDefault="63C766BC" w:rsidP="00A74E33">
      <w:pPr>
        <w:pStyle w:val="Heading2"/>
        <w:spacing w:beforeLines="100" w:before="240" w:line="288" w:lineRule="exact"/>
        <w:rPr>
          <w:rFonts w:asciiTheme="minorHAnsi" w:hAnsiTheme="minorHAnsi" w:cstheme="minorHAnsi"/>
          <w:i w:val="0"/>
          <w:iCs/>
        </w:rPr>
      </w:pPr>
      <w:r w:rsidRPr="00A74E33">
        <w:rPr>
          <w:rFonts w:asciiTheme="minorHAnsi" w:hAnsiTheme="minorHAnsi" w:cstheme="minorHAnsi"/>
          <w:i w:val="0"/>
          <w:iCs/>
        </w:rPr>
        <w:t>GWAS summary statistics</w:t>
      </w:r>
      <w:r w:rsidR="0EFB5203" w:rsidRPr="00A74E33">
        <w:rPr>
          <w:rFonts w:asciiTheme="minorHAnsi" w:hAnsiTheme="minorHAnsi" w:cstheme="minorHAnsi"/>
          <w:i w:val="0"/>
          <w:iCs/>
        </w:rPr>
        <w:t xml:space="preserve"> </w:t>
      </w:r>
    </w:p>
    <w:p w14:paraId="0DE4356D" w14:textId="0632BB85" w:rsidR="6D0F2457" w:rsidRDefault="286D5A61" w:rsidP="00A74E33">
      <w:pPr>
        <w:spacing w:beforeLines="100" w:before="240" w:line="288" w:lineRule="exact"/>
        <w:rPr>
          <w:rFonts w:eastAsia="Calibri"/>
          <w:color w:val="000000" w:themeColor="text1"/>
        </w:rPr>
      </w:pPr>
      <w:r w:rsidRPr="2EAAC655">
        <w:rPr>
          <w:rFonts w:eastAsia="Calibri"/>
          <w:color w:val="000000" w:themeColor="text1"/>
        </w:rPr>
        <w:t xml:space="preserve">We used publicly available summary statistics from GWA studies of 11 major psychiatric disorders. Detailed information about the GWAS summary statistics, sample sizes and availability are provided in </w:t>
      </w:r>
      <w:r w:rsidRPr="007A6CF7">
        <w:rPr>
          <w:rFonts w:eastAsia="Calibri"/>
          <w:color w:val="000000" w:themeColor="text1"/>
        </w:rPr>
        <w:t>Supplementary Table 1</w:t>
      </w:r>
      <w:r w:rsidRPr="2EAAC655">
        <w:rPr>
          <w:rFonts w:eastAsia="Calibri"/>
          <w:color w:val="000000" w:themeColor="text1"/>
        </w:rPr>
        <w:t>. All summary statistics are based on samples of case-control European ancestry GWAS only. For details on the analysis protocol, we refer to the original publications.</w:t>
      </w:r>
    </w:p>
    <w:p w14:paraId="57C28031" w14:textId="717A5EFB" w:rsidR="002E2023" w:rsidRPr="00464885" w:rsidRDefault="002E2023" w:rsidP="008427A1">
      <w:pPr>
        <w:spacing w:beforeLines="20" w:before="48" w:line="288" w:lineRule="exact"/>
        <w:rPr>
          <w:rFonts w:eastAsia="Calibri" w:cstheme="minorHAnsi"/>
        </w:rPr>
      </w:pPr>
    </w:p>
    <w:p w14:paraId="08BE6974" w14:textId="7AFB4A96" w:rsidR="00EC048D" w:rsidRPr="00A74E33" w:rsidRDefault="26D8F50C" w:rsidP="00A74E33">
      <w:pPr>
        <w:pStyle w:val="Heading2"/>
        <w:spacing w:beforeLines="100" w:before="240" w:line="288" w:lineRule="exact"/>
        <w:rPr>
          <w:i w:val="0"/>
          <w:iCs/>
        </w:rPr>
      </w:pPr>
      <w:r w:rsidRPr="00A74E33">
        <w:rPr>
          <w:rFonts w:asciiTheme="minorHAnsi" w:hAnsiTheme="minorHAnsi" w:cstheme="minorHAnsi"/>
          <w:i w:val="0"/>
          <w:iCs/>
        </w:rPr>
        <w:t>Gen</w:t>
      </w:r>
      <w:r w:rsidR="6C75E6EA" w:rsidRPr="00A74E33">
        <w:rPr>
          <w:rFonts w:asciiTheme="minorHAnsi" w:hAnsiTheme="minorHAnsi" w:cstheme="minorHAnsi"/>
          <w:i w:val="0"/>
          <w:iCs/>
        </w:rPr>
        <w:t>omic SEM</w:t>
      </w:r>
    </w:p>
    <w:p w14:paraId="48EC551A" w14:textId="2795276D" w:rsidR="00FE7AE5" w:rsidRDefault="6C75E6EA" w:rsidP="523C9303">
      <w:pPr>
        <w:spacing w:beforeLines="100" w:before="240" w:line="288" w:lineRule="exact"/>
        <w:rPr>
          <w:rFonts w:eastAsia="Calibri"/>
          <w:color w:val="000000" w:themeColor="text1"/>
          <w:highlight w:val="green"/>
        </w:rPr>
      </w:pPr>
      <w:r w:rsidRPr="46386776">
        <w:rPr>
          <w:rFonts w:eastAsia="Calibri"/>
          <w:color w:val="000000" w:themeColor="text1"/>
        </w:rPr>
        <w:t>Genomic SEM</w:t>
      </w:r>
      <w:r w:rsidR="00A147B6">
        <w:rPr>
          <w:rFonts w:eastAsia="Calibri"/>
          <w:color w:val="000000" w:themeColor="text1"/>
        </w:rPr>
        <w:t xml:space="preserve"> </w:t>
      </w:r>
      <w:r w:rsidR="00A147B6">
        <w:rPr>
          <w:rFonts w:eastAsia="Calibri"/>
          <w:color w:val="000000" w:themeColor="text1"/>
        </w:rPr>
        <w:fldChar w:fldCharType="begin">
          <w:fldData xml:space="preserve">PEVuZE5vdGU+PENpdGU+PEF1dGhvcj5Hcm90emluZ2VyPC9BdXRob3I+PFllYXI+MjAxOTwvWWVh
cj48UmVjTnVtPjM1MzwvUmVjTnVtPjxEaXNwbGF5VGV4dD48c3R5bGUgZmFjZT0ic3VwZXJzY3Jp
cHQiPjIyPC9zdHlsZT48L0Rpc3BsYXlUZXh0PjxyZWNvcmQ+PHJlYy1udW1iZXI+MzUzPC9yZWMt
bnVtYmVyPjxmb3JlaWduLWtleXM+PGtleSBhcHA9IkVOIiBkYi1pZD0id2F6cnAyc2ZheHhlcmll
dHhwNjVwZWE0enphdHNzNXMyMjV6IiB0aW1lc3RhbXA9IjE2OTIwOTYxMTciIGd1aWQ9ImY2MTk2
MTIxLWFmYWQtNGMzNi1hYTA1LTYzOGI4MDcxYjI2MCI+MzUz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Hcm90emluZ2VyPC9BdXRob3I+PFllYXI+MjAxOTwvWWVh
cj48UmVjTnVtPjM1MzwvUmVjTnVtPjxEaXNwbGF5VGV4dD48c3R5bGUgZmFjZT0ic3VwZXJzY3Jp
cHQiPjIyPC9zdHlsZT48L0Rpc3BsYXlUZXh0PjxyZWNvcmQ+PHJlYy1udW1iZXI+MzUzPC9yZWMt
bnVtYmVyPjxmb3JlaWduLWtleXM+PGtleSBhcHA9IkVOIiBkYi1pZD0id2F6cnAyc2ZheHhlcmll
dHhwNjVwZWE0enphdHNzNXMyMjV6IiB0aW1lc3RhbXA9IjE2OTIwOTYxMTciIGd1aWQ9ImY2MTk2
MTIxLWFmYWQtNGMzNi1hYTA1LTYzOGI4MDcxYjI2MCI+MzUz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A147B6">
        <w:rPr>
          <w:rFonts w:eastAsia="Calibri"/>
          <w:color w:val="000000" w:themeColor="text1"/>
        </w:rPr>
      </w:r>
      <w:r w:rsidR="00A147B6">
        <w:rPr>
          <w:rFonts w:eastAsia="Calibri"/>
          <w:color w:val="000000" w:themeColor="text1"/>
        </w:rPr>
        <w:fldChar w:fldCharType="separate"/>
      </w:r>
      <w:r w:rsidR="00F83571" w:rsidRPr="00F83571">
        <w:rPr>
          <w:rFonts w:eastAsia="Calibri"/>
          <w:noProof/>
          <w:color w:val="000000" w:themeColor="text1"/>
          <w:vertAlign w:val="superscript"/>
        </w:rPr>
        <w:t>22</w:t>
      </w:r>
      <w:r w:rsidR="00A147B6">
        <w:rPr>
          <w:rFonts w:eastAsia="Calibri"/>
          <w:color w:val="000000" w:themeColor="text1"/>
        </w:rPr>
        <w:fldChar w:fldCharType="end"/>
      </w:r>
      <w:r w:rsidRPr="46386776">
        <w:rPr>
          <w:rFonts w:eastAsia="Calibri"/>
          <w:color w:val="000000" w:themeColor="text1"/>
        </w:rPr>
        <w:t xml:space="preserve"> is a statistical framework that can model the shared and unique genetic architecture of complex traits by applying structural equation modelling principles to GWAS summary statistics. Genomic SEM is unbiased by sample overlap and imbalanced samples</w:t>
      </w:r>
      <w:r w:rsidR="14CF9B2E" w:rsidRPr="46386776">
        <w:rPr>
          <w:rFonts w:eastAsia="Calibri"/>
          <w:color w:val="000000" w:themeColor="text1"/>
        </w:rPr>
        <w:t xml:space="preserve">. Here, we used </w:t>
      </w:r>
      <w:r w:rsidR="3D1939BA" w:rsidRPr="46386776">
        <w:rPr>
          <w:rFonts w:eastAsia="Calibri"/>
          <w:color w:val="000000" w:themeColor="text1"/>
        </w:rPr>
        <w:t>G</w:t>
      </w:r>
      <w:r w:rsidR="14CF9B2E" w:rsidRPr="46386776">
        <w:rPr>
          <w:rFonts w:eastAsia="Calibri"/>
          <w:color w:val="000000" w:themeColor="text1"/>
        </w:rPr>
        <w:t>enomic SEM</w:t>
      </w:r>
      <w:r w:rsidR="26A99F12" w:rsidRPr="46386776">
        <w:rPr>
          <w:rFonts w:eastAsia="Calibri"/>
          <w:color w:val="000000" w:themeColor="text1"/>
        </w:rPr>
        <w:t xml:space="preserve"> to perform multivariate GWAS analysis of 11 major psychiatric disorders </w:t>
      </w:r>
      <w:proofErr w:type="gramStart"/>
      <w:r w:rsidR="00BC2698">
        <w:rPr>
          <w:rFonts w:eastAsia="Calibri"/>
          <w:color w:val="000000" w:themeColor="text1"/>
        </w:rPr>
        <w:t xml:space="preserve">in order </w:t>
      </w:r>
      <w:r w:rsidR="2F89F175" w:rsidRPr="46386776">
        <w:rPr>
          <w:rFonts w:eastAsia="Calibri"/>
          <w:color w:val="000000" w:themeColor="text1"/>
        </w:rPr>
        <w:t>to</w:t>
      </w:r>
      <w:proofErr w:type="gramEnd"/>
      <w:r w:rsidR="52B06BBB" w:rsidRPr="46386776">
        <w:rPr>
          <w:rFonts w:eastAsia="Calibri"/>
          <w:color w:val="000000" w:themeColor="text1"/>
        </w:rPr>
        <w:t xml:space="preserve"> </w:t>
      </w:r>
      <w:r w:rsidR="00697783" w:rsidRPr="46386776">
        <w:rPr>
          <w:rFonts w:eastAsia="Calibri"/>
          <w:color w:val="000000" w:themeColor="text1"/>
        </w:rPr>
        <w:t>construct a genomic p factor</w:t>
      </w:r>
      <w:r w:rsidR="0063562D" w:rsidRPr="46386776">
        <w:rPr>
          <w:rFonts w:eastAsia="Calibri"/>
          <w:color w:val="000000" w:themeColor="text1"/>
        </w:rPr>
        <w:t xml:space="preserve"> that captures transdiagnostic effects across all 11 disorders</w:t>
      </w:r>
      <w:r w:rsidR="26A99F12" w:rsidRPr="46386776">
        <w:rPr>
          <w:rFonts w:eastAsia="Calibri"/>
          <w:color w:val="000000" w:themeColor="text1"/>
        </w:rPr>
        <w:t>.</w:t>
      </w:r>
      <w:r w:rsidR="005B54DA" w:rsidRPr="46386776">
        <w:rPr>
          <w:rFonts w:eastAsia="Calibri"/>
          <w:color w:val="000000" w:themeColor="text1"/>
        </w:rPr>
        <w:t xml:space="preserve"> </w:t>
      </w:r>
      <w:r w:rsidR="00EA0673" w:rsidRPr="46386776">
        <w:rPr>
          <w:rFonts w:eastAsia="Calibri"/>
          <w:color w:val="000000" w:themeColor="text1"/>
        </w:rPr>
        <w:t xml:space="preserve">Genomic SEM uses multivariable LD score regression to estimate the genetic covariance matrix and sampling covariance </w:t>
      </w:r>
      <w:proofErr w:type="gramStart"/>
      <w:r w:rsidR="00EA0673" w:rsidRPr="46386776">
        <w:rPr>
          <w:rFonts w:eastAsia="Calibri"/>
          <w:color w:val="000000" w:themeColor="text1"/>
        </w:rPr>
        <w:t>matrix .</w:t>
      </w:r>
      <w:proofErr w:type="gramEnd"/>
      <w:r w:rsidR="00EA0673" w:rsidRPr="46386776">
        <w:rPr>
          <w:rFonts w:eastAsia="Calibri"/>
          <w:color w:val="000000" w:themeColor="text1"/>
        </w:rPr>
        <w:t xml:space="preserve"> </w:t>
      </w:r>
      <w:r w:rsidR="005B54DA" w:rsidRPr="46386776">
        <w:rPr>
          <w:rFonts w:eastAsia="Calibri"/>
          <w:color w:val="000000" w:themeColor="text1"/>
        </w:rPr>
        <w:t xml:space="preserve">We applied </w:t>
      </w:r>
      <w:r w:rsidR="00A87A96" w:rsidRPr="46386776">
        <w:rPr>
          <w:rFonts w:eastAsia="Calibri"/>
          <w:color w:val="000000" w:themeColor="text1"/>
        </w:rPr>
        <w:t xml:space="preserve">quality control filters </w:t>
      </w:r>
      <w:r w:rsidR="00C50922" w:rsidRPr="46386776">
        <w:rPr>
          <w:rFonts w:eastAsia="Calibri"/>
          <w:color w:val="000000" w:themeColor="text1"/>
        </w:rPr>
        <w:t>for this step</w:t>
      </w:r>
      <w:r w:rsidR="005B54DA" w:rsidRPr="46386776">
        <w:rPr>
          <w:rFonts w:eastAsia="Calibri"/>
          <w:color w:val="000000" w:themeColor="text1"/>
        </w:rPr>
        <w:t xml:space="preserve"> </w:t>
      </w:r>
      <w:r w:rsidR="00A87A96" w:rsidRPr="46386776">
        <w:rPr>
          <w:rFonts w:eastAsia="Calibri"/>
          <w:color w:val="000000" w:themeColor="text1"/>
        </w:rPr>
        <w:t xml:space="preserve">using the defaults in Genomic SEM, </w:t>
      </w:r>
      <w:r w:rsidR="005B54DA" w:rsidRPr="46386776">
        <w:rPr>
          <w:rFonts w:eastAsia="Calibri"/>
          <w:color w:val="000000" w:themeColor="text1"/>
        </w:rPr>
        <w:t>including restricting SNPs</w:t>
      </w:r>
      <w:r w:rsidR="00BC2698">
        <w:rPr>
          <w:rFonts w:eastAsia="Calibri"/>
          <w:color w:val="000000" w:themeColor="text1"/>
        </w:rPr>
        <w:t xml:space="preserve"> to those</w:t>
      </w:r>
      <w:r w:rsidR="005B54DA" w:rsidRPr="46386776">
        <w:rPr>
          <w:rFonts w:eastAsia="Calibri"/>
          <w:color w:val="000000" w:themeColor="text1"/>
        </w:rPr>
        <w:t xml:space="preserve"> present in HapMap3 with a minor allele frequency &gt; 1% and information score &gt; </w:t>
      </w:r>
      <w:r w:rsidR="6B4EB71C" w:rsidRPr="46386776">
        <w:rPr>
          <w:rFonts w:eastAsia="Calibri"/>
          <w:color w:val="000000" w:themeColor="text1"/>
        </w:rPr>
        <w:t>0</w:t>
      </w:r>
      <w:r w:rsidR="005B54DA" w:rsidRPr="46386776">
        <w:rPr>
          <w:rFonts w:eastAsia="Calibri"/>
          <w:color w:val="000000" w:themeColor="text1"/>
        </w:rPr>
        <w:t xml:space="preserve">.9. The LD weights used for LDSC were calculated using the European subsample of the 1000 Genomes phase 3 project; excluding the major histocompatibility complex (MHC) due to complex LD structures in this region that can bias estimates. When calculating the liability scale heritability estimates for the uncorrected psychiatric disorders, we used the sum of effective sample sizes, and a sample prevalence of </w:t>
      </w:r>
      <w:r w:rsidR="0917F336" w:rsidRPr="46386776">
        <w:rPr>
          <w:rFonts w:eastAsia="Calibri"/>
          <w:color w:val="000000" w:themeColor="text1"/>
        </w:rPr>
        <w:t>0</w:t>
      </w:r>
      <w:r w:rsidR="005B54DA" w:rsidRPr="46386776">
        <w:rPr>
          <w:rFonts w:eastAsia="Calibri"/>
          <w:color w:val="000000" w:themeColor="text1"/>
        </w:rPr>
        <w:t>.5 to reflect that the corrected sample size already accounts for sample ascertainment.</w:t>
      </w:r>
      <w:r w:rsidR="00C45BCE" w:rsidRPr="46386776">
        <w:rPr>
          <w:rFonts w:eastAsia="Calibri"/>
          <w:color w:val="000000" w:themeColor="text1"/>
        </w:rPr>
        <w:t xml:space="preserve"> See Supplementary Note</w:t>
      </w:r>
      <w:r w:rsidR="00E16941">
        <w:rPr>
          <w:rFonts w:eastAsia="Calibri"/>
          <w:color w:val="000000" w:themeColor="text1"/>
        </w:rPr>
        <w:t>s</w:t>
      </w:r>
      <w:r w:rsidR="00C45BCE" w:rsidRPr="46386776">
        <w:rPr>
          <w:rFonts w:eastAsia="Calibri"/>
          <w:color w:val="000000" w:themeColor="text1"/>
        </w:rPr>
        <w:t xml:space="preserve"> for more details about processing summary statistics in Genomic SEM and </w:t>
      </w:r>
      <w:r w:rsidR="000042C3">
        <w:rPr>
          <w:rFonts w:eastAsia="Calibri"/>
          <w:color w:val="000000" w:themeColor="text1"/>
        </w:rPr>
        <w:t>calculating</w:t>
      </w:r>
      <w:r w:rsidR="00C45BCE" w:rsidRPr="46386776">
        <w:rPr>
          <w:rFonts w:eastAsia="Calibri"/>
          <w:color w:val="000000" w:themeColor="text1"/>
        </w:rPr>
        <w:t xml:space="preserve"> effective sample sizes.</w:t>
      </w:r>
      <w:r w:rsidR="00CE6941" w:rsidRPr="46386776">
        <w:rPr>
          <w:rFonts w:eastAsia="Calibri"/>
          <w:color w:val="000000" w:themeColor="text1"/>
        </w:rPr>
        <w:t xml:space="preserve"> </w:t>
      </w:r>
      <w:r w:rsidR="00A87A96" w:rsidRPr="003D6014">
        <w:rPr>
          <w:rFonts w:eastAsia="Calibri"/>
          <w:color w:val="000000" w:themeColor="text1"/>
        </w:rPr>
        <w:t>After the quality control steps, 3,746,806 SNPs were present across all 11 disorders.</w:t>
      </w:r>
      <w:r w:rsidR="00A87A96" w:rsidRPr="46386776">
        <w:rPr>
          <w:rFonts w:eastAsia="Calibri"/>
          <w:color w:val="000000" w:themeColor="text1"/>
        </w:rPr>
        <w:t xml:space="preserve"> </w:t>
      </w:r>
    </w:p>
    <w:p w14:paraId="3EED0C63" w14:textId="77777777" w:rsidR="00FE7AE5" w:rsidRDefault="00FE7AE5" w:rsidP="1006442F">
      <w:pPr>
        <w:spacing w:beforeLines="20" w:before="48" w:line="288" w:lineRule="exact"/>
        <w:rPr>
          <w:rFonts w:eastAsia="Calibri"/>
          <w:color w:val="000000" w:themeColor="text1"/>
        </w:rPr>
      </w:pPr>
    </w:p>
    <w:p w14:paraId="2BAF1D7F" w14:textId="4050FDAB" w:rsidR="1006442F" w:rsidRDefault="00981E9E" w:rsidP="1006442F">
      <w:pPr>
        <w:spacing w:beforeLines="20" w:before="48" w:line="288" w:lineRule="exact"/>
        <w:rPr>
          <w:rFonts w:eastAsia="Calibri"/>
          <w:color w:val="000000" w:themeColor="text1"/>
        </w:rPr>
      </w:pPr>
      <w:r w:rsidRPr="46386776">
        <w:rPr>
          <w:rFonts w:eastAsia="Calibri"/>
          <w:color w:val="000000" w:themeColor="text1"/>
        </w:rPr>
        <w:t xml:space="preserve">We then fit a common factor model using genetic covariance and sampling covariance matrices to </w:t>
      </w:r>
      <w:r w:rsidR="00FE7AE5" w:rsidRPr="46386776">
        <w:rPr>
          <w:rFonts w:eastAsia="Calibri"/>
          <w:color w:val="000000" w:themeColor="text1"/>
        </w:rPr>
        <w:t>extract</w:t>
      </w:r>
      <w:r w:rsidR="0063562D" w:rsidRPr="46386776">
        <w:rPr>
          <w:rFonts w:eastAsia="Calibri"/>
          <w:color w:val="000000" w:themeColor="text1"/>
        </w:rPr>
        <w:t xml:space="preserve"> a</w:t>
      </w:r>
      <w:r w:rsidR="00FE7AE5" w:rsidRPr="46386776">
        <w:rPr>
          <w:rFonts w:eastAsia="Calibri"/>
          <w:color w:val="000000" w:themeColor="text1"/>
        </w:rPr>
        <w:t xml:space="preserve"> latent</w:t>
      </w:r>
      <w:r w:rsidR="0063562D" w:rsidRPr="46386776">
        <w:rPr>
          <w:rFonts w:eastAsia="Calibri"/>
          <w:color w:val="000000" w:themeColor="text1"/>
        </w:rPr>
        <w:t xml:space="preserve"> genomic p factor</w:t>
      </w:r>
      <w:r w:rsidR="00B70669" w:rsidRPr="46386776">
        <w:rPr>
          <w:rFonts w:eastAsia="Calibri"/>
          <w:color w:val="000000" w:themeColor="text1"/>
        </w:rPr>
        <w:t>, in which all disorders loaded on a single common factor.</w:t>
      </w:r>
      <w:r w:rsidR="00DD1977" w:rsidRPr="46386776">
        <w:rPr>
          <w:rFonts w:eastAsia="Calibri"/>
          <w:color w:val="000000" w:themeColor="text1"/>
        </w:rPr>
        <w:t xml:space="preserve"> </w:t>
      </w:r>
      <w:r w:rsidR="00DD1977" w:rsidRPr="009C242E">
        <w:rPr>
          <w:rFonts w:eastAsia="Calibri"/>
          <w:color w:val="000000" w:themeColor="text1"/>
        </w:rPr>
        <w:t xml:space="preserve">Supplementary </w:t>
      </w:r>
      <w:r w:rsidR="63540442" w:rsidRPr="009C242E">
        <w:rPr>
          <w:rFonts w:eastAsia="Calibri"/>
          <w:color w:val="000000" w:themeColor="text1"/>
        </w:rPr>
        <w:t>Table 3</w:t>
      </w:r>
      <w:r w:rsidR="00DD1977" w:rsidRPr="46386776">
        <w:rPr>
          <w:rFonts w:eastAsia="Calibri"/>
          <w:color w:val="000000" w:themeColor="text1"/>
        </w:rPr>
        <w:t xml:space="preserve"> reports fit indices for the common factor model and </w:t>
      </w:r>
      <w:r w:rsidR="00791B29" w:rsidRPr="46386776">
        <w:rPr>
          <w:rFonts w:eastAsia="Calibri"/>
          <w:color w:val="000000" w:themeColor="text1"/>
        </w:rPr>
        <w:t>standardized</w:t>
      </w:r>
      <w:r w:rsidR="00DD1977" w:rsidRPr="46386776">
        <w:rPr>
          <w:rFonts w:eastAsia="Calibri"/>
          <w:color w:val="000000" w:themeColor="text1"/>
        </w:rPr>
        <w:t xml:space="preserve"> loadings.</w:t>
      </w:r>
    </w:p>
    <w:p w14:paraId="012BAD78" w14:textId="049EE0EB" w:rsidR="1006442F" w:rsidRDefault="1006442F" w:rsidP="1006442F">
      <w:pPr>
        <w:spacing w:beforeLines="20" w:before="48" w:line="288" w:lineRule="exact"/>
        <w:rPr>
          <w:rFonts w:eastAsia="Calibri"/>
          <w:color w:val="000000" w:themeColor="text1"/>
        </w:rPr>
      </w:pPr>
    </w:p>
    <w:p w14:paraId="7FC54483" w14:textId="77777777" w:rsidR="00CE6941" w:rsidRPr="00CE6941" w:rsidRDefault="00CE6941" w:rsidP="00CE6941"/>
    <w:p w14:paraId="26427BF4" w14:textId="159AE5D7" w:rsidR="00EC048D" w:rsidRPr="0099561E" w:rsidRDefault="54B62771" w:rsidP="00AE0900">
      <w:pPr>
        <w:pStyle w:val="Heading2"/>
        <w:spacing w:beforeLines="20" w:before="48" w:line="288" w:lineRule="exact"/>
        <w:rPr>
          <w:rFonts w:asciiTheme="minorHAnsi" w:hAnsiTheme="minorHAnsi" w:cstheme="minorHAnsi"/>
          <w:i w:val="0"/>
          <w:iCs/>
        </w:rPr>
      </w:pPr>
      <w:r w:rsidRPr="0099561E">
        <w:rPr>
          <w:rFonts w:asciiTheme="minorHAnsi" w:hAnsiTheme="minorHAnsi" w:cstheme="minorHAnsi"/>
          <w:i w:val="0"/>
          <w:iCs/>
        </w:rPr>
        <w:t>GWAS-by-subtraction</w:t>
      </w:r>
    </w:p>
    <w:p w14:paraId="0B87BC2E" w14:textId="1BD0C70F" w:rsidR="003A21FE" w:rsidRDefault="2308830F" w:rsidP="753F67B3">
      <w:pPr>
        <w:spacing w:beforeLines="100" w:before="240" w:line="288" w:lineRule="exact"/>
        <w:rPr>
          <w:rFonts w:eastAsia="Calibri"/>
          <w:color w:val="000000" w:themeColor="text1"/>
        </w:rPr>
      </w:pPr>
      <w:r w:rsidRPr="753F67B3">
        <w:rPr>
          <w:rFonts w:eastAsia="Calibri"/>
          <w:color w:val="000000" w:themeColor="text1"/>
        </w:rPr>
        <w:t>GWAS-by-subtraction</w:t>
      </w:r>
      <w:r w:rsidR="4E037E22">
        <w:rPr>
          <w:rFonts w:eastAsia="Calibri"/>
          <w:color w:val="000000" w:themeColor="text1"/>
        </w:rPr>
        <w:t xml:space="preserve"> </w:t>
      </w:r>
      <w:r w:rsidR="00674793">
        <w:rPr>
          <w:rFonts w:eastAsia="Calibri"/>
          <w:color w:val="000000" w:themeColor="text1"/>
        </w:rPr>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674793">
        <w:rPr>
          <w:rFonts w:eastAsia="Calibri"/>
          <w:color w:val="000000" w:themeColor="text1"/>
        </w:rPr>
      </w:r>
      <w:r w:rsidR="00674793">
        <w:rPr>
          <w:rFonts w:eastAsia="Calibri"/>
          <w:color w:val="000000" w:themeColor="text1"/>
        </w:rPr>
        <w:fldChar w:fldCharType="separate"/>
      </w:r>
      <w:r w:rsidR="44DD78D6" w:rsidRPr="00F83571">
        <w:rPr>
          <w:rFonts w:eastAsia="Calibri"/>
          <w:noProof/>
          <w:color w:val="000000" w:themeColor="text1"/>
          <w:vertAlign w:val="superscript"/>
        </w:rPr>
        <w:t>23</w:t>
      </w:r>
      <w:r w:rsidR="00674793">
        <w:rPr>
          <w:rFonts w:eastAsia="Calibri"/>
          <w:color w:val="000000" w:themeColor="text1"/>
        </w:rPr>
        <w:fldChar w:fldCharType="end"/>
      </w:r>
      <w:r w:rsidRPr="753F67B3">
        <w:rPr>
          <w:rFonts w:eastAsia="Calibri"/>
          <w:color w:val="000000" w:themeColor="text1"/>
        </w:rPr>
        <w:t xml:space="preserve"> is a specific model within Genomic SEM </w:t>
      </w:r>
      <w:r w:rsidR="0A308D9D" w:rsidRPr="753F67B3">
        <w:rPr>
          <w:rFonts w:eastAsia="Calibri"/>
          <w:color w:val="000000" w:themeColor="text1"/>
        </w:rPr>
        <w:t xml:space="preserve">that </w:t>
      </w:r>
      <w:r w:rsidRPr="753F67B3">
        <w:rPr>
          <w:rFonts w:eastAsia="Calibri"/>
          <w:color w:val="000000" w:themeColor="text1"/>
        </w:rPr>
        <w:t>estimate</w:t>
      </w:r>
      <w:r w:rsidR="4DDD158C">
        <w:rPr>
          <w:rFonts w:eastAsia="Calibri"/>
          <w:color w:val="000000" w:themeColor="text1"/>
        </w:rPr>
        <w:t>s</w:t>
      </w:r>
      <w:r w:rsidRPr="753F67B3">
        <w:rPr>
          <w:rFonts w:eastAsia="Calibri"/>
          <w:color w:val="000000" w:themeColor="text1"/>
        </w:rPr>
        <w:t xml:space="preserve">, for each SNP, an effect on a specific trait that is independent of that SNP’s effect on another trait. </w:t>
      </w:r>
      <w:r w:rsidR="4DA8D7E8" w:rsidRPr="753F67B3">
        <w:rPr>
          <w:rFonts w:eastAsia="Calibri"/>
          <w:color w:val="000000" w:themeColor="text1"/>
        </w:rPr>
        <w:t xml:space="preserve">The aim of our GWAS-by-subtraction analysis was to </w:t>
      </w:r>
      <w:r w:rsidR="482758FD" w:rsidRPr="753F67B3">
        <w:rPr>
          <w:rFonts w:eastAsia="Calibri"/>
          <w:color w:val="000000" w:themeColor="text1"/>
        </w:rPr>
        <w:t>remove the</w:t>
      </w:r>
      <w:r w:rsidR="4DA8D7E8" w:rsidRPr="753F67B3">
        <w:rPr>
          <w:rFonts w:eastAsia="Calibri"/>
          <w:color w:val="000000" w:themeColor="text1"/>
        </w:rPr>
        <w:t xml:space="preserve"> genetic effects associated </w:t>
      </w:r>
      <w:r w:rsidR="4DA8D7E8" w:rsidRPr="753F67B3">
        <w:rPr>
          <w:rFonts w:eastAsia="Calibri"/>
          <w:color w:val="000000" w:themeColor="text1"/>
        </w:rPr>
        <w:lastRenderedPageBreak/>
        <w:t xml:space="preserve">with the </w:t>
      </w:r>
      <w:r w:rsidR="482758FD" w:rsidRPr="753F67B3">
        <w:rPr>
          <w:rFonts w:eastAsia="Calibri"/>
          <w:color w:val="000000" w:themeColor="text1"/>
        </w:rPr>
        <w:t xml:space="preserve">genomic </w:t>
      </w:r>
      <w:r w:rsidR="4DA8D7E8" w:rsidRPr="753F67B3">
        <w:rPr>
          <w:rFonts w:eastAsia="Calibri"/>
          <w:color w:val="000000" w:themeColor="text1"/>
        </w:rPr>
        <w:t>p</w:t>
      </w:r>
      <w:r w:rsidR="541DBD0D" w:rsidRPr="753F67B3">
        <w:rPr>
          <w:rFonts w:eastAsia="Calibri"/>
          <w:color w:val="000000" w:themeColor="text1"/>
        </w:rPr>
        <w:t xml:space="preserve"> </w:t>
      </w:r>
      <w:r w:rsidR="4DA8D7E8" w:rsidRPr="753F67B3">
        <w:rPr>
          <w:rFonts w:eastAsia="Calibri"/>
          <w:color w:val="000000" w:themeColor="text1"/>
        </w:rPr>
        <w:t xml:space="preserve">factor from the genetic effects associated with specific psychiatric disorders. </w:t>
      </w:r>
      <w:r w:rsidR="5A592DFF" w:rsidRPr="753F67B3">
        <w:rPr>
          <w:rFonts w:eastAsia="Calibri"/>
          <w:color w:val="000000" w:themeColor="text1"/>
        </w:rPr>
        <w:t xml:space="preserve">Using </w:t>
      </w:r>
      <w:r w:rsidR="09ADA360">
        <w:rPr>
          <w:rFonts w:eastAsia="Calibri"/>
          <w:color w:val="000000" w:themeColor="text1"/>
        </w:rPr>
        <w:t>SCZ</w:t>
      </w:r>
      <w:r w:rsidR="5A592DFF" w:rsidRPr="753F67B3">
        <w:rPr>
          <w:rFonts w:eastAsia="Calibri"/>
          <w:color w:val="000000" w:themeColor="text1"/>
        </w:rPr>
        <w:t xml:space="preserve"> as an </w:t>
      </w:r>
      <w:r w:rsidR="70259ED9">
        <w:rPr>
          <w:rFonts w:eastAsia="Calibri"/>
          <w:color w:val="000000" w:themeColor="text1"/>
        </w:rPr>
        <w:t>example</w:t>
      </w:r>
      <w:r w:rsidR="6D04B3D6">
        <w:rPr>
          <w:rFonts w:eastAsia="Calibri"/>
          <w:color w:val="000000" w:themeColor="text1"/>
        </w:rPr>
        <w:t>,</w:t>
      </w:r>
      <w:r w:rsidR="70259ED9">
        <w:rPr>
          <w:rFonts w:eastAsia="Calibri"/>
          <w:color w:val="000000" w:themeColor="text1"/>
        </w:rPr>
        <w:t xml:space="preserve"> </w:t>
      </w:r>
      <w:r w:rsidR="5A592DFF" w:rsidRPr="753F67B3">
        <w:rPr>
          <w:rFonts w:eastAsia="Calibri"/>
          <w:color w:val="000000" w:themeColor="text1"/>
        </w:rPr>
        <w:t xml:space="preserve">summary statistics </w:t>
      </w:r>
      <w:r w:rsidR="70259ED9">
        <w:rPr>
          <w:rFonts w:eastAsia="Calibri"/>
          <w:color w:val="000000" w:themeColor="text1"/>
        </w:rPr>
        <w:t>for the</w:t>
      </w:r>
      <w:r w:rsidR="5A592DFF" w:rsidRPr="753F67B3">
        <w:rPr>
          <w:rFonts w:eastAsia="Calibri"/>
          <w:color w:val="000000" w:themeColor="text1"/>
        </w:rPr>
        <w:t xml:space="preserve"> p factor (created in the previous step) and </w:t>
      </w:r>
      <w:r w:rsidR="70259ED9">
        <w:rPr>
          <w:rFonts w:eastAsia="Calibri"/>
          <w:color w:val="000000" w:themeColor="text1"/>
        </w:rPr>
        <w:t xml:space="preserve">for </w:t>
      </w:r>
      <w:r w:rsidR="09ADA360">
        <w:rPr>
          <w:rFonts w:eastAsia="Calibri"/>
          <w:color w:val="000000" w:themeColor="text1"/>
        </w:rPr>
        <w:t>SCZ</w:t>
      </w:r>
      <w:r w:rsidR="5A592DFF" w:rsidRPr="753F67B3">
        <w:rPr>
          <w:rFonts w:eastAsia="Calibri"/>
          <w:color w:val="000000" w:themeColor="text1"/>
        </w:rPr>
        <w:t xml:space="preserve"> </w:t>
      </w:r>
      <w:r w:rsidR="2356A06E" w:rsidRPr="753F67B3">
        <w:rPr>
          <w:rFonts w:eastAsia="Calibri"/>
          <w:color w:val="000000" w:themeColor="text1"/>
        </w:rPr>
        <w:t>were</w:t>
      </w:r>
      <w:r w:rsidR="5A592DFF" w:rsidRPr="753F67B3">
        <w:rPr>
          <w:rFonts w:eastAsia="Calibri"/>
          <w:color w:val="000000" w:themeColor="text1"/>
        </w:rPr>
        <w:t xml:space="preserve"> regressed on the two latent variables ‘p </w:t>
      </w:r>
      <w:r w:rsidR="55BE50D4">
        <w:rPr>
          <w:rFonts w:eastAsia="Calibri"/>
          <w:color w:val="000000" w:themeColor="text1"/>
        </w:rPr>
        <w:t>SCZ’</w:t>
      </w:r>
      <w:r w:rsidR="5A592DFF" w:rsidRPr="753F67B3">
        <w:rPr>
          <w:rFonts w:eastAsia="Calibri"/>
          <w:color w:val="000000" w:themeColor="text1"/>
        </w:rPr>
        <w:t xml:space="preserve"> and ‘non-p </w:t>
      </w:r>
      <w:r w:rsidR="55BE50D4">
        <w:rPr>
          <w:rFonts w:eastAsia="Calibri"/>
          <w:color w:val="000000" w:themeColor="text1"/>
        </w:rPr>
        <w:t>SCZ</w:t>
      </w:r>
      <w:r w:rsidR="5A592DFF" w:rsidRPr="753F67B3">
        <w:rPr>
          <w:rFonts w:eastAsia="Calibri"/>
          <w:color w:val="000000" w:themeColor="text1"/>
        </w:rPr>
        <w:t>’</w:t>
      </w:r>
      <w:r w:rsidR="0D35825E" w:rsidRPr="753F67B3">
        <w:rPr>
          <w:rFonts w:eastAsia="Calibri"/>
          <w:color w:val="000000" w:themeColor="text1"/>
        </w:rPr>
        <w:t xml:space="preserve"> (Fig. 1)</w:t>
      </w:r>
      <w:r w:rsidR="3575B3EF" w:rsidRPr="753F67B3">
        <w:rPr>
          <w:rFonts w:eastAsia="Calibri"/>
          <w:color w:val="000000" w:themeColor="text1"/>
        </w:rPr>
        <w:t xml:space="preserve">. The two latent variables </w:t>
      </w:r>
      <w:r w:rsidR="31810130" w:rsidRPr="753F67B3">
        <w:rPr>
          <w:rFonts w:eastAsia="Calibri"/>
          <w:color w:val="000000" w:themeColor="text1"/>
        </w:rPr>
        <w:t>were</w:t>
      </w:r>
      <w:r w:rsidR="3575B3EF" w:rsidRPr="753F67B3">
        <w:rPr>
          <w:rFonts w:eastAsia="Calibri"/>
          <w:color w:val="000000" w:themeColor="text1"/>
        </w:rPr>
        <w:t xml:space="preserve"> then regressed on each SNP, iterating across all SNPs in the GWAS</w:t>
      </w:r>
      <w:r w:rsidR="7283D527" w:rsidRPr="753F67B3">
        <w:rPr>
          <w:rFonts w:eastAsia="Calibri"/>
          <w:color w:val="000000" w:themeColor="text1"/>
        </w:rPr>
        <w:t xml:space="preserve">. </w:t>
      </w:r>
      <w:r w:rsidR="51FD7D3C" w:rsidRPr="753F67B3">
        <w:rPr>
          <w:rFonts w:eastAsia="Calibri"/>
          <w:color w:val="000000" w:themeColor="text1"/>
        </w:rPr>
        <w:t xml:space="preserve">One path was fully mediated by p. The other path was independent of p and measured the SNP effects on </w:t>
      </w:r>
      <w:r w:rsidR="0D887747">
        <w:rPr>
          <w:rFonts w:eastAsia="Calibri"/>
          <w:color w:val="000000" w:themeColor="text1"/>
        </w:rPr>
        <w:t>SCZ</w:t>
      </w:r>
      <w:r w:rsidR="51FD7D3C" w:rsidRPr="753F67B3">
        <w:rPr>
          <w:rFonts w:eastAsia="Calibri"/>
          <w:color w:val="000000" w:themeColor="text1"/>
        </w:rPr>
        <w:t xml:space="preserve"> independent of the genetic</w:t>
      </w:r>
      <w:r w:rsidR="00D7B377" w:rsidRPr="753F67B3">
        <w:rPr>
          <w:rFonts w:eastAsia="Calibri"/>
          <w:color w:val="000000" w:themeColor="text1"/>
        </w:rPr>
        <w:t xml:space="preserve"> effects associated with the p factor. </w:t>
      </w:r>
      <w:r w:rsidR="6AFE28BD" w:rsidRPr="753F67B3">
        <w:rPr>
          <w:rFonts w:eastAsia="Calibri"/>
          <w:color w:val="000000" w:themeColor="text1"/>
        </w:rPr>
        <w:t>The same quality control filters were applied to summary statistics</w:t>
      </w:r>
      <w:r w:rsidR="486BABE1">
        <w:rPr>
          <w:rFonts w:eastAsia="Calibri"/>
          <w:color w:val="000000" w:themeColor="text1"/>
        </w:rPr>
        <w:t>,</w:t>
      </w:r>
      <w:r w:rsidR="6AFE28BD" w:rsidRPr="753F67B3">
        <w:rPr>
          <w:rFonts w:eastAsia="Calibri"/>
          <w:color w:val="000000" w:themeColor="text1"/>
        </w:rPr>
        <w:t xml:space="preserve"> as explained above. The effective sample size of the latent non-p factors </w:t>
      </w:r>
      <w:r w:rsidR="554A5F2B" w:rsidRPr="753F67B3">
        <w:rPr>
          <w:rFonts w:eastAsia="Calibri"/>
          <w:color w:val="000000" w:themeColor="text1"/>
        </w:rPr>
        <w:t>was</w:t>
      </w:r>
      <w:r w:rsidR="6AFE28BD" w:rsidRPr="753F67B3">
        <w:rPr>
          <w:rFonts w:eastAsia="Calibri"/>
          <w:color w:val="000000" w:themeColor="text1"/>
        </w:rPr>
        <w:t xml:space="preserve"> calculated following the method described by Demange et al. (2021) </w:t>
      </w:r>
      <w:r w:rsidR="002933CC">
        <w:rPr>
          <w:rFonts w:eastAsia="Calibri"/>
          <w:color w:val="000000" w:themeColor="text1"/>
        </w:rPr>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rPr>
          <w:rFonts w:eastAsia="Calibri"/>
          <w:color w:val="000000" w:themeColor="text1"/>
        </w:rPr>
        <w:instrText xml:space="preserve"> ADDIN EN.CITE </w:instrText>
      </w:r>
      <w:r w:rsidR="00F83571">
        <w:rPr>
          <w:rFonts w:eastAsia="Calibri"/>
          <w:color w:val="000000" w:themeColor="text1"/>
        </w:rPr>
        <w:fldChar w:fldCharType="begin">
          <w:fldData xml:space="preserve">PEVuZE5vdGU+PENpdGU+PEF1dGhvcj5EZW1hbmdlPC9BdXRob3I+PFllYXI+MjAyMTwvWWVhcj48
UmVjTnVtPjM2NDwvUmVjTnVtPjxEaXNwbGF5VGV4dD48c3R5bGUgZmFjZT0ic3VwZXJzY3JpcHQi
PjIzPC9zdHlsZT48L0Rpc3BsYXlUZXh0PjxyZWNvcmQ+PHJlYy1udW1iZXI+MzY0PC9yZWMtbnVt
YmVyPjxmb3JlaWduLWtleXM+PGtleSBhcHA9IkVOIiBkYi1pZD0id2F6cnAyc2ZheHhlcmlldHhw
NjVwZWE0enphdHNzNXMyMjV6IiB0aW1lc3RhbXA9IjE2OTIwOTYxMjUiIGd1aWQ9IjRmNzY2OTI2
LWM0ZWYtNDgxNC1iNzczLTU1YjU5MzBmOWM0YyI+MzY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L3JlbGF0ZWQtdXJscz48L3VybHM+PGN1c3RvbTE+Q29tcGV0aW5nIEludGVyZXN0cyBUaGUgYXV0
aG9ycyBkZWNsYXJlIG5vIGNvbXBldGluZyBpbnRlcmVzdHMuPC9jdXN0b20xPjxjdXN0b20yPlBN
QzcxMTY3MzU8L2N1c3RvbTI+PGVsZWN0cm9uaWMtcmVzb3VyY2UtbnVtPjEwLjEwMzgvczQxNTg4
LTAyMC0wMDc1NC0yPC9lbGVjdHJvbmljLXJlc291cmNlLW51bT48cmVtb3RlLWRhdGFiYXNlLW5h
bWU+TWVkbGluZTwvcmVtb3RlLWRhdGFiYXNlLW5hbWU+PHJlbW90ZS1kYXRhYmFzZS1wcm92aWRl
cj5OTE08L3JlbW90ZS1kYXRhYmFzZS1wcm92aWRlcj48YWNjZXNzLWRhdGU+MjAyMi0wMi0xOFQw
OToyMjozODwvYWNjZXNzLWRhdGU+PC9yZWNvcmQ+PC9DaXRlPjwvRW5kTm90ZT4A
</w:fldData>
        </w:fldChar>
      </w:r>
      <w:r w:rsidR="00F83571">
        <w:rPr>
          <w:rFonts w:eastAsia="Calibri"/>
          <w:color w:val="000000" w:themeColor="text1"/>
        </w:rPr>
        <w:instrText xml:space="preserve"> ADDIN EN.CITE.DATA </w:instrText>
      </w:r>
      <w:r w:rsidR="00F83571">
        <w:rPr>
          <w:rFonts w:eastAsia="Calibri"/>
          <w:color w:val="000000" w:themeColor="text1"/>
        </w:rPr>
      </w:r>
      <w:r w:rsidR="00F83571">
        <w:rPr>
          <w:rFonts w:eastAsia="Calibri"/>
          <w:color w:val="000000" w:themeColor="text1"/>
        </w:rPr>
        <w:fldChar w:fldCharType="end"/>
      </w:r>
      <w:r w:rsidR="002933CC">
        <w:rPr>
          <w:rFonts w:eastAsia="Calibri"/>
          <w:color w:val="000000" w:themeColor="text1"/>
        </w:rPr>
      </w:r>
      <w:r w:rsidR="002933CC">
        <w:rPr>
          <w:rFonts w:eastAsia="Calibri"/>
          <w:color w:val="000000" w:themeColor="text1"/>
        </w:rPr>
        <w:fldChar w:fldCharType="separate"/>
      </w:r>
      <w:r w:rsidR="44DD78D6" w:rsidRPr="00F83571">
        <w:rPr>
          <w:rFonts w:eastAsia="Calibri"/>
          <w:noProof/>
          <w:color w:val="000000" w:themeColor="text1"/>
          <w:vertAlign w:val="superscript"/>
        </w:rPr>
        <w:t>23</w:t>
      </w:r>
      <w:r w:rsidR="002933CC">
        <w:rPr>
          <w:rFonts w:eastAsia="Calibri"/>
          <w:color w:val="000000" w:themeColor="text1"/>
        </w:rPr>
        <w:fldChar w:fldCharType="end"/>
      </w:r>
      <w:r w:rsidR="253B1A95">
        <w:rPr>
          <w:rFonts w:eastAsia="Calibri"/>
          <w:color w:val="000000" w:themeColor="text1"/>
        </w:rPr>
        <w:t xml:space="preserve"> </w:t>
      </w:r>
      <w:r w:rsidR="6AFE28BD" w:rsidRPr="753F67B3">
        <w:rPr>
          <w:rFonts w:eastAsia="Calibri"/>
          <w:color w:val="000000" w:themeColor="text1"/>
        </w:rPr>
        <w:t>(Supplementary Note</w:t>
      </w:r>
      <w:r w:rsidR="1837938E">
        <w:rPr>
          <w:rFonts w:eastAsia="Calibri"/>
          <w:color w:val="000000" w:themeColor="text1"/>
        </w:rPr>
        <w:t>s</w:t>
      </w:r>
      <w:r w:rsidR="6AFE28BD" w:rsidRPr="753F67B3">
        <w:rPr>
          <w:rFonts w:eastAsia="Calibri"/>
          <w:color w:val="000000" w:themeColor="text1"/>
        </w:rPr>
        <w:t>).</w:t>
      </w:r>
    </w:p>
    <w:p w14:paraId="7F01C347" w14:textId="77777777" w:rsidR="00497E5D" w:rsidRDefault="00497E5D" w:rsidP="2222FC2B">
      <w:pPr>
        <w:rPr>
          <w:rFonts w:eastAsia="Calibri"/>
          <w:color w:val="000000" w:themeColor="text1"/>
        </w:rPr>
      </w:pPr>
    </w:p>
    <w:p w14:paraId="3DFA7073" w14:textId="77777777" w:rsidR="000B43FD" w:rsidRPr="00464885" w:rsidRDefault="000B43FD" w:rsidP="2222FC2B">
      <w:pPr>
        <w:rPr>
          <w:rFonts w:cstheme="minorHAnsi"/>
          <w:color w:val="000000" w:themeColor="text1"/>
          <w:sz w:val="22"/>
          <w:szCs w:val="22"/>
        </w:rPr>
      </w:pPr>
    </w:p>
    <w:p w14:paraId="28EEFF73" w14:textId="7E66513D" w:rsidR="000C161C" w:rsidRDefault="600D5E5A" w:rsidP="00D4295B">
      <w:pPr>
        <w:pStyle w:val="Heading2"/>
        <w:spacing w:beforeLines="100" w:before="240" w:line="288" w:lineRule="exact"/>
      </w:pPr>
      <w:r w:rsidRPr="523C9303">
        <w:rPr>
          <w:rFonts w:asciiTheme="minorHAnsi" w:hAnsiTheme="minorHAnsi" w:cstheme="minorBidi"/>
          <w:i w:val="0"/>
        </w:rPr>
        <w:t xml:space="preserve">Genetic correlations </w:t>
      </w:r>
    </w:p>
    <w:p w14:paraId="58E13638" w14:textId="1F84C09A" w:rsidR="004149FB" w:rsidRDefault="004149FB" w:rsidP="004149FB">
      <w:pPr>
        <w:spacing w:beforeLines="100" w:before="240" w:line="288" w:lineRule="exact"/>
        <w:rPr>
          <w:rStyle w:val="normaltextrun"/>
          <w:rFonts w:ascii="Calibri" w:hAnsi="Calibri" w:cs="Calibri"/>
        </w:rPr>
      </w:pPr>
      <w:r w:rsidRPr="6377C70F">
        <w:rPr>
          <w:rFonts w:eastAsia="Calibri"/>
        </w:rPr>
        <w:t xml:space="preserve">We used </w:t>
      </w:r>
      <w:r>
        <w:rPr>
          <w:rStyle w:val="normaltextrun"/>
          <w:rFonts w:ascii="Calibri" w:hAnsi="Calibri" w:cs="Calibri"/>
        </w:rPr>
        <w:t xml:space="preserve">LD score regression (LDSC) v1.0.1 </w:t>
      </w:r>
      <w:r w:rsidR="006617F4">
        <w:rPr>
          <w:rStyle w:val="normaltextrun"/>
          <w:rFonts w:ascii="Calibri" w:hAnsi="Calibri" w:cs="Calibri"/>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2F6cnAyc2ZheHhl
cmlldHhwNjVwZWE0enphdHNzNXMyMjV6IiB0aW1lc3RhbXA9IjE2OTU2NDg4ODc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F83571">
        <w:rPr>
          <w:rStyle w:val="normaltextrun"/>
          <w:rFonts w:ascii="Calibri" w:hAnsi="Calibri" w:cs="Calibri"/>
        </w:rPr>
        <w:instrText xml:space="preserve"> ADDIN EN.CITE </w:instrText>
      </w:r>
      <w:r w:rsidR="00F83571">
        <w:rPr>
          <w:rStyle w:val="normaltextrun"/>
          <w:rFonts w:ascii="Calibri" w:hAnsi="Calibri" w:cs="Calibri"/>
        </w:rPr>
        <w:fldChar w:fldCharType="begin">
          <w:fldData xml:space="preserve">PEVuZE5vdGU+PENpdGU+PEF1dGhvcj5CdWxpay1TdWxsaXZhbjwvQXV0aG9yPjxZZWFyPjIwMTU8
L1llYXI+PFJlY051bT40ODY8L1JlY051bT48RGlzcGxheVRleHQ+PHN0eWxlIGZhY2U9InN1cGVy
c2NyaXB0Ij40PC9zdHlsZT48L0Rpc3BsYXlUZXh0PjxyZWNvcmQ+PHJlYy1udW1iZXI+NDg2PC9y
ZWMtbnVtYmVyPjxmb3JlaWduLWtleXM+PGtleSBhcHA9IkVOIiBkYi1pZD0id2F6cnAyc2ZheHhl
cmlldHhwNjVwZWE0enphdHNzNXMyMjV6IiB0aW1lc3RhbXA9IjE2OTU2NDg4ODciIGd1aWQ9IjIz
OTZhMGFlLWUxOTUtNGY2NC1iMWI0LTQzMTM1ZGVmMWJjNCI+NDg2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F83571">
        <w:rPr>
          <w:rStyle w:val="normaltextrun"/>
          <w:rFonts w:ascii="Calibri" w:hAnsi="Calibri" w:cs="Calibri"/>
        </w:rPr>
        <w:instrText xml:space="preserve"> ADDIN EN.CITE.DATA </w:instrText>
      </w:r>
      <w:r w:rsidR="00F83571">
        <w:rPr>
          <w:rStyle w:val="normaltextrun"/>
          <w:rFonts w:ascii="Calibri" w:hAnsi="Calibri" w:cs="Calibri"/>
        </w:rPr>
      </w:r>
      <w:r w:rsidR="00F83571">
        <w:rPr>
          <w:rStyle w:val="normaltextrun"/>
          <w:rFonts w:ascii="Calibri" w:hAnsi="Calibri" w:cs="Calibri"/>
        </w:rPr>
        <w:fldChar w:fldCharType="end"/>
      </w:r>
      <w:r w:rsidR="006617F4">
        <w:rPr>
          <w:rStyle w:val="normaltextrun"/>
          <w:rFonts w:ascii="Calibri" w:hAnsi="Calibri" w:cs="Calibri"/>
        </w:rPr>
      </w:r>
      <w:r w:rsidR="006617F4">
        <w:rPr>
          <w:rStyle w:val="normaltextrun"/>
          <w:rFonts w:ascii="Calibri" w:hAnsi="Calibri" w:cs="Calibri"/>
        </w:rPr>
        <w:fldChar w:fldCharType="separate"/>
      </w:r>
      <w:r w:rsidR="00F83571" w:rsidRPr="00F83571">
        <w:rPr>
          <w:rStyle w:val="normaltextrun"/>
          <w:rFonts w:ascii="Calibri" w:hAnsi="Calibri" w:cs="Calibri"/>
          <w:noProof/>
          <w:vertAlign w:val="superscript"/>
        </w:rPr>
        <w:t>4</w:t>
      </w:r>
      <w:r w:rsidR="006617F4">
        <w:rPr>
          <w:rStyle w:val="normaltextrun"/>
          <w:rFonts w:ascii="Calibri" w:hAnsi="Calibri" w:cs="Calibri"/>
        </w:rPr>
        <w:fldChar w:fldCharType="end"/>
      </w:r>
      <w:r>
        <w:rPr>
          <w:rStyle w:val="normaltextrun"/>
          <w:rFonts w:ascii="Calibri" w:hAnsi="Calibri" w:cs="Calibri"/>
        </w:rPr>
        <w:t xml:space="preserve"> to compute genetic correlations </w:t>
      </w:r>
      <w:r w:rsidRPr="6377C70F">
        <w:rPr>
          <w:rFonts w:eastAsia="Calibri"/>
        </w:rPr>
        <w:t xml:space="preserve">between each of the 11 psychiatric disorders </w:t>
      </w:r>
      <w:r>
        <w:t>–uncorrected and corrected for p– and 36 traits (</w:t>
      </w:r>
      <w:r w:rsidRPr="009C242E">
        <w:t xml:space="preserve">Supplementary Table </w:t>
      </w:r>
      <w:r w:rsidR="003322DA">
        <w:t>4</w:t>
      </w:r>
      <w:r w:rsidR="00B4520B">
        <w:t>0</w:t>
      </w:r>
      <w:r>
        <w:t xml:space="preserve">). </w:t>
      </w:r>
      <w:r>
        <w:rPr>
          <w:rStyle w:val="normaltextrun"/>
          <w:rFonts w:ascii="Calibri" w:hAnsi="Calibri" w:cs="Calibri"/>
        </w:rPr>
        <w:t>The LD scores used were computed using 1,215,002 SNPs present in the HapMap 3 reference panel</w:t>
      </w:r>
      <w:r w:rsidR="000042C3">
        <w:rPr>
          <w:rStyle w:val="normaltextrun"/>
          <w:rFonts w:ascii="Calibri" w:hAnsi="Calibri" w:cs="Calibri"/>
        </w:rPr>
        <w:t>,</w:t>
      </w:r>
      <w:r>
        <w:rPr>
          <w:rStyle w:val="normaltextrun"/>
          <w:rFonts w:ascii="Calibri" w:hAnsi="Calibri" w:cs="Calibri"/>
        </w:rPr>
        <w:t xml:space="preserve"> excluding </w:t>
      </w:r>
      <w:r w:rsidR="005C75D8">
        <w:rPr>
          <w:rStyle w:val="normaltextrun"/>
          <w:rFonts w:ascii="Calibri" w:hAnsi="Calibri" w:cs="Calibri"/>
        </w:rPr>
        <w:t xml:space="preserve">the </w:t>
      </w:r>
      <w:r>
        <w:rPr>
          <w:rStyle w:val="normaltextrun"/>
          <w:rFonts w:ascii="Calibri" w:hAnsi="Calibri" w:cs="Calibri"/>
        </w:rPr>
        <w:t xml:space="preserve">MHC region on </w:t>
      </w:r>
      <w:r w:rsidR="005C75D8">
        <w:rPr>
          <w:rStyle w:val="normaltextrun"/>
          <w:rFonts w:ascii="Calibri" w:hAnsi="Calibri" w:cs="Calibri"/>
        </w:rPr>
        <w:t>c</w:t>
      </w:r>
      <w:r>
        <w:rPr>
          <w:rStyle w:val="normaltextrun"/>
          <w:rFonts w:ascii="Calibri" w:hAnsi="Calibri" w:cs="Calibri"/>
        </w:rPr>
        <w:t xml:space="preserve">hromosome 6. The differences between genetic correlations before and after </w:t>
      </w:r>
      <w:proofErr w:type="spellStart"/>
      <w:r>
        <w:rPr>
          <w:rStyle w:val="normaltextrun"/>
          <w:rFonts w:ascii="Calibri" w:hAnsi="Calibri" w:cs="Calibri"/>
        </w:rPr>
        <w:t>partialling</w:t>
      </w:r>
      <w:proofErr w:type="spellEnd"/>
      <w:r>
        <w:rPr>
          <w:rStyle w:val="normaltextrun"/>
          <w:rFonts w:ascii="Calibri" w:hAnsi="Calibri" w:cs="Calibri"/>
        </w:rPr>
        <w:t xml:space="preserve"> out genetic effects associated with p factor were assessed using a two-stage method described </w:t>
      </w:r>
      <w:r w:rsidR="006617F4" w:rsidRPr="006617F4">
        <w:rPr>
          <w:rStyle w:val="normaltextrun"/>
          <w:rFonts w:ascii="Calibri" w:hAnsi="Calibri" w:cs="Calibri"/>
        </w:rPr>
        <w:t>in Coleman et al. (2020)</w:t>
      </w:r>
      <w:r w:rsidR="006617F4">
        <w:rPr>
          <w:rStyle w:val="normaltextrun"/>
          <w:rFonts w:ascii="Calibri" w:hAnsi="Calibri" w:cs="Calibri"/>
        </w:rPr>
        <w:t xml:space="preserve"> </w:t>
      </w:r>
      <w:r w:rsidR="006617F4">
        <w:rPr>
          <w:rStyle w:val="normaltextrun"/>
          <w:rFonts w:ascii="Calibri" w:hAnsi="Calibri" w:cs="Calibri"/>
        </w:rPr>
        <w:fldChar w:fldCharType="begin">
          <w:fldData xml:space="preserve">PEVuZE5vdGU+PENpdGU+PEF1dGhvcj5Db2xlbWFuPC9BdXRob3I+PFllYXI+MjAyMDwvWWVhcj48
UmVjTnVtPjQ0OTwvUmVjTnVtPjxEaXNwbGF5VGV4dD48c3R5bGUgZmFjZT0ic3VwZXJzY3JpcHQi
PjQ4PC9zdHlsZT48L0Rpc3BsYXlUZXh0PjxyZWNvcmQ+PHJlYy1udW1iZXI+NDQ5PC9yZWMtbnVt
YmVyPjxmb3JlaWduLWtleXM+PGtleSBhcHA9IkVOIiBkYi1pZD0id2F6cnAyc2ZheHhlcmlldHhw
NjVwZWE0enphdHNzNXMyMjV6IiB0aW1lc3RhbXA9IjE2OTIwOTYyMTYiIGd1aWQ9IjU3MTQ1MjA3
LTdhZjktNDQ3ZC1iMWNlLWY0MmRmZThmYmU0NCI+NDQ5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F83571">
        <w:rPr>
          <w:rStyle w:val="normaltextrun"/>
          <w:rFonts w:ascii="Calibri" w:hAnsi="Calibri" w:cs="Calibri"/>
        </w:rPr>
        <w:instrText xml:space="preserve"> ADDIN EN.CITE </w:instrText>
      </w:r>
      <w:r w:rsidR="00F83571">
        <w:rPr>
          <w:rStyle w:val="normaltextrun"/>
          <w:rFonts w:ascii="Calibri" w:hAnsi="Calibri" w:cs="Calibri"/>
        </w:rPr>
        <w:fldChar w:fldCharType="begin">
          <w:fldData xml:space="preserve">PEVuZE5vdGU+PENpdGU+PEF1dGhvcj5Db2xlbWFuPC9BdXRob3I+PFllYXI+MjAyMDwvWWVhcj48
UmVjTnVtPjQ0OTwvUmVjTnVtPjxEaXNwbGF5VGV4dD48c3R5bGUgZmFjZT0ic3VwZXJzY3JpcHQi
PjQ4PC9zdHlsZT48L0Rpc3BsYXlUZXh0PjxyZWNvcmQ+PHJlYy1udW1iZXI+NDQ5PC9yZWMtbnVt
YmVyPjxmb3JlaWduLWtleXM+PGtleSBhcHA9IkVOIiBkYi1pZD0id2F6cnAyc2ZheHhlcmlldHhw
NjVwZWE0enphdHNzNXMyMjV6IiB0aW1lc3RhbXA9IjE2OTIwOTYyMTYiIGd1aWQ9IjU3MTQ1MjA3
LTdhZjktNDQ3ZC1iMWNlLWY0MmRmZThmYmU0NCI+NDQ5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F83571">
        <w:rPr>
          <w:rStyle w:val="normaltextrun"/>
          <w:rFonts w:ascii="Calibri" w:hAnsi="Calibri" w:cs="Calibri"/>
        </w:rPr>
        <w:instrText xml:space="preserve"> ADDIN EN.CITE.DATA </w:instrText>
      </w:r>
      <w:r w:rsidR="00F83571">
        <w:rPr>
          <w:rStyle w:val="normaltextrun"/>
          <w:rFonts w:ascii="Calibri" w:hAnsi="Calibri" w:cs="Calibri"/>
        </w:rPr>
      </w:r>
      <w:r w:rsidR="00F83571">
        <w:rPr>
          <w:rStyle w:val="normaltextrun"/>
          <w:rFonts w:ascii="Calibri" w:hAnsi="Calibri" w:cs="Calibri"/>
        </w:rPr>
        <w:fldChar w:fldCharType="end"/>
      </w:r>
      <w:r w:rsidR="006617F4">
        <w:rPr>
          <w:rStyle w:val="normaltextrun"/>
          <w:rFonts w:ascii="Calibri" w:hAnsi="Calibri" w:cs="Calibri"/>
        </w:rPr>
      </w:r>
      <w:r w:rsidR="006617F4">
        <w:rPr>
          <w:rStyle w:val="normaltextrun"/>
          <w:rFonts w:ascii="Calibri" w:hAnsi="Calibri" w:cs="Calibri"/>
        </w:rPr>
        <w:fldChar w:fldCharType="separate"/>
      </w:r>
      <w:r w:rsidR="00F83571" w:rsidRPr="00F83571">
        <w:rPr>
          <w:rStyle w:val="normaltextrun"/>
          <w:rFonts w:ascii="Calibri" w:hAnsi="Calibri" w:cs="Calibri"/>
          <w:noProof/>
          <w:vertAlign w:val="superscript"/>
        </w:rPr>
        <w:t>48</w:t>
      </w:r>
      <w:r w:rsidR="006617F4">
        <w:rPr>
          <w:rStyle w:val="normaltextrun"/>
          <w:rFonts w:ascii="Calibri" w:hAnsi="Calibri" w:cs="Calibri"/>
        </w:rPr>
        <w:fldChar w:fldCharType="end"/>
      </w:r>
      <w:r w:rsidR="006617F4" w:rsidRPr="006617F4">
        <w:rPr>
          <w:rStyle w:val="normaltextrun"/>
          <w:rFonts w:ascii="Calibri" w:hAnsi="Calibri" w:cs="Calibri"/>
        </w:rPr>
        <w:t xml:space="preserve">. </w:t>
      </w:r>
      <w:r>
        <w:rPr>
          <w:rStyle w:val="normaltextrun"/>
          <w:rFonts w:ascii="Calibri" w:hAnsi="Calibri" w:cs="Calibri"/>
        </w:rPr>
        <w:t xml:space="preserve">In this method, first, differences in genetic correlations were assessed using </w:t>
      </w:r>
      <w:r w:rsidR="005C75D8">
        <w:rPr>
          <w:rStyle w:val="normaltextrun"/>
          <w:rFonts w:ascii="Calibri" w:hAnsi="Calibri" w:cs="Calibri"/>
        </w:rPr>
        <w:t xml:space="preserve">a </w:t>
      </w:r>
      <w:proofErr w:type="gramStart"/>
      <w:r>
        <w:rPr>
          <w:rStyle w:val="normaltextrun"/>
          <w:rFonts w:ascii="Calibri" w:hAnsi="Calibri" w:cs="Calibri"/>
        </w:rPr>
        <w:t>two sample</w:t>
      </w:r>
      <w:proofErr w:type="gramEnd"/>
      <w:r>
        <w:rPr>
          <w:rStyle w:val="normaltextrun"/>
          <w:rFonts w:ascii="Calibri" w:hAnsi="Calibri" w:cs="Calibri"/>
        </w:rPr>
        <w:t xml:space="preserve"> z-test, and significant differences (p &lt; 0.05) were then compared using </w:t>
      </w:r>
      <w:r w:rsidR="00D83CD3">
        <w:rPr>
          <w:rStyle w:val="normaltextrun"/>
          <w:rFonts w:ascii="Calibri" w:hAnsi="Calibri" w:cs="Calibri"/>
        </w:rPr>
        <w:t>a</w:t>
      </w:r>
      <w:r>
        <w:rPr>
          <w:rStyle w:val="normaltextrun"/>
          <w:rFonts w:ascii="Calibri" w:hAnsi="Calibri" w:cs="Calibri"/>
        </w:rPr>
        <w:t xml:space="preserve"> block-jackknife</w:t>
      </w:r>
      <w:r w:rsidR="00D83CD3">
        <w:rPr>
          <w:rStyle w:val="normaltextrun"/>
          <w:rFonts w:ascii="Calibri" w:hAnsi="Calibri" w:cs="Calibri"/>
        </w:rPr>
        <w:t xml:space="preserve"> correction</w:t>
      </w:r>
      <w:r>
        <w:rPr>
          <w:rStyle w:val="normaltextrun"/>
          <w:rFonts w:ascii="Calibri" w:hAnsi="Calibri" w:cs="Calibri"/>
        </w:rPr>
        <w:t xml:space="preserve">. The results using the jackknife were then </w:t>
      </w:r>
      <w:r w:rsidR="00D83CD3">
        <w:rPr>
          <w:rStyle w:val="normaltextrun"/>
          <w:rFonts w:ascii="Calibri" w:hAnsi="Calibri" w:cs="Calibri"/>
        </w:rPr>
        <w:t xml:space="preserve">further </w:t>
      </w:r>
      <w:r>
        <w:rPr>
          <w:rStyle w:val="normaltextrun"/>
          <w:rFonts w:ascii="Calibri" w:hAnsi="Calibri" w:cs="Calibri"/>
        </w:rPr>
        <w:t>corrected using the</w:t>
      </w:r>
      <w:r w:rsidR="00D83CD3">
        <w:rPr>
          <w:rStyle w:val="normaltextrun"/>
          <w:rFonts w:ascii="Calibri" w:hAnsi="Calibri" w:cs="Calibri"/>
        </w:rPr>
        <w:t xml:space="preserve"> </w:t>
      </w:r>
      <w:r w:rsidR="00D83CD3" w:rsidRPr="00D83CD3">
        <w:rPr>
          <w:rStyle w:val="normaltextrun"/>
          <w:rFonts w:ascii="Calibri" w:hAnsi="Calibri" w:cs="Calibri"/>
        </w:rPr>
        <w:t xml:space="preserve">Benjamini-Hochberg </w:t>
      </w:r>
      <w:r>
        <w:rPr>
          <w:rStyle w:val="normaltextrun"/>
          <w:rFonts w:ascii="Calibri" w:hAnsi="Calibri" w:cs="Calibri"/>
        </w:rPr>
        <w:t xml:space="preserve">False Discovery Rate (FDR) method to </w:t>
      </w:r>
      <w:r w:rsidR="00D83CD3">
        <w:rPr>
          <w:rStyle w:val="normaltextrun"/>
          <w:rFonts w:ascii="Calibri" w:hAnsi="Calibri" w:cs="Calibri"/>
        </w:rPr>
        <w:t>account</w:t>
      </w:r>
      <w:r>
        <w:rPr>
          <w:rStyle w:val="normaltextrun"/>
          <w:rFonts w:ascii="Calibri" w:hAnsi="Calibri" w:cs="Calibri"/>
        </w:rPr>
        <w:t xml:space="preserve"> for multiple testing.</w:t>
      </w:r>
    </w:p>
    <w:p w14:paraId="6A889121" w14:textId="1FF30E31" w:rsidR="009B58F1" w:rsidRPr="00464885" w:rsidRDefault="009B58F1" w:rsidP="003C0E44">
      <w:pPr>
        <w:spacing w:beforeLines="20" w:before="48" w:line="288" w:lineRule="exact"/>
        <w:rPr>
          <w:rFonts w:eastAsia="Calibri" w:cstheme="minorHAnsi"/>
        </w:rPr>
      </w:pPr>
    </w:p>
    <w:p w14:paraId="4E9F43B8" w14:textId="67E5296F" w:rsidR="00E457C2" w:rsidRPr="00215F6A" w:rsidRDefault="00A15BDB" w:rsidP="0004440B">
      <w:pPr>
        <w:pStyle w:val="Heading2"/>
        <w:spacing w:beforeLines="100" w:before="240" w:line="288" w:lineRule="exact"/>
        <w:rPr>
          <w:rFonts w:asciiTheme="minorHAnsi" w:hAnsiTheme="minorHAnsi" w:cstheme="minorHAnsi"/>
          <w:i w:val="0"/>
          <w:iCs/>
        </w:rPr>
      </w:pPr>
      <w:r w:rsidRPr="00215F6A">
        <w:rPr>
          <w:rFonts w:asciiTheme="minorHAnsi" w:hAnsiTheme="minorHAnsi" w:cstheme="minorHAnsi"/>
          <w:i w:val="0"/>
          <w:iCs/>
        </w:rPr>
        <w:t>Independent significant SNP</w:t>
      </w:r>
      <w:r w:rsidR="005C75D8">
        <w:rPr>
          <w:rFonts w:asciiTheme="minorHAnsi" w:hAnsiTheme="minorHAnsi" w:cstheme="minorHAnsi"/>
          <w:i w:val="0"/>
          <w:iCs/>
        </w:rPr>
        <w:t>s</w:t>
      </w:r>
      <w:r w:rsidRPr="00215F6A">
        <w:rPr>
          <w:rFonts w:asciiTheme="minorHAnsi" w:hAnsiTheme="minorHAnsi" w:cstheme="minorHAnsi"/>
          <w:i w:val="0"/>
          <w:iCs/>
        </w:rPr>
        <w:t xml:space="preserve"> and </w:t>
      </w:r>
      <w:r w:rsidR="005C75D8">
        <w:rPr>
          <w:rFonts w:asciiTheme="minorHAnsi" w:hAnsiTheme="minorHAnsi" w:cstheme="minorHAnsi"/>
          <w:i w:val="0"/>
          <w:iCs/>
        </w:rPr>
        <w:t>n</w:t>
      </w:r>
      <w:r w:rsidRPr="00215F6A">
        <w:rPr>
          <w:rFonts w:asciiTheme="minorHAnsi" w:hAnsiTheme="minorHAnsi" w:cstheme="minorHAnsi"/>
          <w:i w:val="0"/>
          <w:iCs/>
        </w:rPr>
        <w:t xml:space="preserve">ovel </w:t>
      </w:r>
      <w:r w:rsidR="005C75D8">
        <w:rPr>
          <w:rFonts w:asciiTheme="minorHAnsi" w:hAnsiTheme="minorHAnsi" w:cstheme="minorHAnsi"/>
          <w:i w:val="0"/>
          <w:iCs/>
        </w:rPr>
        <w:t>l</w:t>
      </w:r>
      <w:r w:rsidRPr="00215F6A">
        <w:rPr>
          <w:rFonts w:asciiTheme="minorHAnsi" w:hAnsiTheme="minorHAnsi" w:cstheme="minorHAnsi"/>
          <w:i w:val="0"/>
          <w:iCs/>
        </w:rPr>
        <w:t>oci</w:t>
      </w:r>
    </w:p>
    <w:p w14:paraId="57050AF1" w14:textId="0860C533" w:rsidR="00943D9E" w:rsidRPr="0097423F" w:rsidRDefault="00943D9E" w:rsidP="0004440B">
      <w:pPr>
        <w:spacing w:beforeLines="100" w:before="240" w:line="288" w:lineRule="exact"/>
      </w:pPr>
      <w:r w:rsidRPr="6377C70F">
        <w:t xml:space="preserve">To identify independent hits from the 11 Non-p GWAS, we applied a pruning approach using a window of 250 kb and an LD threshold of r2 &lt; 0.1. This was done using the LD clumping function in Plink v1.9, with LD statistics obtained from the 1000 Genome Project. </w:t>
      </w:r>
    </w:p>
    <w:p w14:paraId="4532E451" w14:textId="69DD6E38" w:rsidR="00E457C2" w:rsidRPr="0097423F" w:rsidRDefault="54970661" w:rsidP="523C9303">
      <w:pPr>
        <w:spacing w:beforeLines="100" w:before="240" w:line="288" w:lineRule="exact"/>
      </w:pPr>
      <w:r w:rsidRPr="523C9303">
        <w:t xml:space="preserve">Independent significant SNPs were considered novel under the following criteria: 1) they were not present in the original disorder GWAS; 2) they had been reported in </w:t>
      </w:r>
      <w:r w:rsidR="00943D9E" w:rsidRPr="523C9303">
        <w:t xml:space="preserve">GWAS </w:t>
      </w:r>
      <w:r w:rsidR="00F213D1" w:rsidRPr="523C9303">
        <w:t>of</w:t>
      </w:r>
      <w:r w:rsidR="00943D9E" w:rsidRPr="523C9303">
        <w:t xml:space="preserve"> different trait</w:t>
      </w:r>
      <w:r w:rsidR="005C75D8">
        <w:t>s</w:t>
      </w:r>
      <w:r w:rsidR="00943D9E" w:rsidRPr="523C9303">
        <w:t>; 3) they had not been reported in other GWAS listed in the GWAS Catalog database.</w:t>
      </w:r>
    </w:p>
    <w:p w14:paraId="56E56E70" w14:textId="77777777" w:rsidR="00086EF4" w:rsidRPr="0097423F" w:rsidRDefault="00086EF4" w:rsidP="003C0E44">
      <w:pPr>
        <w:spacing w:beforeLines="20" w:before="48" w:line="288" w:lineRule="exact"/>
        <w:rPr>
          <w:rFonts w:cstheme="minorHAnsi"/>
        </w:rPr>
      </w:pPr>
    </w:p>
    <w:p w14:paraId="0FBDF453" w14:textId="2D773167" w:rsidR="00BE0AC0" w:rsidRPr="001F3087" w:rsidRDefault="00C84626" w:rsidP="001F3087">
      <w:pPr>
        <w:pStyle w:val="Heading2"/>
        <w:spacing w:beforeLines="100" w:before="240" w:line="288" w:lineRule="exact"/>
        <w:rPr>
          <w:rFonts w:asciiTheme="minorHAnsi" w:hAnsiTheme="minorHAnsi" w:cstheme="minorHAnsi"/>
          <w:i w:val="0"/>
          <w:iCs/>
        </w:rPr>
      </w:pPr>
      <w:r w:rsidRPr="001F3087">
        <w:rPr>
          <w:rFonts w:asciiTheme="minorHAnsi" w:hAnsiTheme="minorHAnsi" w:cstheme="minorHAnsi"/>
          <w:i w:val="0"/>
          <w:iCs/>
        </w:rPr>
        <w:t xml:space="preserve">Mapping of risk </w:t>
      </w:r>
      <w:r w:rsidR="005C75D8">
        <w:rPr>
          <w:rFonts w:asciiTheme="minorHAnsi" w:hAnsiTheme="minorHAnsi" w:cstheme="minorHAnsi"/>
          <w:i w:val="0"/>
          <w:iCs/>
        </w:rPr>
        <w:t>g</w:t>
      </w:r>
      <w:r w:rsidRPr="001F3087">
        <w:rPr>
          <w:rFonts w:asciiTheme="minorHAnsi" w:hAnsiTheme="minorHAnsi" w:cstheme="minorHAnsi"/>
          <w:i w:val="0"/>
          <w:iCs/>
        </w:rPr>
        <w:t xml:space="preserve">enes, </w:t>
      </w:r>
      <w:proofErr w:type="gramStart"/>
      <w:r w:rsidRPr="001F3087">
        <w:rPr>
          <w:rFonts w:asciiTheme="minorHAnsi" w:hAnsiTheme="minorHAnsi" w:cstheme="minorHAnsi"/>
          <w:i w:val="0"/>
          <w:iCs/>
        </w:rPr>
        <w:t>enrichment</w:t>
      </w:r>
      <w:proofErr w:type="gramEnd"/>
      <w:r w:rsidRPr="001F3087">
        <w:rPr>
          <w:rFonts w:asciiTheme="minorHAnsi" w:hAnsiTheme="minorHAnsi" w:cstheme="minorHAnsi"/>
          <w:i w:val="0"/>
          <w:iCs/>
        </w:rPr>
        <w:t xml:space="preserve"> and </w:t>
      </w:r>
      <w:r w:rsidR="005C75D8">
        <w:rPr>
          <w:rFonts w:asciiTheme="minorHAnsi" w:hAnsiTheme="minorHAnsi" w:cstheme="minorHAnsi"/>
          <w:i w:val="0"/>
          <w:iCs/>
        </w:rPr>
        <w:t>p</w:t>
      </w:r>
      <w:r w:rsidRPr="001F3087">
        <w:rPr>
          <w:rFonts w:asciiTheme="minorHAnsi" w:hAnsiTheme="minorHAnsi" w:cstheme="minorHAnsi"/>
          <w:i w:val="0"/>
          <w:iCs/>
        </w:rPr>
        <w:t xml:space="preserve">athway </w:t>
      </w:r>
      <w:r w:rsidR="005C75D8">
        <w:rPr>
          <w:rFonts w:asciiTheme="minorHAnsi" w:hAnsiTheme="minorHAnsi" w:cstheme="minorHAnsi"/>
          <w:i w:val="0"/>
          <w:iCs/>
        </w:rPr>
        <w:t>a</w:t>
      </w:r>
      <w:r w:rsidRPr="001F3087">
        <w:rPr>
          <w:rFonts w:asciiTheme="minorHAnsi" w:hAnsiTheme="minorHAnsi" w:cstheme="minorHAnsi"/>
          <w:i w:val="0"/>
          <w:iCs/>
        </w:rPr>
        <w:t xml:space="preserve">nalysis </w:t>
      </w:r>
      <w:r w:rsidR="005C75D8">
        <w:rPr>
          <w:rFonts w:asciiTheme="minorHAnsi" w:hAnsiTheme="minorHAnsi" w:cstheme="minorHAnsi"/>
          <w:i w:val="0"/>
          <w:iCs/>
        </w:rPr>
        <w:t>(</w:t>
      </w:r>
      <w:r w:rsidR="00BE0AC0" w:rsidRPr="001F3087">
        <w:rPr>
          <w:rFonts w:asciiTheme="minorHAnsi" w:hAnsiTheme="minorHAnsi" w:cstheme="minorHAnsi"/>
          <w:i w:val="0"/>
          <w:iCs/>
        </w:rPr>
        <w:t>MAGMA</w:t>
      </w:r>
      <w:r w:rsidR="005C75D8">
        <w:rPr>
          <w:rFonts w:asciiTheme="minorHAnsi" w:hAnsiTheme="minorHAnsi" w:cstheme="minorHAnsi"/>
          <w:i w:val="0"/>
          <w:iCs/>
        </w:rPr>
        <w:t>)</w:t>
      </w:r>
    </w:p>
    <w:p w14:paraId="5AD3CCB5" w14:textId="3B0A30A3" w:rsidR="00A30BCA" w:rsidRPr="00464885" w:rsidRDefault="00A30BCA" w:rsidP="001F3087">
      <w:pPr>
        <w:spacing w:beforeLines="100" w:before="240" w:line="288" w:lineRule="exact"/>
        <w:rPr>
          <w:rFonts w:eastAsia="Calibri" w:cstheme="minorHAnsi"/>
        </w:rPr>
      </w:pPr>
      <w:r w:rsidRPr="00464885">
        <w:rPr>
          <w:rFonts w:eastAsia="Calibri" w:cstheme="minorHAnsi"/>
        </w:rPr>
        <w:t xml:space="preserve">To follow up on the SNP-based association test for the </w:t>
      </w:r>
      <w:r w:rsidR="005C75D8">
        <w:rPr>
          <w:rFonts w:eastAsia="Calibri" w:cstheme="minorHAnsi"/>
        </w:rPr>
        <w:t>n</w:t>
      </w:r>
      <w:r w:rsidRPr="00464885">
        <w:rPr>
          <w:rFonts w:eastAsia="Calibri" w:cstheme="minorHAnsi"/>
        </w:rPr>
        <w:t>on-p GWAS</w:t>
      </w:r>
      <w:r w:rsidR="00B5112E">
        <w:rPr>
          <w:rFonts w:eastAsia="Calibri" w:cstheme="minorHAnsi"/>
        </w:rPr>
        <w:t>s</w:t>
      </w:r>
      <w:r w:rsidRPr="00464885">
        <w:rPr>
          <w:rFonts w:eastAsia="Calibri" w:cstheme="minorHAnsi"/>
        </w:rPr>
        <w:t>, we conducted</w:t>
      </w:r>
      <w:r w:rsidR="007774B6">
        <w:rPr>
          <w:rFonts w:eastAsia="Calibri" w:cstheme="minorHAnsi"/>
        </w:rPr>
        <w:t xml:space="preserve"> </w:t>
      </w:r>
      <w:r w:rsidR="00E87EC3">
        <w:rPr>
          <w:rFonts w:eastAsia="Calibri" w:cstheme="minorHAnsi"/>
        </w:rPr>
        <w:t>downstream</w:t>
      </w:r>
      <w:r w:rsidR="00471B04">
        <w:rPr>
          <w:rFonts w:eastAsia="Calibri" w:cstheme="minorHAnsi"/>
        </w:rPr>
        <w:t xml:space="preserve"> </w:t>
      </w:r>
      <w:r w:rsidR="00DC5CC2">
        <w:rPr>
          <w:rFonts w:eastAsia="Calibri" w:cstheme="minorHAnsi"/>
        </w:rPr>
        <w:t xml:space="preserve">analysis </w:t>
      </w:r>
      <w:r w:rsidRPr="00464885">
        <w:rPr>
          <w:rFonts w:eastAsia="Calibri" w:cstheme="minorHAnsi"/>
        </w:rPr>
        <w:t xml:space="preserve">using </w:t>
      </w:r>
      <w:r w:rsidR="00471B04">
        <w:rPr>
          <w:rFonts w:eastAsia="Calibri" w:cstheme="minorHAnsi"/>
        </w:rPr>
        <w:t xml:space="preserve">MAGMA </w:t>
      </w:r>
      <w:r w:rsidR="00554C46">
        <w:rPr>
          <w:rFonts w:eastAsia="Calibri" w:cstheme="minorHAnsi"/>
        </w:rPr>
        <w:t>within the</w:t>
      </w:r>
      <w:r w:rsidR="00D32B92">
        <w:rPr>
          <w:rFonts w:eastAsia="Calibri" w:cstheme="minorHAnsi"/>
        </w:rPr>
        <w:t xml:space="preserve"> </w:t>
      </w:r>
      <w:r w:rsidRPr="00464885">
        <w:rPr>
          <w:rFonts w:eastAsia="Calibri" w:cstheme="minorHAnsi"/>
        </w:rPr>
        <w:t xml:space="preserve">FUMA </w:t>
      </w:r>
      <w:r w:rsidR="00554C46">
        <w:rPr>
          <w:rFonts w:eastAsia="Calibri" w:cstheme="minorHAnsi"/>
        </w:rPr>
        <w:t xml:space="preserve">framework </w:t>
      </w:r>
      <w:r w:rsidRPr="00464885">
        <w:rPr>
          <w:rFonts w:eastAsia="Calibri" w:cstheme="minorHAnsi"/>
        </w:rPr>
        <w:t>(v1.5.6)</w:t>
      </w:r>
      <w:r w:rsidR="002933CC">
        <w:rPr>
          <w:rFonts w:eastAsia="Calibri" w:cstheme="minorHAnsi"/>
        </w:rPr>
        <w:t xml:space="preserve"> </w:t>
      </w:r>
      <w:r w:rsidR="002933CC">
        <w:rPr>
          <w:rFonts w:eastAsia="Calibri" w:cstheme="minorHAnsi"/>
        </w:rPr>
        <w:fldChar w:fldCharType="begin">
          <w:fldData xml:space="preserve">PEVuZE5vdGU+PENpdGU+PEF1dGhvcj5XYXRhbmFiZTwvQXV0aG9yPjxZZWFyPjIwMTc8L1llYXI+
PFJlY051bT40NDY8L1JlY051bT48RGlzcGxheVRleHQ+PHN0eWxlIGZhY2U9InN1cGVyc2NyaXB0
Ij40OTwvc3R5bGU+PC9EaXNwbGF5VGV4dD48cmVjb3JkPjxyZWMtbnVtYmVyPjQ0NjwvcmVjLW51
bWJlcj48Zm9yZWlnbi1rZXlzPjxrZXkgYXBwPSJFTiIgZGItaWQ9IndhenJwMnNmYXh4ZXJpZXR4
cDY1cGVhNHp6YXRzczVzMjI1eiIgdGltZXN0YW1wPSIxNjkyMDk2MjEyIiBndWlkPSIzZGZlMjhh
ZS05M2VlLTQxMjUtOWEwZC1jYTkyMmUxYjFkOGUiPjQ0Nj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F83571">
        <w:rPr>
          <w:rFonts w:eastAsia="Calibri" w:cstheme="minorHAnsi"/>
        </w:rPr>
        <w:instrText xml:space="preserve"> ADDIN EN.CITE </w:instrText>
      </w:r>
      <w:r w:rsidR="00F83571">
        <w:rPr>
          <w:rFonts w:eastAsia="Calibri" w:cstheme="minorHAnsi"/>
        </w:rPr>
        <w:fldChar w:fldCharType="begin">
          <w:fldData xml:space="preserve">PEVuZE5vdGU+PENpdGU+PEF1dGhvcj5XYXRhbmFiZTwvQXV0aG9yPjxZZWFyPjIwMTc8L1llYXI+
PFJlY051bT40NDY8L1JlY051bT48RGlzcGxheVRleHQ+PHN0eWxlIGZhY2U9InN1cGVyc2NyaXB0
Ij40OTwvc3R5bGU+PC9EaXNwbGF5VGV4dD48cmVjb3JkPjxyZWMtbnVtYmVyPjQ0NjwvcmVjLW51
bWJlcj48Zm9yZWlnbi1rZXlzPjxrZXkgYXBwPSJFTiIgZGItaWQ9IndhenJwMnNmYXh4ZXJpZXR4
cDY1cGVhNHp6YXRzczVzMjI1eiIgdGltZXN0YW1wPSIxNjkyMDk2MjEyIiBndWlkPSIzZGZlMjhh
ZS05M2VlLTQxMjUtOWEwZC1jYTkyMmUxYjFkOGUiPjQ0Nj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F83571">
        <w:rPr>
          <w:rFonts w:eastAsia="Calibri" w:cstheme="minorHAnsi"/>
        </w:rPr>
        <w:instrText xml:space="preserve"> ADDIN EN.CITE.DATA </w:instrText>
      </w:r>
      <w:r w:rsidR="00F83571">
        <w:rPr>
          <w:rFonts w:eastAsia="Calibri" w:cstheme="minorHAnsi"/>
        </w:rPr>
      </w:r>
      <w:r w:rsidR="00F83571">
        <w:rPr>
          <w:rFonts w:eastAsia="Calibri" w:cstheme="minorHAnsi"/>
        </w:rPr>
        <w:fldChar w:fldCharType="end"/>
      </w:r>
      <w:r w:rsidR="002933CC">
        <w:rPr>
          <w:rFonts w:eastAsia="Calibri" w:cstheme="minorHAnsi"/>
        </w:rPr>
      </w:r>
      <w:r w:rsidR="002933CC">
        <w:rPr>
          <w:rFonts w:eastAsia="Calibri" w:cstheme="minorHAnsi"/>
        </w:rPr>
        <w:fldChar w:fldCharType="separate"/>
      </w:r>
      <w:r w:rsidR="00F83571" w:rsidRPr="00F83571">
        <w:rPr>
          <w:rFonts w:eastAsia="Calibri" w:cstheme="minorHAnsi"/>
          <w:noProof/>
          <w:vertAlign w:val="superscript"/>
        </w:rPr>
        <w:t>49</w:t>
      </w:r>
      <w:r w:rsidR="002933CC">
        <w:rPr>
          <w:rFonts w:eastAsia="Calibri" w:cstheme="minorHAnsi"/>
        </w:rPr>
        <w:fldChar w:fldCharType="end"/>
      </w:r>
      <w:r w:rsidRPr="00464885">
        <w:rPr>
          <w:rFonts w:eastAsia="Calibri" w:cstheme="minorHAnsi"/>
        </w:rPr>
        <w:t>. SNPs were assigned to genes based on their position (</w:t>
      </w:r>
      <w:r w:rsidR="00A10CF3">
        <w:rPr>
          <w:rFonts w:eastAsia="Calibri" w:cstheme="minorHAnsi"/>
        </w:rPr>
        <w:t xml:space="preserve">within </w:t>
      </w:r>
      <w:r w:rsidR="00860C6D" w:rsidRPr="00860C6D">
        <w:rPr>
          <w:rFonts w:eastAsia="Calibri" w:cstheme="minorHAnsi"/>
        </w:rPr>
        <w:t>35kb upstream and 10kb downstream</w:t>
      </w:r>
      <w:r w:rsidR="004332E6">
        <w:rPr>
          <w:rFonts w:eastAsia="Calibri" w:cstheme="minorHAnsi"/>
        </w:rPr>
        <w:t xml:space="preserve"> of each gene</w:t>
      </w:r>
      <w:r w:rsidRPr="00464885">
        <w:rPr>
          <w:rFonts w:eastAsia="Calibri" w:cstheme="minorHAnsi"/>
        </w:rPr>
        <w:t>).</w:t>
      </w:r>
      <w:r w:rsidR="0074020A">
        <w:rPr>
          <w:rFonts w:eastAsia="Calibri" w:cstheme="minorHAnsi"/>
        </w:rPr>
        <w:t xml:space="preserve"> </w:t>
      </w:r>
      <w:r w:rsidR="00EA7D68">
        <w:rPr>
          <w:rFonts w:eastAsia="Calibri" w:cstheme="minorHAnsi"/>
        </w:rPr>
        <w:t>Additionally</w:t>
      </w:r>
      <w:r w:rsidRPr="00464885">
        <w:rPr>
          <w:rFonts w:eastAsia="Calibri" w:cstheme="minorHAnsi"/>
        </w:rPr>
        <w:t>, we performed genome-wide gene-based association tests</w:t>
      </w:r>
      <w:r w:rsidR="00081175">
        <w:rPr>
          <w:rFonts w:eastAsia="Calibri" w:cstheme="minorHAnsi"/>
        </w:rPr>
        <w:t xml:space="preserve"> using MAGMA</w:t>
      </w:r>
      <w:r w:rsidRPr="00464885">
        <w:rPr>
          <w:rFonts w:eastAsia="Calibri" w:cstheme="minorHAnsi"/>
        </w:rPr>
        <w:t>. The gene-based test combines results from multiple SNPs within a gene to assess the association between the gene and the disorder, while accounting for linkage disequilibrium (LD) between SNPs. LD information was obtained from the 1000 Genomes Phase 3 EUR reference panel, and Bonferroni correction was applied to identify genes with genome-wide significance.</w:t>
      </w:r>
    </w:p>
    <w:p w14:paraId="4DFA4E91" w14:textId="562B692E" w:rsidR="00FC36B6" w:rsidRPr="00464885" w:rsidRDefault="00A30BCA" w:rsidP="001F3087">
      <w:pPr>
        <w:spacing w:beforeLines="100" w:before="240" w:line="288" w:lineRule="exact"/>
        <w:rPr>
          <w:rFonts w:eastAsia="Calibri" w:cstheme="minorHAnsi"/>
          <w:b/>
          <w:bCs/>
        </w:rPr>
      </w:pPr>
      <w:r w:rsidRPr="00464885">
        <w:rPr>
          <w:rFonts w:eastAsia="Calibri" w:cstheme="minorHAnsi"/>
        </w:rPr>
        <w:lastRenderedPageBreak/>
        <w:t xml:space="preserve">MAGMA also conducted gene-set analysis and gene property analysis for tissue specificity based on the gene-level p-values obtained from the gene-level analysis. Gene-set analyses assessed whether genes within an annotated set exhibited stronger associations with the disorder compared to other genes. Meanwhile, the tissue specificity test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w:t>
      </w:r>
      <w:proofErr w:type="spellStart"/>
      <w:r w:rsidRPr="00464885">
        <w:rPr>
          <w:rFonts w:eastAsia="Calibri" w:cstheme="minorHAnsi"/>
        </w:rPr>
        <w:t>GTEx</w:t>
      </w:r>
      <w:proofErr w:type="spellEnd"/>
      <w:r w:rsidRPr="00464885">
        <w:rPr>
          <w:rFonts w:eastAsia="Calibri" w:cstheme="minorHAnsi"/>
        </w:rPr>
        <w:t xml:space="preserve"> v8 (comprising 54 tissue types) and </w:t>
      </w:r>
      <w:proofErr w:type="spellStart"/>
      <w:r w:rsidRPr="00464885">
        <w:rPr>
          <w:rFonts w:eastAsia="Calibri" w:cstheme="minorHAnsi"/>
        </w:rPr>
        <w:t>BrainSpan</w:t>
      </w:r>
      <w:proofErr w:type="spellEnd"/>
      <w:r w:rsidRPr="00464885">
        <w:rPr>
          <w:rFonts w:eastAsia="Calibri" w:cstheme="minorHAnsi"/>
        </w:rPr>
        <w:t xml:space="preserve"> (brain samples at 11 general developmental stages), available in FUMA. Gene sets and tissues were considered significant if the p-value was &lt;0.05 after Bonferroni correction.</w:t>
      </w:r>
    </w:p>
    <w:p w14:paraId="3FBBBDC2" w14:textId="77777777" w:rsidR="00126873" w:rsidRPr="00464885" w:rsidRDefault="00126873">
      <w:pPr>
        <w:rPr>
          <w:rFonts w:cstheme="minorHAnsi"/>
          <w:b/>
          <w:bCs/>
        </w:rPr>
      </w:pPr>
    </w:p>
    <w:p w14:paraId="5B37CB7E" w14:textId="77777777" w:rsidR="00126873" w:rsidRPr="00464885" w:rsidRDefault="00126873">
      <w:pPr>
        <w:rPr>
          <w:rFonts w:cstheme="minorHAnsi"/>
          <w:b/>
          <w:bCs/>
        </w:rPr>
      </w:pPr>
    </w:p>
    <w:p w14:paraId="585D2FBB" w14:textId="77777777" w:rsidR="00AF1D5C" w:rsidRPr="00AF1D5C" w:rsidRDefault="00AF1D5C" w:rsidP="00AF1D5C">
      <w:pPr>
        <w:pStyle w:val="Heading1"/>
        <w:rPr>
          <w:lang w:val="en-US"/>
        </w:rPr>
      </w:pPr>
      <w:r w:rsidRPr="00AF1D5C">
        <w:rPr>
          <w:lang w:val="en-US"/>
        </w:rPr>
        <w:t>Acknowledgements</w:t>
      </w:r>
    </w:p>
    <w:p w14:paraId="4C755400" w14:textId="629BE923" w:rsidR="00AF1D5C" w:rsidRPr="00EE3451" w:rsidRDefault="00AF1D5C" w:rsidP="00EE3451">
      <w:pPr>
        <w:rPr>
          <w:lang w:val="en-US"/>
        </w:rPr>
      </w:pPr>
      <w:r w:rsidRPr="00EE3451">
        <w:rPr>
          <w:lang w:val="en-US"/>
        </w:rPr>
        <w:t xml:space="preserve">E.K. is supported by a PhD scholarship from the Economic and Social Research Council. W.L. is supported by a Chinese Scholarship Council PhD fellowship. MM is supported by a starting grant from the School of Biological and </w:t>
      </w:r>
      <w:proofErr w:type="spellStart"/>
      <w:r w:rsidRPr="00EE3451">
        <w:rPr>
          <w:lang w:val="en-US"/>
        </w:rPr>
        <w:t>Behavioural</w:t>
      </w:r>
      <w:proofErr w:type="spellEnd"/>
      <w:r w:rsidRPr="00EE3451">
        <w:rPr>
          <w:lang w:val="en-US"/>
        </w:rPr>
        <w:t xml:space="preserve"> Sciences at Queen Mary University of London. We would like to thank Jonathan Coleman for </w:t>
      </w:r>
      <w:r w:rsidR="49C5FB32" w:rsidRPr="00EE3451">
        <w:rPr>
          <w:lang w:val="en-US"/>
        </w:rPr>
        <w:t>sharing the scripts used to apply block-jackknife correction, which were wr</w:t>
      </w:r>
      <w:r w:rsidR="797ABA0C" w:rsidRPr="00EE3451">
        <w:rPr>
          <w:lang w:val="en-US"/>
        </w:rPr>
        <w:t xml:space="preserve">itten by </w:t>
      </w:r>
      <w:proofErr w:type="spellStart"/>
      <w:r w:rsidR="797ABA0C" w:rsidRPr="00EE3451">
        <w:rPr>
          <w:rFonts w:eastAsia="Segoe UI"/>
          <w:color w:val="242424"/>
          <w:lang w:val="en-US"/>
        </w:rPr>
        <w:t>Héléna</w:t>
      </w:r>
      <w:proofErr w:type="spellEnd"/>
      <w:r w:rsidR="797ABA0C" w:rsidRPr="00EE3451">
        <w:rPr>
          <w:rFonts w:eastAsia="Segoe UI"/>
          <w:color w:val="242424"/>
          <w:lang w:val="en-US"/>
        </w:rPr>
        <w:t xml:space="preserve"> Gaspar and Christopher Hübel.</w:t>
      </w:r>
    </w:p>
    <w:p w14:paraId="6A9DF0FE" w14:textId="0C154041" w:rsidR="00AF1D5C" w:rsidRPr="00AF1D5C" w:rsidRDefault="00AF1D5C" w:rsidP="00AF1D5C">
      <w:pPr>
        <w:pStyle w:val="Heading1"/>
        <w:rPr>
          <w:lang w:val="en-US"/>
        </w:rPr>
      </w:pPr>
      <w:r>
        <w:rPr>
          <w:lang w:val="en-US"/>
        </w:rPr>
        <w:t>Conflict of Interest</w:t>
      </w:r>
    </w:p>
    <w:p w14:paraId="4C2462B5" w14:textId="77777777" w:rsidR="00AF1D5C" w:rsidRPr="00AF1D5C" w:rsidRDefault="00AF1D5C" w:rsidP="00AF1D5C">
      <w:pPr>
        <w:rPr>
          <w:lang w:val="en-US"/>
        </w:rPr>
      </w:pPr>
      <w:r w:rsidRPr="00AF1D5C">
        <w:rPr>
          <w:lang w:val="en-US"/>
        </w:rPr>
        <w:t>The authors declare no conflict of interest.</w:t>
      </w:r>
    </w:p>
    <w:p w14:paraId="2AEBAA5F" w14:textId="77777777" w:rsidR="00AF1D5C" w:rsidRPr="00AF1D5C" w:rsidRDefault="00AF1D5C" w:rsidP="00AF1D5C">
      <w:pPr>
        <w:rPr>
          <w:lang w:val="en-US"/>
        </w:rPr>
      </w:pPr>
    </w:p>
    <w:p w14:paraId="2DF3D894" w14:textId="77777777" w:rsidR="00AF1D5C" w:rsidRPr="00AF1D5C" w:rsidRDefault="00AF1D5C" w:rsidP="00AF1D5C">
      <w:pPr>
        <w:pStyle w:val="Heading1"/>
        <w:rPr>
          <w:lang w:val="en-US"/>
        </w:rPr>
      </w:pPr>
      <w:r w:rsidRPr="00AF1D5C">
        <w:rPr>
          <w:lang w:val="en-US"/>
        </w:rPr>
        <w:t>Contributions</w:t>
      </w:r>
    </w:p>
    <w:p w14:paraId="7EC865FA" w14:textId="1FF00729" w:rsidR="00AF1D5C" w:rsidRPr="00AF1D5C" w:rsidRDefault="00AF1D5C" w:rsidP="00AF1D5C">
      <w:pPr>
        <w:rPr>
          <w:lang w:val="en-US"/>
        </w:rPr>
      </w:pPr>
      <w:r>
        <w:rPr>
          <w:lang w:val="en-US"/>
        </w:rPr>
        <w:t xml:space="preserve">E.K., W.L., </w:t>
      </w:r>
      <w:r w:rsidRPr="00AF1D5C">
        <w:rPr>
          <w:lang w:val="en-US"/>
        </w:rPr>
        <w:t xml:space="preserve">R.P. </w:t>
      </w:r>
      <w:r>
        <w:rPr>
          <w:lang w:val="en-US"/>
        </w:rPr>
        <w:t xml:space="preserve">and M.M. </w:t>
      </w:r>
      <w:r w:rsidRPr="00AF1D5C">
        <w:rPr>
          <w:lang w:val="en-US"/>
        </w:rPr>
        <w:t xml:space="preserve">conceived and designed the study.; </w:t>
      </w:r>
      <w:r>
        <w:rPr>
          <w:lang w:val="en-US"/>
        </w:rPr>
        <w:t>E.K. and W.L.</w:t>
      </w:r>
      <w:r w:rsidRPr="00AF1D5C">
        <w:rPr>
          <w:lang w:val="en-US"/>
        </w:rPr>
        <w:t xml:space="preserve"> analyzed the data with helpful contributions from M.M.</w:t>
      </w:r>
      <w:r>
        <w:rPr>
          <w:lang w:val="en-US"/>
        </w:rPr>
        <w:t xml:space="preserve"> and</w:t>
      </w:r>
      <w:r w:rsidRPr="00AF1D5C">
        <w:rPr>
          <w:lang w:val="en-US"/>
        </w:rPr>
        <w:t xml:space="preserve"> </w:t>
      </w:r>
      <w:proofErr w:type="gramStart"/>
      <w:r w:rsidRPr="00AF1D5C">
        <w:rPr>
          <w:lang w:val="en-US"/>
        </w:rPr>
        <w:t>A.G.A.</w:t>
      </w:r>
      <w:r>
        <w:rPr>
          <w:lang w:val="en-US"/>
        </w:rPr>
        <w:t>.</w:t>
      </w:r>
      <w:proofErr w:type="gramEnd"/>
      <w:r>
        <w:rPr>
          <w:lang w:val="en-US"/>
        </w:rPr>
        <w:t xml:space="preserve"> E.K., W.L., R.P. and M.M. </w:t>
      </w:r>
      <w:r w:rsidRPr="00AF1D5C">
        <w:rPr>
          <w:lang w:val="en-US"/>
        </w:rPr>
        <w:t>wrote the paper with helpful contributions from K.R</w:t>
      </w:r>
      <w:r w:rsidRPr="1BD745F9">
        <w:rPr>
          <w:lang w:val="en-US"/>
        </w:rPr>
        <w:t>.</w:t>
      </w:r>
      <w:r w:rsidR="36D45CB9" w:rsidRPr="1BD745F9">
        <w:rPr>
          <w:lang w:val="en-US"/>
        </w:rPr>
        <w:t>,</w:t>
      </w:r>
      <w:r w:rsidR="36D45CB9" w:rsidRPr="61CA4E48">
        <w:rPr>
          <w:lang w:val="en-US"/>
        </w:rPr>
        <w:t xml:space="preserve"> </w:t>
      </w:r>
      <w:r w:rsidRPr="1BD745F9">
        <w:rPr>
          <w:lang w:val="en-US"/>
        </w:rPr>
        <w:t>A</w:t>
      </w:r>
      <w:r w:rsidRPr="00AF1D5C">
        <w:rPr>
          <w:lang w:val="en-US"/>
        </w:rPr>
        <w:t>.G.</w:t>
      </w:r>
      <w:r>
        <w:rPr>
          <w:lang w:val="en-US"/>
        </w:rPr>
        <w:t>A</w:t>
      </w:r>
      <w:r w:rsidRPr="61CA4E48">
        <w:rPr>
          <w:lang w:val="en-US"/>
        </w:rPr>
        <w:t>.</w:t>
      </w:r>
      <w:r w:rsidR="477409BA" w:rsidRPr="61CA4E48">
        <w:rPr>
          <w:lang w:val="en-US"/>
        </w:rPr>
        <w:t>,</w:t>
      </w:r>
      <w:r w:rsidRPr="00AF1D5C">
        <w:rPr>
          <w:lang w:val="en-US"/>
        </w:rPr>
        <w:t xml:space="preserve"> </w:t>
      </w:r>
      <w:r w:rsidR="477409BA" w:rsidRPr="532E724E">
        <w:rPr>
          <w:lang w:val="en-US"/>
        </w:rPr>
        <w:t>and T.C.</w:t>
      </w:r>
      <w:r w:rsidR="477409BA" w:rsidRPr="2D5ADC9C">
        <w:rPr>
          <w:lang w:val="en-US"/>
        </w:rPr>
        <w:t>E.</w:t>
      </w:r>
      <w:r w:rsidRPr="532E724E">
        <w:rPr>
          <w:lang w:val="en-US"/>
        </w:rPr>
        <w:t xml:space="preserve"> </w:t>
      </w:r>
      <w:r w:rsidRPr="00AF1D5C">
        <w:rPr>
          <w:lang w:val="en-US"/>
        </w:rPr>
        <w:t>All authors contributed to the interpretation of data, provided critical feedback on manuscript drafts, and approved the final draft.</w:t>
      </w:r>
    </w:p>
    <w:p w14:paraId="1630FB61" w14:textId="77777777" w:rsidR="00AF1D5C" w:rsidRDefault="00AF1D5C" w:rsidP="00AF1D5C">
      <w:pPr>
        <w:rPr>
          <w:lang w:val="en-US"/>
        </w:rPr>
      </w:pPr>
    </w:p>
    <w:p w14:paraId="68FD1B35" w14:textId="7A0E6B22" w:rsidR="00AF1D5C" w:rsidRPr="00AF1D5C" w:rsidRDefault="00AF1D5C" w:rsidP="00AF1D5C">
      <w:pPr>
        <w:pStyle w:val="Heading1"/>
        <w:rPr>
          <w:lang w:val="en-US"/>
        </w:rPr>
      </w:pPr>
      <w:r w:rsidRPr="00AF1D5C">
        <w:rPr>
          <w:lang w:val="en-US"/>
        </w:rPr>
        <w:t xml:space="preserve">Code </w:t>
      </w:r>
      <w:proofErr w:type="gramStart"/>
      <w:r w:rsidRPr="00AF1D5C">
        <w:rPr>
          <w:lang w:val="en-US"/>
        </w:rPr>
        <w:t>availability</w:t>
      </w:r>
      <w:proofErr w:type="gramEnd"/>
    </w:p>
    <w:p w14:paraId="167D6252" w14:textId="792CB3EB" w:rsidR="00D4295B" w:rsidRPr="0051368E" w:rsidRDefault="00AF1D5C" w:rsidP="0051368E">
      <w:pPr>
        <w:rPr>
          <w:lang w:val="en-US"/>
        </w:rPr>
      </w:pPr>
      <w:r w:rsidRPr="00AF1D5C">
        <w:rPr>
          <w:lang w:val="en-US"/>
        </w:rPr>
        <w:t xml:space="preserve">Code will be available at  </w:t>
      </w:r>
      <w:hyperlink r:id="rId23" w:history="1">
        <w:r w:rsidR="0051368E" w:rsidRPr="00706C3C">
          <w:rPr>
            <w:rStyle w:val="Hyperlink"/>
            <w:lang w:val="en-US"/>
          </w:rPr>
          <w:t>https://github.com/CoDEresearchlab</w:t>
        </w:r>
      </w:hyperlink>
      <w:r w:rsidR="0051368E">
        <w:rPr>
          <w:lang w:val="en-US"/>
        </w:rPr>
        <w:t xml:space="preserve"> </w:t>
      </w:r>
      <w:r w:rsidRPr="00AF1D5C">
        <w:rPr>
          <w:lang w:val="en-US"/>
        </w:rPr>
        <w:t>upon publication. Ahead of publication we will make the code available upon request.</w:t>
      </w:r>
    </w:p>
    <w:p w14:paraId="31917769" w14:textId="6B00BDC7" w:rsidR="00706259" w:rsidRDefault="00706259" w:rsidP="00DA4CE9">
      <w:pPr>
        <w:pStyle w:val="Heading1"/>
        <w:rPr>
          <w:rFonts w:asciiTheme="minorHAnsi" w:hAnsiTheme="minorHAnsi" w:cstheme="minorHAnsi"/>
        </w:rPr>
      </w:pPr>
      <w:r w:rsidRPr="00464885">
        <w:rPr>
          <w:rFonts w:asciiTheme="minorHAnsi" w:hAnsiTheme="minorHAnsi" w:cstheme="minorHAnsi"/>
        </w:rPr>
        <w:t>References</w:t>
      </w:r>
    </w:p>
    <w:p w14:paraId="12B2680F" w14:textId="66AED108" w:rsidR="00F506FC" w:rsidRPr="00F506FC" w:rsidRDefault="00F506FC" w:rsidP="00D4295B"/>
    <w:p w14:paraId="562D0A5C" w14:textId="7AEA83A4" w:rsidR="00A418B5" w:rsidRPr="00A418B5" w:rsidRDefault="00B96053" w:rsidP="00A418B5">
      <w:pPr>
        <w:pStyle w:val="EndNoteBibliography"/>
        <w:ind w:left="720" w:hanging="720"/>
      </w:pPr>
      <w:r w:rsidRPr="00464885">
        <w:rPr>
          <w:rFonts w:asciiTheme="minorHAnsi" w:hAnsiTheme="minorHAnsi" w:cstheme="minorBidi"/>
          <w:color w:val="222222"/>
        </w:rPr>
        <w:fldChar w:fldCharType="begin"/>
      </w:r>
      <w:r w:rsidRPr="344B9689">
        <w:rPr>
          <w:rFonts w:asciiTheme="minorHAnsi" w:hAnsiTheme="minorHAnsi" w:cstheme="minorBidi"/>
          <w:color w:val="222222"/>
        </w:rPr>
        <w:instrText xml:space="preserve"> ADDIN EN.REFLIST </w:instrText>
      </w:r>
      <w:r w:rsidRPr="00464885">
        <w:rPr>
          <w:rFonts w:asciiTheme="minorHAnsi" w:hAnsiTheme="minorHAnsi" w:cstheme="minorBidi"/>
          <w:color w:val="222222"/>
        </w:rPr>
        <w:fldChar w:fldCharType="separate"/>
      </w:r>
      <w:r w:rsidR="00A418B5">
        <w:t>1.</w:t>
      </w:r>
      <w:r>
        <w:tab/>
      </w:r>
      <w:r w:rsidR="00A418B5">
        <w:t xml:space="preserve">Plomin, R. The next 10 years of behavioural genomic research. </w:t>
      </w:r>
      <w:r w:rsidR="00A418B5" w:rsidRPr="344B9689">
        <w:rPr>
          <w:i/>
          <w:iCs/>
        </w:rPr>
        <w:t>JCPP Advances</w:t>
      </w:r>
      <w:r w:rsidR="00A418B5">
        <w:t xml:space="preserve"> </w:t>
      </w:r>
      <w:r w:rsidR="00A418B5" w:rsidRPr="344B9689">
        <w:rPr>
          <w:b/>
          <w:bCs/>
        </w:rPr>
        <w:t>2</w:t>
      </w:r>
      <w:r w:rsidR="00A418B5">
        <w:t>(2022).</w:t>
      </w:r>
    </w:p>
    <w:p w14:paraId="4AFC4740" w14:textId="5B4C38CD" w:rsidR="00A418B5" w:rsidRPr="00A418B5" w:rsidRDefault="00A418B5" w:rsidP="00A418B5">
      <w:pPr>
        <w:pStyle w:val="EndNoteBibliography"/>
        <w:ind w:left="720" w:hanging="720"/>
      </w:pPr>
      <w:r>
        <w:t>2.</w:t>
      </w:r>
      <w:r>
        <w:tab/>
        <w:t xml:space="preserve">International Schizophrenia Consortium. Common polygenic variation contributes to risk of schizophrenia and bipolar disorder. </w:t>
      </w:r>
      <w:r w:rsidRPr="344B9689">
        <w:rPr>
          <w:i/>
          <w:iCs/>
        </w:rPr>
        <w:t>Nature</w:t>
      </w:r>
      <w:r>
        <w:t xml:space="preserve"> </w:t>
      </w:r>
      <w:r w:rsidRPr="344B9689">
        <w:rPr>
          <w:b/>
          <w:bCs/>
        </w:rPr>
        <w:t>460</w:t>
      </w:r>
      <w:r>
        <w:t>, 748-52 (2009).</w:t>
      </w:r>
    </w:p>
    <w:p w14:paraId="01237726" w14:textId="6AA54FCC" w:rsidR="00A418B5" w:rsidRPr="00A418B5" w:rsidRDefault="00A418B5" w:rsidP="00A418B5">
      <w:pPr>
        <w:pStyle w:val="EndNoteBibliography"/>
        <w:ind w:left="720" w:hanging="720"/>
      </w:pPr>
      <w:r>
        <w:t>3.</w:t>
      </w:r>
      <w:r>
        <w:tab/>
        <w:t xml:space="preserve">American Psychiatric Association. </w:t>
      </w:r>
      <w:r w:rsidRPr="344B9689">
        <w:rPr>
          <w:i/>
          <w:iCs/>
        </w:rPr>
        <w:t>Diagnostic and Statistical Manual of Mental Disorders</w:t>
      </w:r>
      <w:r>
        <w:t>, (Washington, DC, 2000).</w:t>
      </w:r>
    </w:p>
    <w:p w14:paraId="72A5D1E9" w14:textId="77C7796A" w:rsidR="00A418B5" w:rsidRPr="00A418B5" w:rsidRDefault="00A418B5" w:rsidP="00A418B5">
      <w:pPr>
        <w:pStyle w:val="EndNoteBibliography"/>
        <w:ind w:left="720" w:hanging="720"/>
      </w:pPr>
      <w:r>
        <w:t>4.</w:t>
      </w:r>
      <w:r>
        <w:tab/>
        <w:t>Bulik-Sullivan, B.K.</w:t>
      </w:r>
      <w:r w:rsidRPr="344B9689">
        <w:rPr>
          <w:i/>
          <w:iCs/>
        </w:rPr>
        <w:t xml:space="preserve"> et al.</w:t>
      </w:r>
      <w:r>
        <w:t xml:space="preserve"> LD Score regression distinguishes confounding from polygenicity in genome-wide association studies. </w:t>
      </w:r>
      <w:r w:rsidRPr="344B9689">
        <w:rPr>
          <w:i/>
          <w:iCs/>
        </w:rPr>
        <w:t>Nat Genet</w:t>
      </w:r>
      <w:r>
        <w:t xml:space="preserve"> </w:t>
      </w:r>
      <w:r w:rsidRPr="344B9689">
        <w:rPr>
          <w:b/>
          <w:bCs/>
        </w:rPr>
        <w:t>47</w:t>
      </w:r>
      <w:r>
        <w:t>, 291-5 (2015).</w:t>
      </w:r>
    </w:p>
    <w:p w14:paraId="73F2727B" w14:textId="62F03F39" w:rsidR="00A418B5" w:rsidRPr="00A418B5" w:rsidRDefault="00A418B5" w:rsidP="00A418B5">
      <w:pPr>
        <w:pStyle w:val="EndNoteBibliography"/>
        <w:ind w:left="720" w:hanging="720"/>
      </w:pPr>
      <w:r>
        <w:lastRenderedPageBreak/>
        <w:t>5.</w:t>
      </w:r>
      <w:r>
        <w:tab/>
        <w:t>Bulik-Sullivan, B.</w:t>
      </w:r>
      <w:r w:rsidRPr="344B9689">
        <w:rPr>
          <w:i/>
          <w:iCs/>
        </w:rPr>
        <w:t xml:space="preserve"> et al.</w:t>
      </w:r>
      <w:r>
        <w:t xml:space="preserve"> An atlas of genetic correlations across human diseases and traits. </w:t>
      </w:r>
      <w:r w:rsidRPr="344B9689">
        <w:rPr>
          <w:i/>
          <w:iCs/>
        </w:rPr>
        <w:t>Nat Genet</w:t>
      </w:r>
      <w:r>
        <w:t xml:space="preserve"> </w:t>
      </w:r>
      <w:r w:rsidRPr="344B9689">
        <w:rPr>
          <w:b/>
          <w:bCs/>
        </w:rPr>
        <w:t>47</w:t>
      </w:r>
      <w:r>
        <w:t>, 1236-41 (2015).</w:t>
      </w:r>
    </w:p>
    <w:p w14:paraId="165E0E82" w14:textId="46976B6C" w:rsidR="00A418B5" w:rsidRPr="00A418B5" w:rsidRDefault="00A418B5" w:rsidP="00A418B5">
      <w:pPr>
        <w:pStyle w:val="EndNoteBibliography"/>
        <w:ind w:left="720" w:hanging="720"/>
      </w:pPr>
      <w:r>
        <w:t>6.</w:t>
      </w:r>
      <w:r>
        <w:tab/>
        <w:t>Cross-Disorder Group of the Psychiatric Genomics, C.</w:t>
      </w:r>
      <w:r w:rsidRPr="344B9689">
        <w:rPr>
          <w:i/>
          <w:iCs/>
        </w:rPr>
        <w:t xml:space="preserve"> et al.</w:t>
      </w:r>
      <w:r>
        <w:t xml:space="preserve"> Genetic relationship between five psychiatric disorders estimated from genome-wide SNPs. </w:t>
      </w:r>
      <w:r w:rsidRPr="344B9689">
        <w:rPr>
          <w:i/>
          <w:iCs/>
        </w:rPr>
        <w:t>Nat Genet</w:t>
      </w:r>
      <w:r>
        <w:t xml:space="preserve"> </w:t>
      </w:r>
      <w:r w:rsidRPr="344B9689">
        <w:rPr>
          <w:b/>
          <w:bCs/>
        </w:rPr>
        <w:t>45</w:t>
      </w:r>
      <w:r>
        <w:t>, 984-94 (2013).</w:t>
      </w:r>
    </w:p>
    <w:p w14:paraId="001C488F" w14:textId="5F75394D" w:rsidR="00A418B5" w:rsidRPr="00A418B5" w:rsidRDefault="00A418B5" w:rsidP="00A418B5">
      <w:pPr>
        <w:pStyle w:val="EndNoteBibliography"/>
        <w:ind w:left="720" w:hanging="720"/>
      </w:pPr>
      <w:r>
        <w:t>7.</w:t>
      </w:r>
      <w:r>
        <w:tab/>
        <w:t xml:space="preserve">Cross-Disorder Group of the Psychiatric Genomics Consortium. Electronic address, p.m.h.e. &amp; Cross-Disorder Group of the Psychiatric Genomics, C. Genomic Relationships, Novel Loci, and Pleiotropic Mechanisms across Eight Psychiatric Disorders. </w:t>
      </w:r>
      <w:r w:rsidRPr="344B9689">
        <w:rPr>
          <w:i/>
          <w:iCs/>
        </w:rPr>
        <w:t>Cell</w:t>
      </w:r>
      <w:r>
        <w:t xml:space="preserve"> </w:t>
      </w:r>
      <w:r w:rsidRPr="344B9689">
        <w:rPr>
          <w:b/>
          <w:bCs/>
        </w:rPr>
        <w:t>179</w:t>
      </w:r>
      <w:r>
        <w:t>, 1469-1482 e11 (2019).</w:t>
      </w:r>
    </w:p>
    <w:p w14:paraId="34A664B7" w14:textId="4BDF7FC6" w:rsidR="00A418B5" w:rsidRPr="00A418B5" w:rsidRDefault="00A418B5" w:rsidP="00A418B5">
      <w:pPr>
        <w:pStyle w:val="EndNoteBibliography"/>
        <w:ind w:left="720" w:hanging="720"/>
      </w:pPr>
      <w:r>
        <w:t>8.</w:t>
      </w:r>
      <w:r>
        <w:tab/>
        <w:t xml:space="preserve">Selzam, S., Coleman, J.R.I., Caspi, A., Moffitt, T.E. &amp; Plomin, R. A polygenic p factor for major psychiatric disorders. </w:t>
      </w:r>
      <w:r w:rsidRPr="344B9689">
        <w:rPr>
          <w:i/>
          <w:iCs/>
        </w:rPr>
        <w:t>Transl Psychiatry</w:t>
      </w:r>
      <w:r>
        <w:t xml:space="preserve"> </w:t>
      </w:r>
      <w:r w:rsidRPr="344B9689">
        <w:rPr>
          <w:b/>
          <w:bCs/>
        </w:rPr>
        <w:t>8</w:t>
      </w:r>
      <w:r>
        <w:t>, 205 (2018).</w:t>
      </w:r>
    </w:p>
    <w:p w14:paraId="3DE38607" w14:textId="46D5B520" w:rsidR="00A418B5" w:rsidRPr="00A418B5" w:rsidRDefault="00A418B5" w:rsidP="00A418B5">
      <w:pPr>
        <w:pStyle w:val="EndNoteBibliography"/>
        <w:ind w:left="720" w:hanging="720"/>
      </w:pPr>
      <w:r>
        <w:t>9.</w:t>
      </w:r>
      <w:r>
        <w:tab/>
        <w:t>Brainstorm, C.</w:t>
      </w:r>
      <w:r w:rsidRPr="344B9689">
        <w:rPr>
          <w:i/>
          <w:iCs/>
        </w:rPr>
        <w:t xml:space="preserve"> et al.</w:t>
      </w:r>
      <w:r>
        <w:t xml:space="preserve"> Analysis of shared heritability in common disorders of the brain. </w:t>
      </w:r>
      <w:r w:rsidRPr="344B9689">
        <w:rPr>
          <w:i/>
          <w:iCs/>
        </w:rPr>
        <w:t>Science</w:t>
      </w:r>
      <w:r>
        <w:t xml:space="preserve"> </w:t>
      </w:r>
      <w:r w:rsidRPr="344B9689">
        <w:rPr>
          <w:b/>
          <w:bCs/>
        </w:rPr>
        <w:t>360</w:t>
      </w:r>
      <w:r>
        <w:t>(2018).</w:t>
      </w:r>
    </w:p>
    <w:p w14:paraId="2382AA1F" w14:textId="30C0B570" w:rsidR="00A418B5" w:rsidRPr="00A418B5" w:rsidRDefault="00A418B5" w:rsidP="00A418B5">
      <w:pPr>
        <w:pStyle w:val="EndNoteBibliography"/>
        <w:ind w:left="720" w:hanging="720"/>
      </w:pPr>
      <w:r>
        <w:t>10.</w:t>
      </w:r>
      <w:r>
        <w:tab/>
        <w:t>Grotzinger, A.D.</w:t>
      </w:r>
      <w:r w:rsidRPr="344B9689">
        <w:rPr>
          <w:i/>
          <w:iCs/>
        </w:rPr>
        <w:t xml:space="preserve"> et al.</w:t>
      </w:r>
      <w:r>
        <w:t xml:space="preserve"> Genetic architecture of 11 major psychiatric disorders at biobehavioral, functional genomic and molecular genetic levels of analysis. </w:t>
      </w:r>
      <w:r w:rsidRPr="344B9689">
        <w:rPr>
          <w:i/>
          <w:iCs/>
        </w:rPr>
        <w:t>Nat Genet</w:t>
      </w:r>
      <w:r>
        <w:t xml:space="preserve"> </w:t>
      </w:r>
      <w:r w:rsidRPr="344B9689">
        <w:rPr>
          <w:b/>
          <w:bCs/>
        </w:rPr>
        <w:t>54</w:t>
      </w:r>
      <w:r>
        <w:t>, 548-559 (2022).</w:t>
      </w:r>
    </w:p>
    <w:p w14:paraId="36E3E530" w14:textId="798229D3" w:rsidR="00A418B5" w:rsidRPr="00A418B5" w:rsidRDefault="00A418B5" w:rsidP="00A418B5">
      <w:pPr>
        <w:pStyle w:val="EndNoteBibliography"/>
        <w:ind w:left="720" w:hanging="720"/>
      </w:pPr>
      <w:r>
        <w:t>11.</w:t>
      </w:r>
      <w:r>
        <w:tab/>
        <w:t>Lahey, B.B.</w:t>
      </w:r>
      <w:r w:rsidRPr="344B9689">
        <w:rPr>
          <w:i/>
          <w:iCs/>
        </w:rPr>
        <w:t xml:space="preserve"> et al.</w:t>
      </w:r>
      <w:r>
        <w:t xml:space="preserve"> Is there a general factor of prevalent psychopathology during adulthood? </w:t>
      </w:r>
      <w:r w:rsidRPr="344B9689">
        <w:rPr>
          <w:i/>
          <w:iCs/>
        </w:rPr>
        <w:t>J Abnorm Psychol</w:t>
      </w:r>
      <w:r>
        <w:t xml:space="preserve"> </w:t>
      </w:r>
      <w:r w:rsidRPr="344B9689">
        <w:rPr>
          <w:b/>
          <w:bCs/>
        </w:rPr>
        <w:t>121</w:t>
      </w:r>
      <w:r>
        <w:t>, 971-7 (2012).</w:t>
      </w:r>
    </w:p>
    <w:p w14:paraId="19E0DE38" w14:textId="11787FBD" w:rsidR="00A418B5" w:rsidRPr="00A418B5" w:rsidRDefault="00A418B5" w:rsidP="00A418B5">
      <w:pPr>
        <w:pStyle w:val="EndNoteBibliography"/>
        <w:ind w:left="720" w:hanging="720"/>
      </w:pPr>
      <w:r>
        <w:t>12.</w:t>
      </w:r>
      <w:r>
        <w:tab/>
        <w:t xml:space="preserve">Caspi, A. &amp; Moffitt, T.E. All for One and One for All: Mental Disorders in One Dimension. </w:t>
      </w:r>
      <w:r w:rsidRPr="344B9689">
        <w:rPr>
          <w:i/>
          <w:iCs/>
        </w:rPr>
        <w:t>Am J Psychiatry</w:t>
      </w:r>
      <w:r>
        <w:t xml:space="preserve"> </w:t>
      </w:r>
      <w:r w:rsidRPr="344B9689">
        <w:rPr>
          <w:b/>
          <w:bCs/>
        </w:rPr>
        <w:t>175</w:t>
      </w:r>
      <w:r>
        <w:t>, 831-844 (2018).</w:t>
      </w:r>
    </w:p>
    <w:p w14:paraId="0DCA6F66" w14:textId="0DBC93D3" w:rsidR="00A418B5" w:rsidRPr="00A418B5" w:rsidRDefault="00A418B5" w:rsidP="00A418B5">
      <w:pPr>
        <w:pStyle w:val="EndNoteBibliography"/>
        <w:ind w:left="720" w:hanging="720"/>
      </w:pPr>
      <w:r>
        <w:t>13.</w:t>
      </w:r>
      <w:r>
        <w:tab/>
        <w:t>Caspi, A.</w:t>
      </w:r>
      <w:r w:rsidRPr="344B9689">
        <w:rPr>
          <w:i/>
          <w:iCs/>
        </w:rPr>
        <w:t xml:space="preserve"> et al.</w:t>
      </w:r>
      <w:r>
        <w:t xml:space="preserve"> The p Factor: One General Psychopathology Factor in the Structure of Psychiatric Disorders? </w:t>
      </w:r>
      <w:r w:rsidRPr="344B9689">
        <w:rPr>
          <w:i/>
          <w:iCs/>
        </w:rPr>
        <w:t>Clin Psychol Sci</w:t>
      </w:r>
      <w:r>
        <w:t xml:space="preserve"> </w:t>
      </w:r>
      <w:r w:rsidRPr="344B9689">
        <w:rPr>
          <w:b/>
          <w:bCs/>
        </w:rPr>
        <w:t>2</w:t>
      </w:r>
      <w:r>
        <w:t>, 119-137 (2014).</w:t>
      </w:r>
    </w:p>
    <w:p w14:paraId="675F1F9D" w14:textId="156BF1BC" w:rsidR="00A418B5" w:rsidRPr="00A418B5" w:rsidRDefault="00A418B5" w:rsidP="00A418B5">
      <w:pPr>
        <w:pStyle w:val="EndNoteBibliography"/>
        <w:ind w:left="720" w:hanging="720"/>
      </w:pPr>
      <w:r>
        <w:t>14.</w:t>
      </w:r>
      <w:r>
        <w:tab/>
        <w:t>de Jonge, P.</w:t>
      </w:r>
      <w:r w:rsidRPr="344B9689">
        <w:rPr>
          <w:i/>
          <w:iCs/>
        </w:rPr>
        <w:t xml:space="preserve"> et al.</w:t>
      </w:r>
      <w:r>
        <w:t xml:space="preserve"> The cross-national structure of mental disorders: results from the World Mental Health Surveys. </w:t>
      </w:r>
      <w:r w:rsidRPr="344B9689">
        <w:rPr>
          <w:i/>
          <w:iCs/>
        </w:rPr>
        <w:t>Psychol Med</w:t>
      </w:r>
      <w:r>
        <w:t xml:space="preserve"> </w:t>
      </w:r>
      <w:r w:rsidRPr="344B9689">
        <w:rPr>
          <w:b/>
          <w:bCs/>
        </w:rPr>
        <w:t>48</w:t>
      </w:r>
      <w:r>
        <w:t>, 2073-2084 (2018).</w:t>
      </w:r>
    </w:p>
    <w:p w14:paraId="71974F7C" w14:textId="73206663" w:rsidR="00A418B5" w:rsidRPr="00A418B5" w:rsidRDefault="00A418B5" w:rsidP="00A418B5">
      <w:pPr>
        <w:pStyle w:val="EndNoteBibliography"/>
        <w:ind w:left="720" w:hanging="720"/>
      </w:pPr>
      <w:r>
        <w:t>15.</w:t>
      </w:r>
      <w:r>
        <w:tab/>
        <w:t>Caspi, A.</w:t>
      </w:r>
      <w:r w:rsidRPr="344B9689">
        <w:rPr>
          <w:i/>
          <w:iCs/>
        </w:rPr>
        <w:t xml:space="preserve"> et al.</w:t>
      </w:r>
      <w:r>
        <w:t xml:space="preserve"> Longitudinal Assessment of Mental Health Disorders and Comorbidities Across 4 Decades Among Participants in the Dunedin Birth Cohort Study. </w:t>
      </w:r>
      <w:r w:rsidRPr="344B9689">
        <w:rPr>
          <w:i/>
          <w:iCs/>
        </w:rPr>
        <w:t>JAMA Netw Open</w:t>
      </w:r>
      <w:r>
        <w:t xml:space="preserve"> </w:t>
      </w:r>
      <w:r w:rsidRPr="344B9689">
        <w:rPr>
          <w:b/>
          <w:bCs/>
        </w:rPr>
        <w:t>3</w:t>
      </w:r>
      <w:r>
        <w:t>, e203221 (2020).</w:t>
      </w:r>
    </w:p>
    <w:p w14:paraId="78275B19" w14:textId="772E04F3" w:rsidR="00A418B5" w:rsidRPr="00A418B5" w:rsidRDefault="00A418B5" w:rsidP="00A418B5">
      <w:pPr>
        <w:pStyle w:val="EndNoteBibliography"/>
        <w:ind w:left="720" w:hanging="720"/>
      </w:pPr>
      <w:r>
        <w:t>16.</w:t>
      </w:r>
      <w:r>
        <w:tab/>
        <w:t>Plana-Ripoll, O.</w:t>
      </w:r>
      <w:r w:rsidRPr="344B9689">
        <w:rPr>
          <w:i/>
          <w:iCs/>
        </w:rPr>
        <w:t xml:space="preserve"> et al.</w:t>
      </w:r>
      <w:r>
        <w:t xml:space="preserve"> Exploring Comorbidity Within Mental Disorders Among a Danish National Population. </w:t>
      </w:r>
      <w:r w:rsidRPr="344B9689">
        <w:rPr>
          <w:i/>
          <w:iCs/>
        </w:rPr>
        <w:t>JAMA Psychiatry</w:t>
      </w:r>
      <w:r>
        <w:t xml:space="preserve"> </w:t>
      </w:r>
      <w:r w:rsidRPr="344B9689">
        <w:rPr>
          <w:b/>
          <w:bCs/>
        </w:rPr>
        <w:t>76</w:t>
      </w:r>
      <w:r>
        <w:t>, 259-270 (2019).</w:t>
      </w:r>
    </w:p>
    <w:p w14:paraId="57AF002C" w14:textId="65F5EC43" w:rsidR="00A418B5" w:rsidRPr="00A418B5" w:rsidRDefault="00A418B5" w:rsidP="00A418B5">
      <w:pPr>
        <w:pStyle w:val="EndNoteBibliography"/>
        <w:ind w:left="720" w:hanging="720"/>
      </w:pPr>
      <w:r>
        <w:t>17.</w:t>
      </w:r>
      <w:r>
        <w:tab/>
        <w:t xml:space="preserve">Caspi, A., Houts, R.M., Fisher, H.L., Danese, A. &amp; Moffitt, T.E. The General Factor of Psychopathology (p): Choosing Among Competing Models and Interpreting p. </w:t>
      </w:r>
      <w:r w:rsidRPr="344B9689">
        <w:rPr>
          <w:i/>
          <w:iCs/>
        </w:rPr>
        <w:t>Clinical Psychological Science</w:t>
      </w:r>
      <w:r>
        <w:t>, 216770262211478 (2023).</w:t>
      </w:r>
    </w:p>
    <w:p w14:paraId="7CEB81B1" w14:textId="3CCF5718" w:rsidR="00A418B5" w:rsidRPr="00A418B5" w:rsidRDefault="00A418B5" w:rsidP="00A418B5">
      <w:pPr>
        <w:pStyle w:val="EndNoteBibliography"/>
        <w:ind w:left="720" w:hanging="720"/>
      </w:pPr>
      <w:r>
        <w:t>18.</w:t>
      </w:r>
      <w:r>
        <w:tab/>
        <w:t>Allegrini, A.G.</w:t>
      </w:r>
      <w:r w:rsidRPr="344B9689">
        <w:rPr>
          <w:i/>
          <w:iCs/>
        </w:rPr>
        <w:t xml:space="preserve"> et al.</w:t>
      </w:r>
      <w:r>
        <w:t xml:space="preserve"> The p factor: genetic analyses support a general dimension of psychopathology in childhood and adolescence. </w:t>
      </w:r>
      <w:r w:rsidRPr="344B9689">
        <w:rPr>
          <w:i/>
          <w:iCs/>
        </w:rPr>
        <w:t>J Child Psychol Psychiatry</w:t>
      </w:r>
      <w:r>
        <w:t xml:space="preserve"> </w:t>
      </w:r>
      <w:r w:rsidRPr="344B9689">
        <w:rPr>
          <w:b/>
          <w:bCs/>
        </w:rPr>
        <w:t>61</w:t>
      </w:r>
      <w:r>
        <w:t>, 30-39 (2020).</w:t>
      </w:r>
    </w:p>
    <w:p w14:paraId="06CD517A" w14:textId="10B040E3" w:rsidR="00A418B5" w:rsidRPr="00A418B5" w:rsidRDefault="00A418B5" w:rsidP="00A418B5">
      <w:pPr>
        <w:pStyle w:val="EndNoteBibliography"/>
        <w:ind w:left="720" w:hanging="720"/>
      </w:pPr>
      <w:r>
        <w:t>19.</w:t>
      </w:r>
      <w:r>
        <w:tab/>
        <w:t>Eaton, N.R.</w:t>
      </w:r>
      <w:r w:rsidRPr="344B9689">
        <w:rPr>
          <w:i/>
          <w:iCs/>
        </w:rPr>
        <w:t xml:space="preserve"> et al.</w:t>
      </w:r>
      <w:r>
        <w:t xml:space="preserve"> A review of approaches and models in psychopathology conceptualization research. </w:t>
      </w:r>
      <w:r w:rsidRPr="344B9689">
        <w:rPr>
          <w:i/>
          <w:iCs/>
        </w:rPr>
        <w:t>Nature Reviews Psychology</w:t>
      </w:r>
      <w:r>
        <w:t xml:space="preserve"> </w:t>
      </w:r>
      <w:r w:rsidRPr="344B9689">
        <w:rPr>
          <w:b/>
          <w:bCs/>
        </w:rPr>
        <w:t>2</w:t>
      </w:r>
      <w:r>
        <w:t>, 622-636 (2023).</w:t>
      </w:r>
    </w:p>
    <w:p w14:paraId="20D7C4DB" w14:textId="1B0F2BC2" w:rsidR="00A418B5" w:rsidRPr="00A418B5" w:rsidRDefault="00A418B5" w:rsidP="00A418B5">
      <w:pPr>
        <w:pStyle w:val="EndNoteBibliography"/>
        <w:ind w:left="720" w:hanging="720"/>
      </w:pPr>
      <w:r>
        <w:t>20.</w:t>
      </w:r>
      <w:r>
        <w:tab/>
        <w:t xml:space="preserve">Pettersson, E., Anckarsater, H., Gillberg, C. &amp; Lichtenstein, P. Different neurodevelopmental symptoms have a common genetic etiology. </w:t>
      </w:r>
      <w:r w:rsidRPr="344B9689">
        <w:rPr>
          <w:i/>
          <w:iCs/>
        </w:rPr>
        <w:t>J Child Psychol Psychiatry</w:t>
      </w:r>
      <w:r>
        <w:t xml:space="preserve"> </w:t>
      </w:r>
      <w:r w:rsidRPr="344B9689">
        <w:rPr>
          <w:b/>
          <w:bCs/>
        </w:rPr>
        <w:t>54</w:t>
      </w:r>
      <w:r>
        <w:t>, 1356-65 (2013).</w:t>
      </w:r>
    </w:p>
    <w:p w14:paraId="30558FF8" w14:textId="5E4C96A2" w:rsidR="00A418B5" w:rsidRPr="00A418B5" w:rsidRDefault="00A418B5" w:rsidP="00A418B5">
      <w:pPr>
        <w:pStyle w:val="EndNoteBibliography"/>
        <w:ind w:left="720" w:hanging="720"/>
      </w:pPr>
      <w:r>
        <w:t>21.</w:t>
      </w:r>
      <w:r>
        <w:tab/>
        <w:t>Mallard, T.T.</w:t>
      </w:r>
      <w:r w:rsidRPr="344B9689">
        <w:rPr>
          <w:i/>
          <w:iCs/>
        </w:rPr>
        <w:t xml:space="preserve"> et al.</w:t>
      </w:r>
      <w:r>
        <w:t xml:space="preserve"> Item-Level Genome-Wide Association Study of the Alcohol Use Disorders Identification Test in Three Population-Based Cohorts. </w:t>
      </w:r>
      <w:r w:rsidRPr="344B9689">
        <w:rPr>
          <w:i/>
          <w:iCs/>
        </w:rPr>
        <w:t>Am J Psychiatry</w:t>
      </w:r>
      <w:r>
        <w:t xml:space="preserve"> </w:t>
      </w:r>
      <w:r w:rsidRPr="344B9689">
        <w:rPr>
          <w:b/>
          <w:bCs/>
        </w:rPr>
        <w:t>179</w:t>
      </w:r>
      <w:r>
        <w:t>, 58-70 (2022).</w:t>
      </w:r>
    </w:p>
    <w:p w14:paraId="3709C672" w14:textId="7F042A5A" w:rsidR="00A418B5" w:rsidRPr="00A418B5" w:rsidRDefault="00A418B5" w:rsidP="00A418B5">
      <w:pPr>
        <w:pStyle w:val="EndNoteBibliography"/>
        <w:ind w:left="720" w:hanging="720"/>
      </w:pPr>
      <w:r>
        <w:t>22.</w:t>
      </w:r>
      <w:r>
        <w:tab/>
        <w:t>Grotzinger, A.D.</w:t>
      </w:r>
      <w:r w:rsidRPr="344B9689">
        <w:rPr>
          <w:i/>
          <w:iCs/>
        </w:rPr>
        <w:t xml:space="preserve"> et al.</w:t>
      </w:r>
      <w:r>
        <w:t xml:space="preserve"> Genomic structural equation modelling provides insights into the multivariate genetic architecture of complex traits. </w:t>
      </w:r>
      <w:r w:rsidRPr="344B9689">
        <w:rPr>
          <w:i/>
          <w:iCs/>
        </w:rPr>
        <w:t>Nat Hum Behav</w:t>
      </w:r>
      <w:r>
        <w:t xml:space="preserve"> </w:t>
      </w:r>
      <w:r w:rsidRPr="344B9689">
        <w:rPr>
          <w:b/>
          <w:bCs/>
        </w:rPr>
        <w:t>3</w:t>
      </w:r>
      <w:r>
        <w:t>, 513-525 (2019).</w:t>
      </w:r>
    </w:p>
    <w:p w14:paraId="66715DD8" w14:textId="4E110796" w:rsidR="00A418B5" w:rsidRPr="00A418B5" w:rsidRDefault="00A418B5" w:rsidP="00A418B5">
      <w:pPr>
        <w:pStyle w:val="EndNoteBibliography"/>
        <w:ind w:left="720" w:hanging="720"/>
      </w:pPr>
      <w:r>
        <w:lastRenderedPageBreak/>
        <w:t>23.</w:t>
      </w:r>
      <w:r>
        <w:tab/>
        <w:t>Demange, P.A.</w:t>
      </w:r>
      <w:r w:rsidRPr="344B9689">
        <w:rPr>
          <w:i/>
          <w:iCs/>
        </w:rPr>
        <w:t xml:space="preserve"> et al.</w:t>
      </w:r>
      <w:r>
        <w:t xml:space="preserve"> Investigating the genetic architecture of noncognitive skills using GWAS-by-subtraction. </w:t>
      </w:r>
      <w:r w:rsidRPr="344B9689">
        <w:rPr>
          <w:i/>
          <w:iCs/>
        </w:rPr>
        <w:t>Nat Genet</w:t>
      </w:r>
      <w:r>
        <w:t xml:space="preserve"> </w:t>
      </w:r>
      <w:r w:rsidRPr="344B9689">
        <w:rPr>
          <w:b/>
          <w:bCs/>
        </w:rPr>
        <w:t>53</w:t>
      </w:r>
      <w:r>
        <w:t>, 35-44 (2021).</w:t>
      </w:r>
    </w:p>
    <w:p w14:paraId="13671D8D" w14:textId="60D20233" w:rsidR="00A418B5" w:rsidRPr="00A418B5" w:rsidRDefault="00A418B5" w:rsidP="00A418B5">
      <w:pPr>
        <w:pStyle w:val="EndNoteBibliography"/>
        <w:ind w:left="720" w:hanging="720"/>
      </w:pPr>
      <w:r>
        <w:t>24.</w:t>
      </w:r>
      <w:r>
        <w:tab/>
        <w:t>Purcell, S.</w:t>
      </w:r>
      <w:r w:rsidRPr="344B9689">
        <w:rPr>
          <w:i/>
          <w:iCs/>
        </w:rPr>
        <w:t xml:space="preserve"> et al.</w:t>
      </w:r>
      <w:r>
        <w:t xml:space="preserve"> PLINK: a tool set for whole-genome association and population-based linkage analyses. </w:t>
      </w:r>
      <w:r w:rsidRPr="344B9689">
        <w:rPr>
          <w:i/>
          <w:iCs/>
        </w:rPr>
        <w:t>Am J Hum Genet</w:t>
      </w:r>
      <w:r>
        <w:t xml:space="preserve"> </w:t>
      </w:r>
      <w:r w:rsidRPr="344B9689">
        <w:rPr>
          <w:b/>
          <w:bCs/>
        </w:rPr>
        <w:t>81</w:t>
      </w:r>
      <w:r>
        <w:t>, 559-75 (2007).</w:t>
      </w:r>
    </w:p>
    <w:p w14:paraId="0C9B7196" w14:textId="642FCC1C" w:rsidR="00A418B5" w:rsidRPr="00A418B5" w:rsidRDefault="00A418B5" w:rsidP="00A418B5">
      <w:pPr>
        <w:pStyle w:val="EndNoteBibliography"/>
        <w:ind w:left="720" w:hanging="720"/>
      </w:pPr>
      <w:r>
        <w:t>25.</w:t>
      </w:r>
      <w:r>
        <w:tab/>
        <w:t xml:space="preserve">Autism Spectrum Disorders Working Group of The Psychiatric Genomics, C. Meta-analysis of GWAS of over 16,000 individuals with autism spectrum disorder highlights a novel locus at 10q24.32 and a significant overlap with schizophrenia. </w:t>
      </w:r>
      <w:r w:rsidRPr="344B9689">
        <w:rPr>
          <w:i/>
          <w:iCs/>
        </w:rPr>
        <w:t>Mol Autism</w:t>
      </w:r>
      <w:r>
        <w:t xml:space="preserve"> </w:t>
      </w:r>
      <w:r w:rsidRPr="344B9689">
        <w:rPr>
          <w:b/>
          <w:bCs/>
        </w:rPr>
        <w:t>8</w:t>
      </w:r>
      <w:r>
        <w:t>, 21 (2017).</w:t>
      </w:r>
    </w:p>
    <w:p w14:paraId="26231926" w14:textId="21B1C511" w:rsidR="00A418B5" w:rsidRPr="00A418B5" w:rsidRDefault="00A418B5" w:rsidP="00A418B5">
      <w:pPr>
        <w:pStyle w:val="EndNoteBibliography"/>
        <w:ind w:left="720" w:hanging="720"/>
      </w:pPr>
      <w:r>
        <w:t>26.</w:t>
      </w:r>
      <w:r>
        <w:tab/>
        <w:t>Chen, J.</w:t>
      </w:r>
      <w:r w:rsidRPr="344B9689">
        <w:rPr>
          <w:i/>
          <w:iCs/>
        </w:rPr>
        <w:t xml:space="preserve"> et al.</w:t>
      </w:r>
      <w:r>
        <w:t xml:space="preserve"> Shared Genetic Risk of Schizophrenia and Gray Matter Reduction in 6p22.1. </w:t>
      </w:r>
      <w:r w:rsidRPr="344B9689">
        <w:rPr>
          <w:i/>
          <w:iCs/>
        </w:rPr>
        <w:t>Schizophr Bull</w:t>
      </w:r>
      <w:r>
        <w:t xml:space="preserve"> </w:t>
      </w:r>
      <w:r w:rsidRPr="344B9689">
        <w:rPr>
          <w:b/>
          <w:bCs/>
        </w:rPr>
        <w:t>45</w:t>
      </w:r>
      <w:r>
        <w:t>, 222-232 (2019).</w:t>
      </w:r>
    </w:p>
    <w:p w14:paraId="442532B2" w14:textId="12334B4B" w:rsidR="00A418B5" w:rsidRPr="00A418B5" w:rsidRDefault="00A418B5" w:rsidP="00A418B5">
      <w:pPr>
        <w:pStyle w:val="EndNoteBibliography"/>
        <w:ind w:left="720" w:hanging="720"/>
      </w:pPr>
      <w:r>
        <w:t>27.</w:t>
      </w:r>
      <w:r>
        <w:tab/>
        <w:t>Goes, F.S.</w:t>
      </w:r>
      <w:r w:rsidRPr="344B9689">
        <w:rPr>
          <w:i/>
          <w:iCs/>
        </w:rPr>
        <w:t xml:space="preserve"> et al.</w:t>
      </w:r>
      <w:r>
        <w:t xml:space="preserve"> Genome-wide association study of schizophrenia in Ashkenazi Jews. </w:t>
      </w:r>
      <w:r w:rsidRPr="344B9689">
        <w:rPr>
          <w:i/>
          <w:iCs/>
        </w:rPr>
        <w:t>Am J Med Genet B Neuropsychiatr Genet</w:t>
      </w:r>
      <w:r>
        <w:t xml:space="preserve"> </w:t>
      </w:r>
      <w:r w:rsidRPr="344B9689">
        <w:rPr>
          <w:b/>
          <w:bCs/>
        </w:rPr>
        <w:t>168</w:t>
      </w:r>
      <w:r>
        <w:t>, 649-59 (2015).</w:t>
      </w:r>
    </w:p>
    <w:p w14:paraId="1AF13CE0" w14:textId="59874B04" w:rsidR="00A418B5" w:rsidRPr="00A418B5" w:rsidRDefault="00A418B5" w:rsidP="00A418B5">
      <w:pPr>
        <w:pStyle w:val="EndNoteBibliography"/>
        <w:ind w:left="720" w:hanging="720"/>
      </w:pPr>
      <w:r>
        <w:t>28.</w:t>
      </w:r>
      <w:r>
        <w:tab/>
        <w:t>Ikeda, M.</w:t>
      </w:r>
      <w:r w:rsidRPr="344B9689">
        <w:rPr>
          <w:i/>
          <w:iCs/>
        </w:rPr>
        <w:t xml:space="preserve"> et al.</w:t>
      </w:r>
      <w:r>
        <w:t xml:space="preserve"> Genome-Wide Association Study Detected Novel Susceptibility Genes for Schizophrenia and Shared Trans-Populations/Diseases Genetic Effect. </w:t>
      </w:r>
      <w:r w:rsidRPr="344B9689">
        <w:rPr>
          <w:i/>
          <w:iCs/>
        </w:rPr>
        <w:t>Schizophr Bull</w:t>
      </w:r>
      <w:r>
        <w:t xml:space="preserve"> </w:t>
      </w:r>
      <w:r w:rsidRPr="344B9689">
        <w:rPr>
          <w:b/>
          <w:bCs/>
        </w:rPr>
        <w:t>45</w:t>
      </w:r>
      <w:r>
        <w:t>, 824-834 (2019).</w:t>
      </w:r>
    </w:p>
    <w:p w14:paraId="79B515EE" w14:textId="2A14CEE7" w:rsidR="00A418B5" w:rsidRPr="00A418B5" w:rsidRDefault="00A418B5" w:rsidP="00A418B5">
      <w:pPr>
        <w:pStyle w:val="EndNoteBibliography"/>
        <w:ind w:left="720" w:hanging="720"/>
      </w:pPr>
      <w:r>
        <w:t>29.</w:t>
      </w:r>
      <w:r>
        <w:tab/>
        <w:t>Sakaue, S.</w:t>
      </w:r>
      <w:r w:rsidRPr="344B9689">
        <w:rPr>
          <w:i/>
          <w:iCs/>
        </w:rPr>
        <w:t xml:space="preserve"> et al.</w:t>
      </w:r>
      <w:r>
        <w:t xml:space="preserve"> A cross-population atlas of genetic associations for 220 human phenotypes. </w:t>
      </w:r>
      <w:r w:rsidRPr="344B9689">
        <w:rPr>
          <w:i/>
          <w:iCs/>
        </w:rPr>
        <w:t>Nat Genet</w:t>
      </w:r>
      <w:r>
        <w:t xml:space="preserve"> </w:t>
      </w:r>
      <w:r w:rsidRPr="344B9689">
        <w:rPr>
          <w:b/>
          <w:bCs/>
        </w:rPr>
        <w:t>53</w:t>
      </w:r>
      <w:r>
        <w:t>, 1415-1424 (2021).</w:t>
      </w:r>
    </w:p>
    <w:p w14:paraId="71C73DA0" w14:textId="39D98FB1" w:rsidR="00A418B5" w:rsidRPr="00A418B5" w:rsidRDefault="00A418B5" w:rsidP="00A418B5">
      <w:pPr>
        <w:pStyle w:val="EndNoteBibliography"/>
        <w:ind w:left="720" w:hanging="720"/>
      </w:pPr>
      <w:r>
        <w:t>30.</w:t>
      </w:r>
      <w:r>
        <w:tab/>
        <w:t>Savage, J.E.</w:t>
      </w:r>
      <w:r w:rsidRPr="344B9689">
        <w:rPr>
          <w:i/>
          <w:iCs/>
        </w:rPr>
        <w:t xml:space="preserve"> et al.</w:t>
      </w:r>
      <w:r>
        <w:t xml:space="preserve"> Genome-wide association meta-analysis in 269,867 individuals identifies new genetic and functional links to intelligence. </w:t>
      </w:r>
      <w:r w:rsidRPr="344B9689">
        <w:rPr>
          <w:i/>
          <w:iCs/>
        </w:rPr>
        <w:t>Nat Genet</w:t>
      </w:r>
      <w:r>
        <w:t xml:space="preserve"> </w:t>
      </w:r>
      <w:r w:rsidRPr="344B9689">
        <w:rPr>
          <w:b/>
          <w:bCs/>
        </w:rPr>
        <w:t>50</w:t>
      </w:r>
      <w:r>
        <w:t>, 912-919 (2018).</w:t>
      </w:r>
    </w:p>
    <w:p w14:paraId="618448A5" w14:textId="475992C1" w:rsidR="00A418B5" w:rsidRPr="00A418B5" w:rsidRDefault="00A418B5" w:rsidP="00A418B5">
      <w:pPr>
        <w:pStyle w:val="EndNoteBibliography"/>
        <w:ind w:left="720" w:hanging="720"/>
      </w:pPr>
      <w:r>
        <w:t>31.</w:t>
      </w:r>
      <w:r>
        <w:tab/>
        <w:t>Yamada, K.</w:t>
      </w:r>
      <w:r w:rsidRPr="344B9689">
        <w:rPr>
          <w:i/>
          <w:iCs/>
        </w:rPr>
        <w:t xml:space="preserve"> et al.</w:t>
      </w:r>
      <w:r>
        <w:t xml:space="preserve"> Population-dependent contribution of the major histocompatibility complex region to schizophrenia susceptibility. </w:t>
      </w:r>
      <w:r w:rsidRPr="344B9689">
        <w:rPr>
          <w:i/>
          <w:iCs/>
        </w:rPr>
        <w:t>Schizophr Res</w:t>
      </w:r>
      <w:r>
        <w:t xml:space="preserve"> </w:t>
      </w:r>
      <w:r w:rsidRPr="344B9689">
        <w:rPr>
          <w:b/>
          <w:bCs/>
        </w:rPr>
        <w:t>168</w:t>
      </w:r>
      <w:r>
        <w:t>, 444-9 (2015).</w:t>
      </w:r>
    </w:p>
    <w:p w14:paraId="553B0C66" w14:textId="348FA51D" w:rsidR="00A418B5" w:rsidRPr="00A418B5" w:rsidRDefault="00A418B5" w:rsidP="00A418B5">
      <w:pPr>
        <w:pStyle w:val="EndNoteBibliography"/>
        <w:ind w:left="720" w:hanging="720"/>
      </w:pPr>
      <w:r>
        <w:t>32.</w:t>
      </w:r>
      <w:r>
        <w:tab/>
        <w:t xml:space="preserve">de Leeuw, C.A., Mooij, J.M., Heskes, T. &amp; Posthuma, D. MAGMA: generalized gene-set analysis of GWAS data. </w:t>
      </w:r>
      <w:r w:rsidRPr="344B9689">
        <w:rPr>
          <w:i/>
          <w:iCs/>
        </w:rPr>
        <w:t>PLoS Comput Biol</w:t>
      </w:r>
      <w:r>
        <w:t xml:space="preserve"> </w:t>
      </w:r>
      <w:r w:rsidRPr="344B9689">
        <w:rPr>
          <w:b/>
          <w:bCs/>
        </w:rPr>
        <w:t>11</w:t>
      </w:r>
      <w:r>
        <w:t>, e1004219 (2015).</w:t>
      </w:r>
    </w:p>
    <w:p w14:paraId="23326446" w14:textId="4DAECEAF" w:rsidR="00A418B5" w:rsidRPr="00A418B5" w:rsidRDefault="00A418B5" w:rsidP="00A418B5">
      <w:pPr>
        <w:pStyle w:val="EndNoteBibliography"/>
        <w:ind w:left="720" w:hanging="720"/>
      </w:pPr>
      <w:r>
        <w:t>33.</w:t>
      </w:r>
      <w:r>
        <w:tab/>
        <w:t xml:space="preserve">Abramovitch, A., Dar, R., Mittelman, A. &amp; Wilhelm, S. Comorbidity Between Attention Deficit/Hyperactivity Disorder and Obsessive-Compulsive Disorder Across the Lifespan: A Systematic and Critical Review. </w:t>
      </w:r>
      <w:r w:rsidRPr="344B9689">
        <w:rPr>
          <w:i/>
          <w:iCs/>
        </w:rPr>
        <w:t>Harv Rev Psychiatry</w:t>
      </w:r>
      <w:r>
        <w:t xml:space="preserve"> </w:t>
      </w:r>
      <w:r w:rsidRPr="344B9689">
        <w:rPr>
          <w:b/>
          <w:bCs/>
        </w:rPr>
        <w:t>23</w:t>
      </w:r>
      <w:r>
        <w:t>, 245-62 (2015).</w:t>
      </w:r>
    </w:p>
    <w:p w14:paraId="5842B161" w14:textId="59DC93C3" w:rsidR="00A418B5" w:rsidRPr="00A418B5" w:rsidRDefault="00A418B5" w:rsidP="00A418B5">
      <w:pPr>
        <w:pStyle w:val="EndNoteBibliography"/>
        <w:ind w:left="720" w:hanging="720"/>
      </w:pPr>
      <w:r>
        <w:t>34.</w:t>
      </w:r>
      <w:r>
        <w:tab/>
        <w:t xml:space="preserve">Hollander, E. Obsessive-compulsive disorder and spectrum across the life span. </w:t>
      </w:r>
      <w:r w:rsidRPr="344B9689">
        <w:rPr>
          <w:i/>
          <w:iCs/>
        </w:rPr>
        <w:t>Int J Psychiatry Clin Pract</w:t>
      </w:r>
      <w:r>
        <w:t xml:space="preserve"> </w:t>
      </w:r>
      <w:r w:rsidRPr="344B9689">
        <w:rPr>
          <w:b/>
          <w:bCs/>
        </w:rPr>
        <w:t>9</w:t>
      </w:r>
      <w:r>
        <w:t>, 79-86 (2005).</w:t>
      </w:r>
    </w:p>
    <w:p w14:paraId="5E670036" w14:textId="63F1281A" w:rsidR="00A418B5" w:rsidRPr="00A418B5" w:rsidRDefault="00A418B5" w:rsidP="00A418B5">
      <w:pPr>
        <w:pStyle w:val="EndNoteBibliography"/>
        <w:ind w:left="720" w:hanging="720"/>
      </w:pPr>
      <w:r>
        <w:t>35.</w:t>
      </w:r>
      <w:r>
        <w:tab/>
        <w:t>Kotov, R.</w:t>
      </w:r>
      <w:r w:rsidRPr="344B9689">
        <w:rPr>
          <w:i/>
          <w:iCs/>
        </w:rPr>
        <w:t xml:space="preserve"> et al.</w:t>
      </w:r>
      <w:r>
        <w:t xml:space="preserve"> The Hierarchical Taxonomy of Psychopathology (HiTOP): A dimensional alternative to traditional nosologies. </w:t>
      </w:r>
      <w:r w:rsidRPr="344B9689">
        <w:rPr>
          <w:i/>
          <w:iCs/>
        </w:rPr>
        <w:t>J Abnorm Psychol</w:t>
      </w:r>
      <w:r>
        <w:t xml:space="preserve"> </w:t>
      </w:r>
      <w:r w:rsidRPr="344B9689">
        <w:rPr>
          <w:b/>
          <w:bCs/>
        </w:rPr>
        <w:t>126</w:t>
      </w:r>
      <w:r>
        <w:t>, 454-477 (2017).</w:t>
      </w:r>
    </w:p>
    <w:p w14:paraId="77A203D3" w14:textId="60602C07" w:rsidR="00A418B5" w:rsidRPr="00A418B5" w:rsidRDefault="00A418B5" w:rsidP="00A418B5">
      <w:pPr>
        <w:pStyle w:val="EndNoteBibliography"/>
        <w:ind w:left="720" w:hanging="720"/>
      </w:pPr>
      <w:r>
        <w:t>36.</w:t>
      </w:r>
      <w:r>
        <w:tab/>
        <w:t xml:space="preserve">Insel, T.R. &amp; Cuthbert, B.N. Endophenotypes: bridging genomic complexity and disorder heterogeneity. </w:t>
      </w:r>
      <w:r w:rsidRPr="344B9689">
        <w:rPr>
          <w:i/>
          <w:iCs/>
        </w:rPr>
        <w:t>Biol Psychiatry</w:t>
      </w:r>
      <w:r>
        <w:t xml:space="preserve"> </w:t>
      </w:r>
      <w:r w:rsidRPr="344B9689">
        <w:rPr>
          <w:b/>
          <w:bCs/>
        </w:rPr>
        <w:t>66</w:t>
      </w:r>
      <w:r>
        <w:t>, 988-9 (2009).</w:t>
      </w:r>
    </w:p>
    <w:p w14:paraId="5F2BBC5C" w14:textId="6DC2EC24" w:rsidR="00A418B5" w:rsidRPr="00A418B5" w:rsidRDefault="00A418B5" w:rsidP="00A418B5">
      <w:pPr>
        <w:pStyle w:val="EndNoteBibliography"/>
        <w:ind w:left="720" w:hanging="720"/>
      </w:pPr>
      <w:r>
        <w:t>37.</w:t>
      </w:r>
      <w:r>
        <w:tab/>
        <w:t xml:space="preserve">Fried, E.I., Greene, A.L. &amp; Eaton, N.R. The p factor is the sum of its parts, for now. </w:t>
      </w:r>
      <w:r w:rsidRPr="344B9689">
        <w:rPr>
          <w:i/>
          <w:iCs/>
        </w:rPr>
        <w:t>World Psychiatry</w:t>
      </w:r>
      <w:r>
        <w:t xml:space="preserve"> </w:t>
      </w:r>
      <w:r w:rsidRPr="344B9689">
        <w:rPr>
          <w:b/>
          <w:bCs/>
        </w:rPr>
        <w:t>20</w:t>
      </w:r>
      <w:r>
        <w:t>, 69-70 (2021).</w:t>
      </w:r>
    </w:p>
    <w:p w14:paraId="2FF6050E" w14:textId="742D5CCD" w:rsidR="00A418B5" w:rsidRPr="00A418B5" w:rsidRDefault="00A418B5" w:rsidP="00A418B5">
      <w:pPr>
        <w:pStyle w:val="EndNoteBibliography"/>
        <w:ind w:left="720" w:hanging="720"/>
      </w:pPr>
      <w:r>
        <w:t>38.</w:t>
      </w:r>
      <w:r>
        <w:tab/>
        <w:t xml:space="preserve">Plomin, R. &amp; von Stumm, S. The new genetics of intelligence. </w:t>
      </w:r>
      <w:r w:rsidRPr="344B9689">
        <w:rPr>
          <w:i/>
          <w:iCs/>
        </w:rPr>
        <w:t>Nat Rev Genet</w:t>
      </w:r>
      <w:r>
        <w:t xml:space="preserve"> </w:t>
      </w:r>
      <w:r w:rsidRPr="344B9689">
        <w:rPr>
          <w:b/>
          <w:bCs/>
        </w:rPr>
        <w:t>19</w:t>
      </w:r>
      <w:r>
        <w:t>, 148-159 (2018).</w:t>
      </w:r>
    </w:p>
    <w:p w14:paraId="4A9160CF" w14:textId="4AAA2599" w:rsidR="00A418B5" w:rsidRPr="00A418B5" w:rsidRDefault="00A418B5" w:rsidP="00A418B5">
      <w:pPr>
        <w:pStyle w:val="EndNoteBibliography"/>
        <w:ind w:left="720" w:hanging="720"/>
      </w:pPr>
      <w:r>
        <w:t>39.</w:t>
      </w:r>
      <w:r>
        <w:tab/>
        <w:t xml:space="preserve">Smith, G.T., Atkinson, E.A., Davis, H.A., Riley, E.N. &amp; Oltmanns, J.R. The General Factor of Psychopathology. </w:t>
      </w:r>
      <w:r w:rsidRPr="344B9689">
        <w:rPr>
          <w:i/>
          <w:iCs/>
        </w:rPr>
        <w:t>Annu Rev Clin Psychol</w:t>
      </w:r>
      <w:r>
        <w:t xml:space="preserve"> </w:t>
      </w:r>
      <w:r w:rsidRPr="344B9689">
        <w:rPr>
          <w:b/>
          <w:bCs/>
        </w:rPr>
        <w:t>16</w:t>
      </w:r>
      <w:r>
        <w:t>, 75-98 (2020).</w:t>
      </w:r>
    </w:p>
    <w:p w14:paraId="58D97DFB" w14:textId="6DCD1417" w:rsidR="00A418B5" w:rsidRPr="00A418B5" w:rsidRDefault="00A418B5" w:rsidP="00A418B5">
      <w:pPr>
        <w:pStyle w:val="EndNoteBibliography"/>
        <w:ind w:left="720" w:hanging="720"/>
      </w:pPr>
      <w:r>
        <w:t>40.</w:t>
      </w:r>
      <w:r>
        <w:tab/>
        <w:t xml:space="preserve">Pingault, J.-B., Cecil, C.A.M., Murray, J., Munafò, M.R. &amp; Viding, E. Causal Inference in Psychopathology: A Systematic Review of Mendelian Randomisation Studies Aiming to Identify Environmental Risk Factors for Psychopathology. </w:t>
      </w:r>
      <w:r w:rsidRPr="344B9689">
        <w:rPr>
          <w:i/>
          <w:iCs/>
        </w:rPr>
        <w:t>Psychopathology Review</w:t>
      </w:r>
      <w:r>
        <w:t xml:space="preserve"> </w:t>
      </w:r>
      <w:r w:rsidRPr="344B9689">
        <w:rPr>
          <w:b/>
          <w:bCs/>
        </w:rPr>
        <w:t>a4</w:t>
      </w:r>
      <w:r>
        <w:t>, 4-25 (2016).</w:t>
      </w:r>
    </w:p>
    <w:p w14:paraId="4D8F35AE" w14:textId="37377476" w:rsidR="00A418B5" w:rsidRPr="00A418B5" w:rsidRDefault="00A418B5" w:rsidP="00A418B5">
      <w:pPr>
        <w:pStyle w:val="EndNoteBibliography"/>
        <w:ind w:left="720" w:hanging="720"/>
      </w:pPr>
      <w:r>
        <w:lastRenderedPageBreak/>
        <w:t>41.</w:t>
      </w:r>
      <w:r>
        <w:tab/>
        <w:t xml:space="preserve">Allegrini, A.G., Baldwin, J.R., Barkhuizen, W. &amp; Pingault, J.B. Research Review: A guide to computing and implementing polygenic scores in developmental research. </w:t>
      </w:r>
      <w:r w:rsidRPr="344B9689">
        <w:rPr>
          <w:i/>
          <w:iCs/>
        </w:rPr>
        <w:t>J Child Psychol Psychiatry</w:t>
      </w:r>
      <w:r>
        <w:t xml:space="preserve"> </w:t>
      </w:r>
      <w:r w:rsidRPr="344B9689">
        <w:rPr>
          <w:b/>
          <w:bCs/>
        </w:rPr>
        <w:t>63</w:t>
      </w:r>
      <w:r>
        <w:t>, 1111-1124 (2022).</w:t>
      </w:r>
    </w:p>
    <w:p w14:paraId="1FEFDF82" w14:textId="54A727AE" w:rsidR="00A418B5" w:rsidRPr="00A418B5" w:rsidRDefault="00A418B5" w:rsidP="00A418B5">
      <w:pPr>
        <w:pStyle w:val="EndNoteBibliography"/>
        <w:ind w:left="720" w:hanging="720"/>
      </w:pPr>
      <w:r>
        <w:t>42.</w:t>
      </w:r>
      <w:r>
        <w:tab/>
        <w:t xml:space="preserve">Watts, A.L., Poore, H.E. &amp; Waldman, I.D. Riskier Tests of the Validity of the Bifactor Model of Psychopathology. </w:t>
      </w:r>
      <w:r w:rsidRPr="344B9689">
        <w:rPr>
          <w:i/>
          <w:iCs/>
        </w:rPr>
        <w:t>Clinical Psychological Science</w:t>
      </w:r>
      <w:r>
        <w:t xml:space="preserve"> </w:t>
      </w:r>
      <w:r w:rsidRPr="344B9689">
        <w:rPr>
          <w:b/>
          <w:bCs/>
        </w:rPr>
        <w:t>7</w:t>
      </w:r>
      <w:r>
        <w:t>, 1285-1303 (2019).</w:t>
      </w:r>
    </w:p>
    <w:p w14:paraId="4D5CE1BF" w14:textId="6201AD40" w:rsidR="00A418B5" w:rsidRPr="00A418B5" w:rsidRDefault="00A418B5" w:rsidP="00A418B5">
      <w:pPr>
        <w:pStyle w:val="EndNoteBibliography"/>
        <w:ind w:left="720" w:hanging="720"/>
      </w:pPr>
      <w:r>
        <w:t>43.</w:t>
      </w:r>
      <w:r>
        <w:tab/>
        <w:t xml:space="preserve">van Bork, R., Epskamp, S., Rhemtulla, M., Borsboom, D. &amp; van der Maas, H.L.J. What is the p-factor of psychopathology? Some risks of general factor modeling. </w:t>
      </w:r>
      <w:r w:rsidRPr="344B9689">
        <w:rPr>
          <w:i/>
          <w:iCs/>
        </w:rPr>
        <w:t>Theory &amp; Psychology</w:t>
      </w:r>
      <w:r>
        <w:t xml:space="preserve"> </w:t>
      </w:r>
      <w:r w:rsidRPr="344B9689">
        <w:rPr>
          <w:b/>
          <w:bCs/>
        </w:rPr>
        <w:t>27</w:t>
      </w:r>
      <w:r>
        <w:t>, 759-773 (2017).</w:t>
      </w:r>
    </w:p>
    <w:p w14:paraId="739BA5A0" w14:textId="25D363EF" w:rsidR="00A418B5" w:rsidRPr="00A418B5" w:rsidRDefault="00A418B5" w:rsidP="00A418B5">
      <w:pPr>
        <w:pStyle w:val="EndNoteBibliography"/>
        <w:ind w:left="720" w:hanging="720"/>
      </w:pPr>
      <w:r>
        <w:t>44.</w:t>
      </w:r>
      <w:r>
        <w:tab/>
        <w:t>Turley, P.</w:t>
      </w:r>
      <w:r w:rsidRPr="344B9689">
        <w:rPr>
          <w:i/>
          <w:iCs/>
        </w:rPr>
        <w:t xml:space="preserve"> et al.</w:t>
      </w:r>
      <w:r>
        <w:t xml:space="preserve"> Multi-Ancestry Meta-Analysis yields novel genetic discoveries and ancestry-specific associations. </w:t>
      </w:r>
      <w:r w:rsidRPr="344B9689">
        <w:rPr>
          <w:i/>
          <w:iCs/>
        </w:rPr>
        <w:t>bioRxiv</w:t>
      </w:r>
      <w:r>
        <w:t>, 2021.04.23.441003 (2021).</w:t>
      </w:r>
    </w:p>
    <w:p w14:paraId="56BE409D" w14:textId="232CF98E" w:rsidR="00A418B5" w:rsidRPr="00A418B5" w:rsidRDefault="00A418B5" w:rsidP="00A418B5">
      <w:pPr>
        <w:pStyle w:val="EndNoteBibliography"/>
        <w:ind w:left="720" w:hanging="720"/>
      </w:pPr>
      <w:r>
        <w:t>45.</w:t>
      </w:r>
      <w:r>
        <w:tab/>
        <w:t>Ding, Y.</w:t>
      </w:r>
      <w:r w:rsidRPr="344B9689">
        <w:rPr>
          <w:i/>
          <w:iCs/>
        </w:rPr>
        <w:t xml:space="preserve"> et al.</w:t>
      </w:r>
      <w:r>
        <w:t xml:space="preserve"> Polygenic scoring accuracy varies across the genetic ancestry continuum. </w:t>
      </w:r>
      <w:r w:rsidRPr="344B9689">
        <w:rPr>
          <w:i/>
          <w:iCs/>
        </w:rPr>
        <w:t>Nature</w:t>
      </w:r>
      <w:r>
        <w:t xml:space="preserve"> </w:t>
      </w:r>
      <w:r w:rsidRPr="344B9689">
        <w:rPr>
          <w:b/>
          <w:bCs/>
        </w:rPr>
        <w:t>618</w:t>
      </w:r>
      <w:r>
        <w:t>, 774-781 (2023).</w:t>
      </w:r>
    </w:p>
    <w:p w14:paraId="328F91A5" w14:textId="75544BE0" w:rsidR="00A418B5" w:rsidRPr="00A418B5" w:rsidRDefault="00A418B5" w:rsidP="00A418B5">
      <w:pPr>
        <w:pStyle w:val="EndNoteBibliography"/>
        <w:ind w:left="720" w:hanging="720"/>
      </w:pPr>
      <w:r>
        <w:t>46.</w:t>
      </w:r>
      <w:r>
        <w:tab/>
        <w:t>Border, R.</w:t>
      </w:r>
      <w:r w:rsidRPr="344B9689">
        <w:rPr>
          <w:i/>
          <w:iCs/>
        </w:rPr>
        <w:t xml:space="preserve"> et al.</w:t>
      </w:r>
      <w:r>
        <w:t xml:space="preserve"> Cross-trait assortative mating is widespread and inflates genetic correlation estimates. </w:t>
      </w:r>
      <w:r w:rsidRPr="344B9689">
        <w:rPr>
          <w:i/>
          <w:iCs/>
        </w:rPr>
        <w:t>Science</w:t>
      </w:r>
      <w:r>
        <w:t xml:space="preserve"> </w:t>
      </w:r>
      <w:r w:rsidRPr="344B9689">
        <w:rPr>
          <w:b/>
          <w:bCs/>
        </w:rPr>
        <w:t>378</w:t>
      </w:r>
      <w:r>
        <w:t>, 754-761 (2022).</w:t>
      </w:r>
    </w:p>
    <w:p w14:paraId="6B240D6E" w14:textId="1561737E" w:rsidR="00A418B5" w:rsidRPr="00A418B5" w:rsidRDefault="00A418B5" w:rsidP="00A418B5">
      <w:pPr>
        <w:pStyle w:val="EndNoteBibliography"/>
        <w:ind w:left="720" w:hanging="720"/>
      </w:pPr>
      <w:r>
        <w:t>47.</w:t>
      </w:r>
      <w:r>
        <w:tab/>
        <w:t>Novembre, J.</w:t>
      </w:r>
      <w:r w:rsidRPr="344B9689">
        <w:rPr>
          <w:i/>
          <w:iCs/>
        </w:rPr>
        <w:t xml:space="preserve"> et al.</w:t>
      </w:r>
      <w:r>
        <w:t xml:space="preserve"> Genes mirror geography within Europe. </w:t>
      </w:r>
      <w:r w:rsidRPr="344B9689">
        <w:rPr>
          <w:i/>
          <w:iCs/>
        </w:rPr>
        <w:t>Nature</w:t>
      </w:r>
      <w:r>
        <w:t xml:space="preserve"> </w:t>
      </w:r>
      <w:r w:rsidRPr="344B9689">
        <w:rPr>
          <w:b/>
          <w:bCs/>
        </w:rPr>
        <w:t>456</w:t>
      </w:r>
      <w:r>
        <w:t>, 98-101 (2008).</w:t>
      </w:r>
    </w:p>
    <w:p w14:paraId="31CB58FF" w14:textId="3065B89D" w:rsidR="00A418B5" w:rsidRPr="00A418B5" w:rsidRDefault="00A418B5" w:rsidP="00A418B5">
      <w:pPr>
        <w:pStyle w:val="EndNoteBibliography"/>
        <w:ind w:left="720" w:hanging="720"/>
      </w:pPr>
      <w:r>
        <w:t>48.</w:t>
      </w:r>
      <w:r>
        <w:tab/>
        <w:t>Coleman, J.R.I.</w:t>
      </w:r>
      <w:r w:rsidRPr="344B9689">
        <w:rPr>
          <w:i/>
          <w:iCs/>
        </w:rPr>
        <w:t xml:space="preserve"> et al.</w:t>
      </w:r>
      <w:r>
        <w:t xml:space="preserve"> Genome-wide gene-environment analyses of major depressive disorder and reported lifetime traumatic experiences in UK Biobank. </w:t>
      </w:r>
      <w:r w:rsidRPr="344B9689">
        <w:rPr>
          <w:i/>
          <w:iCs/>
        </w:rPr>
        <w:t>Mol Psychiatry</w:t>
      </w:r>
      <w:r>
        <w:t xml:space="preserve"> </w:t>
      </w:r>
      <w:r w:rsidRPr="344B9689">
        <w:rPr>
          <w:b/>
          <w:bCs/>
        </w:rPr>
        <w:t>25</w:t>
      </w:r>
      <w:r>
        <w:t>, 1430-1446 (2020).</w:t>
      </w:r>
    </w:p>
    <w:p w14:paraId="6D6AD706" w14:textId="6E8FD2AA" w:rsidR="00A418B5" w:rsidRPr="00A418B5" w:rsidRDefault="00A418B5" w:rsidP="00A418B5">
      <w:pPr>
        <w:pStyle w:val="EndNoteBibliography"/>
        <w:ind w:left="720" w:hanging="720"/>
      </w:pPr>
      <w:r>
        <w:t>49.</w:t>
      </w:r>
      <w:r>
        <w:tab/>
        <w:t xml:space="preserve">Watanabe, K., Taskesen, E., van Bochoven, A. &amp; Posthuma, D. Functional mapping and annotation of genetic associations with FUMA. </w:t>
      </w:r>
      <w:r w:rsidRPr="344B9689">
        <w:rPr>
          <w:i/>
          <w:iCs/>
        </w:rPr>
        <w:t>Nat Commun</w:t>
      </w:r>
      <w:r>
        <w:t xml:space="preserve"> </w:t>
      </w:r>
      <w:r w:rsidRPr="344B9689">
        <w:rPr>
          <w:b/>
          <w:bCs/>
        </w:rPr>
        <w:t>8</w:t>
      </w:r>
      <w:r>
        <w:t>, 1826 (2017).</w:t>
      </w:r>
    </w:p>
    <w:p w14:paraId="3C323C3B" w14:textId="0EE0591B" w:rsidR="007D5FF6" w:rsidRPr="00464885" w:rsidRDefault="00B96053" w:rsidP="00D50EE7">
      <w:pPr>
        <w:rPr>
          <w:rFonts w:cstheme="minorHAnsi"/>
          <w:color w:val="222222"/>
          <w:shd w:val="clear" w:color="auto" w:fill="FFFFFF"/>
        </w:rPr>
      </w:pPr>
      <w:r w:rsidRPr="00464885">
        <w:rPr>
          <w:rFonts w:cstheme="minorHAnsi"/>
          <w:color w:val="222222"/>
          <w:shd w:val="clear" w:color="auto" w:fill="FFFFFF"/>
        </w:rPr>
        <w:fldChar w:fldCharType="end"/>
      </w:r>
    </w:p>
    <w:sectPr w:rsidR="007D5FF6" w:rsidRPr="00464885" w:rsidSect="000374DA">
      <w:headerReference w:type="default" r:id="rId24"/>
      <w:footerReference w:type="even" r:id="rId25"/>
      <w:footerReference w:type="default" r:id="rId26"/>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099003" w14:textId="77777777" w:rsidR="000374DA" w:rsidRDefault="000374DA" w:rsidP="000F167C">
      <w:r>
        <w:separator/>
      </w:r>
    </w:p>
  </w:endnote>
  <w:endnote w:type="continuationSeparator" w:id="0">
    <w:p w14:paraId="66A0D955" w14:textId="77777777" w:rsidR="000374DA" w:rsidRDefault="000374DA" w:rsidP="000F167C">
      <w:r>
        <w:continuationSeparator/>
      </w:r>
    </w:p>
  </w:endnote>
  <w:endnote w:type="continuationNotice" w:id="1">
    <w:p w14:paraId="7CCC9147" w14:textId="77777777" w:rsidR="000374DA" w:rsidRDefault="000374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94949333"/>
      <w:docPartObj>
        <w:docPartGallery w:val="Page Numbers (Bottom of Page)"/>
        <w:docPartUnique/>
      </w:docPartObj>
    </w:sdtPr>
    <w:sdtEndPr>
      <w:rPr>
        <w:rStyle w:val="PageNumber"/>
      </w:rPr>
    </w:sdtEndPr>
    <w:sdtContent>
      <w:p w14:paraId="74295410" w14:textId="1BE75123"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67452" w14:textId="77777777" w:rsidR="00FB4EBA" w:rsidRDefault="00FB4EBA" w:rsidP="00FB4E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18426005"/>
      <w:docPartObj>
        <w:docPartGallery w:val="Page Numbers (Bottom of Page)"/>
        <w:docPartUnique/>
      </w:docPartObj>
    </w:sdtPr>
    <w:sdtEndPr>
      <w:rPr>
        <w:rStyle w:val="PageNumber"/>
      </w:rPr>
    </w:sdtEndPr>
    <w:sdtContent>
      <w:p w14:paraId="122AA492" w14:textId="61955AB9"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DEB09E" w14:textId="77777777" w:rsidR="00FB4EBA" w:rsidRDefault="00FB4EBA" w:rsidP="00FB4E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84F460" w14:textId="77777777" w:rsidR="000374DA" w:rsidRDefault="000374DA" w:rsidP="000F167C">
      <w:r>
        <w:separator/>
      </w:r>
    </w:p>
  </w:footnote>
  <w:footnote w:type="continuationSeparator" w:id="0">
    <w:p w14:paraId="70EA8746" w14:textId="77777777" w:rsidR="000374DA" w:rsidRDefault="000374DA" w:rsidP="000F167C">
      <w:r>
        <w:continuationSeparator/>
      </w:r>
    </w:p>
  </w:footnote>
  <w:footnote w:type="continuationNotice" w:id="1">
    <w:p w14:paraId="76E4F6C4" w14:textId="77777777" w:rsidR="000374DA" w:rsidRDefault="000374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B24E75" w14:textId="523D1DDA" w:rsidR="00C83733" w:rsidRDefault="00C83733">
    <w:pPr>
      <w:pStyle w:val="Header"/>
    </w:pPr>
  </w:p>
  <w:p w14:paraId="4B142EA4" w14:textId="1056EDE9" w:rsidR="0022535E" w:rsidRDefault="0022535E">
    <w:pPr>
      <w:pStyle w:val="Header"/>
    </w:pPr>
  </w:p>
</w:hdr>
</file>

<file path=word/intelligence2.xml><?xml version="1.0" encoding="utf-8"?>
<int2:intelligence xmlns:int2="http://schemas.microsoft.com/office/intelligence/2020/intelligence" xmlns:oel="http://schemas.microsoft.com/office/2019/extlst">
  <int2:observations>
    <int2:textHash int2:hashCode="ZNUVEBMj/QwmNy" int2:id="9GwvFJEC">
      <int2:state int2:value="Rejected" int2:type="AugLoop_Text_Critique"/>
    </int2:textHash>
    <int2:textHash int2:hashCode="6WypyobezVYNa1" int2:id="AkOB5gyy">
      <int2:state int2:value="Rejected" int2:type="AugLoop_Text_Critique"/>
    </int2:textHash>
    <int2:textHash int2:hashCode="wL7ZR9TvfE1hml" int2:id="WsIsLyag">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F14B15"/>
    <w:multiLevelType w:val="hybridMultilevel"/>
    <w:tmpl w:val="454C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zrp2sfaxxerietxp65pea4zzatss5s225z&quot;&gt;endnote_pro9&lt;record-ids&gt;&lt;item&gt;320&lt;/item&gt;&lt;item&gt;344&lt;/item&gt;&lt;item&gt;345&lt;/item&gt;&lt;item&gt;350&lt;/item&gt;&lt;item&gt;352&lt;/item&gt;&lt;item&gt;353&lt;/item&gt;&lt;item&gt;357&lt;/item&gt;&lt;item&gt;358&lt;/item&gt;&lt;item&gt;360&lt;/item&gt;&lt;item&gt;363&lt;/item&gt;&lt;item&gt;364&lt;/item&gt;&lt;item&gt;365&lt;/item&gt;&lt;item&gt;367&lt;/item&gt;&lt;item&gt;413&lt;/item&gt;&lt;item&gt;446&lt;/item&gt;&lt;item&gt;449&lt;/item&gt;&lt;item&gt;454&lt;/item&gt;&lt;item&gt;459&lt;/item&gt;&lt;item&gt;475&lt;/item&gt;&lt;item&gt;486&lt;/item&gt;&lt;item&gt;493&lt;/item&gt;&lt;item&gt;495&lt;/item&gt;&lt;item&gt;497&lt;/item&gt;&lt;item&gt;500&lt;/item&gt;&lt;item&gt;502&lt;/item&gt;&lt;item&gt;504&lt;/item&gt;&lt;item&gt;505&lt;/item&gt;&lt;item&gt;507&lt;/item&gt;&lt;item&gt;508&lt;/item&gt;&lt;item&gt;509&lt;/item&gt;&lt;item&gt;510&lt;/item&gt;&lt;item&gt;511&lt;/item&gt;&lt;item&gt;512&lt;/item&gt;&lt;item&gt;513&lt;/item&gt;&lt;item&gt;517&lt;/item&gt;&lt;item&gt;537&lt;/item&gt;&lt;item&gt;539&lt;/item&gt;&lt;item&gt;540&lt;/item&gt;&lt;item&gt;541&lt;/item&gt;&lt;item&gt;542&lt;/item&gt;&lt;item&gt;544&lt;/item&gt;&lt;item&gt;545&lt;/item&gt;&lt;item&gt;546&lt;/item&gt;&lt;item&gt;547&lt;/item&gt;&lt;item&gt;548&lt;/item&gt;&lt;item&gt;549&lt;/item&gt;&lt;item&gt;550&lt;/item&gt;&lt;item&gt;551&lt;/item&gt;&lt;item&gt;552&lt;/item&gt;&lt;item&gt;553&lt;/item&gt;&lt;item&gt;554&lt;/item&gt;&lt;/record-ids&gt;&lt;/item&gt;&lt;/Libraries&gt;"/>
  </w:docVars>
  <w:rsids>
    <w:rsidRoot w:val="00984873"/>
    <w:rsid w:val="000004D6"/>
    <w:rsid w:val="000017BE"/>
    <w:rsid w:val="00001A41"/>
    <w:rsid w:val="00002FE0"/>
    <w:rsid w:val="00003061"/>
    <w:rsid w:val="0000373C"/>
    <w:rsid w:val="00003914"/>
    <w:rsid w:val="00004020"/>
    <w:rsid w:val="000042C3"/>
    <w:rsid w:val="00004BDF"/>
    <w:rsid w:val="000053E0"/>
    <w:rsid w:val="00005512"/>
    <w:rsid w:val="00005654"/>
    <w:rsid w:val="0000593F"/>
    <w:rsid w:val="000060C1"/>
    <w:rsid w:val="00006492"/>
    <w:rsid w:val="00007894"/>
    <w:rsid w:val="00007A26"/>
    <w:rsid w:val="00007B58"/>
    <w:rsid w:val="00010268"/>
    <w:rsid w:val="00011038"/>
    <w:rsid w:val="000110B2"/>
    <w:rsid w:val="00013B83"/>
    <w:rsid w:val="00013DE6"/>
    <w:rsid w:val="00015871"/>
    <w:rsid w:val="000178EC"/>
    <w:rsid w:val="000202AA"/>
    <w:rsid w:val="00020403"/>
    <w:rsid w:val="000204A3"/>
    <w:rsid w:val="000208E7"/>
    <w:rsid w:val="00020BC1"/>
    <w:rsid w:val="00020CCD"/>
    <w:rsid w:val="000211E2"/>
    <w:rsid w:val="00021594"/>
    <w:rsid w:val="00021D7A"/>
    <w:rsid w:val="00022EEB"/>
    <w:rsid w:val="00023569"/>
    <w:rsid w:val="00023624"/>
    <w:rsid w:val="00024548"/>
    <w:rsid w:val="0002482B"/>
    <w:rsid w:val="00025003"/>
    <w:rsid w:val="00025CDF"/>
    <w:rsid w:val="00030D29"/>
    <w:rsid w:val="000312DF"/>
    <w:rsid w:val="00031A16"/>
    <w:rsid w:val="000339DE"/>
    <w:rsid w:val="00033C8E"/>
    <w:rsid w:val="00034DC2"/>
    <w:rsid w:val="00035C4B"/>
    <w:rsid w:val="000368C6"/>
    <w:rsid w:val="00037070"/>
    <w:rsid w:val="000372C3"/>
    <w:rsid w:val="0003738B"/>
    <w:rsid w:val="000374DA"/>
    <w:rsid w:val="000375C3"/>
    <w:rsid w:val="000378C3"/>
    <w:rsid w:val="000378D1"/>
    <w:rsid w:val="00037B22"/>
    <w:rsid w:val="00037CAA"/>
    <w:rsid w:val="00037EAA"/>
    <w:rsid w:val="00037FF4"/>
    <w:rsid w:val="00040265"/>
    <w:rsid w:val="00040FBB"/>
    <w:rsid w:val="000424BF"/>
    <w:rsid w:val="00042A17"/>
    <w:rsid w:val="0004307B"/>
    <w:rsid w:val="000440C6"/>
    <w:rsid w:val="0004440B"/>
    <w:rsid w:val="00046603"/>
    <w:rsid w:val="00046827"/>
    <w:rsid w:val="000472B9"/>
    <w:rsid w:val="000475D1"/>
    <w:rsid w:val="00050193"/>
    <w:rsid w:val="00050C23"/>
    <w:rsid w:val="00051F64"/>
    <w:rsid w:val="00052CEB"/>
    <w:rsid w:val="0005378B"/>
    <w:rsid w:val="00054F44"/>
    <w:rsid w:val="00055DC7"/>
    <w:rsid w:val="000573CB"/>
    <w:rsid w:val="00057E34"/>
    <w:rsid w:val="000604A3"/>
    <w:rsid w:val="0006066F"/>
    <w:rsid w:val="00060E9B"/>
    <w:rsid w:val="000618AE"/>
    <w:rsid w:val="00061D86"/>
    <w:rsid w:val="000624B8"/>
    <w:rsid w:val="00062508"/>
    <w:rsid w:val="00062E5B"/>
    <w:rsid w:val="00063AC2"/>
    <w:rsid w:val="00064072"/>
    <w:rsid w:val="0006561A"/>
    <w:rsid w:val="00065666"/>
    <w:rsid w:val="000657F0"/>
    <w:rsid w:val="00066096"/>
    <w:rsid w:val="000668FF"/>
    <w:rsid w:val="00066F17"/>
    <w:rsid w:val="000674D2"/>
    <w:rsid w:val="00067D61"/>
    <w:rsid w:val="000703C5"/>
    <w:rsid w:val="00070610"/>
    <w:rsid w:val="00070E6D"/>
    <w:rsid w:val="00071A6D"/>
    <w:rsid w:val="000723D9"/>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DF"/>
    <w:rsid w:val="00082910"/>
    <w:rsid w:val="000851E7"/>
    <w:rsid w:val="0008641C"/>
    <w:rsid w:val="00086AB4"/>
    <w:rsid w:val="00086EF4"/>
    <w:rsid w:val="000871E2"/>
    <w:rsid w:val="00087592"/>
    <w:rsid w:val="000878DD"/>
    <w:rsid w:val="0009048E"/>
    <w:rsid w:val="00090AAF"/>
    <w:rsid w:val="0009137F"/>
    <w:rsid w:val="00091C46"/>
    <w:rsid w:val="00092201"/>
    <w:rsid w:val="00094358"/>
    <w:rsid w:val="00094638"/>
    <w:rsid w:val="00094CE6"/>
    <w:rsid w:val="0009507D"/>
    <w:rsid w:val="0009565B"/>
    <w:rsid w:val="00095CD8"/>
    <w:rsid w:val="00096B67"/>
    <w:rsid w:val="00097222"/>
    <w:rsid w:val="00097B71"/>
    <w:rsid w:val="000A07C1"/>
    <w:rsid w:val="000A0826"/>
    <w:rsid w:val="000A10F6"/>
    <w:rsid w:val="000A17D4"/>
    <w:rsid w:val="000A1B36"/>
    <w:rsid w:val="000A2428"/>
    <w:rsid w:val="000A38D4"/>
    <w:rsid w:val="000A3C78"/>
    <w:rsid w:val="000A5B6F"/>
    <w:rsid w:val="000A5CC4"/>
    <w:rsid w:val="000A6127"/>
    <w:rsid w:val="000A62B5"/>
    <w:rsid w:val="000A688A"/>
    <w:rsid w:val="000A6E59"/>
    <w:rsid w:val="000A7A3A"/>
    <w:rsid w:val="000B012F"/>
    <w:rsid w:val="000B0348"/>
    <w:rsid w:val="000B2145"/>
    <w:rsid w:val="000B2E50"/>
    <w:rsid w:val="000B43FD"/>
    <w:rsid w:val="000B5238"/>
    <w:rsid w:val="000B55A4"/>
    <w:rsid w:val="000B5CDE"/>
    <w:rsid w:val="000B642F"/>
    <w:rsid w:val="000B6CC8"/>
    <w:rsid w:val="000B732C"/>
    <w:rsid w:val="000C02CC"/>
    <w:rsid w:val="000C0F0C"/>
    <w:rsid w:val="000C14D8"/>
    <w:rsid w:val="000C161C"/>
    <w:rsid w:val="000C2B87"/>
    <w:rsid w:val="000C2EF7"/>
    <w:rsid w:val="000C3F21"/>
    <w:rsid w:val="000C4C3A"/>
    <w:rsid w:val="000C737F"/>
    <w:rsid w:val="000D08B2"/>
    <w:rsid w:val="000D13AA"/>
    <w:rsid w:val="000D3793"/>
    <w:rsid w:val="000D3C39"/>
    <w:rsid w:val="000D3D8A"/>
    <w:rsid w:val="000D4A59"/>
    <w:rsid w:val="000D51ED"/>
    <w:rsid w:val="000E1830"/>
    <w:rsid w:val="000E19A7"/>
    <w:rsid w:val="000E1F54"/>
    <w:rsid w:val="000E2452"/>
    <w:rsid w:val="000E2F28"/>
    <w:rsid w:val="000E492A"/>
    <w:rsid w:val="000E4D0F"/>
    <w:rsid w:val="000E6CD2"/>
    <w:rsid w:val="000F0373"/>
    <w:rsid w:val="000F05F0"/>
    <w:rsid w:val="000F167C"/>
    <w:rsid w:val="000F1AA7"/>
    <w:rsid w:val="000F1D5D"/>
    <w:rsid w:val="000F2328"/>
    <w:rsid w:val="000F2B27"/>
    <w:rsid w:val="000F4005"/>
    <w:rsid w:val="000F41E4"/>
    <w:rsid w:val="000F4DA4"/>
    <w:rsid w:val="000F642F"/>
    <w:rsid w:val="000F7064"/>
    <w:rsid w:val="00100531"/>
    <w:rsid w:val="00102F53"/>
    <w:rsid w:val="00103D05"/>
    <w:rsid w:val="00104143"/>
    <w:rsid w:val="0010445A"/>
    <w:rsid w:val="0010447F"/>
    <w:rsid w:val="00104A6B"/>
    <w:rsid w:val="00105251"/>
    <w:rsid w:val="0010638C"/>
    <w:rsid w:val="0010673A"/>
    <w:rsid w:val="001069CA"/>
    <w:rsid w:val="00106A2C"/>
    <w:rsid w:val="001074F3"/>
    <w:rsid w:val="001079BD"/>
    <w:rsid w:val="00110926"/>
    <w:rsid w:val="00110DD5"/>
    <w:rsid w:val="00111050"/>
    <w:rsid w:val="0011184D"/>
    <w:rsid w:val="001118C8"/>
    <w:rsid w:val="001134F0"/>
    <w:rsid w:val="00113FAD"/>
    <w:rsid w:val="00114FD3"/>
    <w:rsid w:val="00115471"/>
    <w:rsid w:val="001163DE"/>
    <w:rsid w:val="00120761"/>
    <w:rsid w:val="00122934"/>
    <w:rsid w:val="001234E4"/>
    <w:rsid w:val="001244DC"/>
    <w:rsid w:val="00124C02"/>
    <w:rsid w:val="00125BB8"/>
    <w:rsid w:val="001265BE"/>
    <w:rsid w:val="00126873"/>
    <w:rsid w:val="00126C76"/>
    <w:rsid w:val="00126EC3"/>
    <w:rsid w:val="00130B92"/>
    <w:rsid w:val="00130C82"/>
    <w:rsid w:val="0013139F"/>
    <w:rsid w:val="00132157"/>
    <w:rsid w:val="00132D7F"/>
    <w:rsid w:val="00132FF8"/>
    <w:rsid w:val="00133474"/>
    <w:rsid w:val="0013357D"/>
    <w:rsid w:val="00133614"/>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C3D"/>
    <w:rsid w:val="00143E48"/>
    <w:rsid w:val="00144A18"/>
    <w:rsid w:val="001462BE"/>
    <w:rsid w:val="001467E3"/>
    <w:rsid w:val="00146C3B"/>
    <w:rsid w:val="00146F4D"/>
    <w:rsid w:val="001471C9"/>
    <w:rsid w:val="00147D4F"/>
    <w:rsid w:val="00150BB1"/>
    <w:rsid w:val="00150E88"/>
    <w:rsid w:val="00151510"/>
    <w:rsid w:val="00151A99"/>
    <w:rsid w:val="00151E96"/>
    <w:rsid w:val="001521FB"/>
    <w:rsid w:val="00152771"/>
    <w:rsid w:val="00152A89"/>
    <w:rsid w:val="00152F37"/>
    <w:rsid w:val="00153145"/>
    <w:rsid w:val="00153B7F"/>
    <w:rsid w:val="00153E65"/>
    <w:rsid w:val="00153EDC"/>
    <w:rsid w:val="00154279"/>
    <w:rsid w:val="00154524"/>
    <w:rsid w:val="0015498A"/>
    <w:rsid w:val="001551D8"/>
    <w:rsid w:val="00157FA4"/>
    <w:rsid w:val="001608F3"/>
    <w:rsid w:val="00160EA0"/>
    <w:rsid w:val="0016121C"/>
    <w:rsid w:val="00162A71"/>
    <w:rsid w:val="001648E3"/>
    <w:rsid w:val="00165C3E"/>
    <w:rsid w:val="001665AB"/>
    <w:rsid w:val="001714FD"/>
    <w:rsid w:val="00171CD5"/>
    <w:rsid w:val="0017216D"/>
    <w:rsid w:val="00172618"/>
    <w:rsid w:val="00172B59"/>
    <w:rsid w:val="00173355"/>
    <w:rsid w:val="0017375E"/>
    <w:rsid w:val="00173F00"/>
    <w:rsid w:val="001753C5"/>
    <w:rsid w:val="001755B6"/>
    <w:rsid w:val="00175E8E"/>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585B"/>
    <w:rsid w:val="00185F63"/>
    <w:rsid w:val="00186AEC"/>
    <w:rsid w:val="00187D17"/>
    <w:rsid w:val="00187E31"/>
    <w:rsid w:val="001904BB"/>
    <w:rsid w:val="001914F3"/>
    <w:rsid w:val="00191FC2"/>
    <w:rsid w:val="0019272A"/>
    <w:rsid w:val="00192B33"/>
    <w:rsid w:val="001930ED"/>
    <w:rsid w:val="001933C6"/>
    <w:rsid w:val="0019443C"/>
    <w:rsid w:val="001948E5"/>
    <w:rsid w:val="00194B36"/>
    <w:rsid w:val="00194F80"/>
    <w:rsid w:val="00195156"/>
    <w:rsid w:val="001956A1"/>
    <w:rsid w:val="001964D2"/>
    <w:rsid w:val="00196540"/>
    <w:rsid w:val="001972E4"/>
    <w:rsid w:val="001A1158"/>
    <w:rsid w:val="001A17AC"/>
    <w:rsid w:val="001A2C27"/>
    <w:rsid w:val="001A5110"/>
    <w:rsid w:val="001B138E"/>
    <w:rsid w:val="001B2089"/>
    <w:rsid w:val="001B2734"/>
    <w:rsid w:val="001B283A"/>
    <w:rsid w:val="001B32E5"/>
    <w:rsid w:val="001B34A7"/>
    <w:rsid w:val="001B37AD"/>
    <w:rsid w:val="001B3A19"/>
    <w:rsid w:val="001B3DB8"/>
    <w:rsid w:val="001B6162"/>
    <w:rsid w:val="001B69EA"/>
    <w:rsid w:val="001B70D2"/>
    <w:rsid w:val="001B789F"/>
    <w:rsid w:val="001C0924"/>
    <w:rsid w:val="001C0B27"/>
    <w:rsid w:val="001C0C08"/>
    <w:rsid w:val="001C1E9C"/>
    <w:rsid w:val="001C2715"/>
    <w:rsid w:val="001C2CA1"/>
    <w:rsid w:val="001C3B37"/>
    <w:rsid w:val="001C4193"/>
    <w:rsid w:val="001C4293"/>
    <w:rsid w:val="001C4AAA"/>
    <w:rsid w:val="001C58B3"/>
    <w:rsid w:val="001C5A08"/>
    <w:rsid w:val="001C74B9"/>
    <w:rsid w:val="001D0122"/>
    <w:rsid w:val="001D1BD9"/>
    <w:rsid w:val="001D1DA9"/>
    <w:rsid w:val="001D219F"/>
    <w:rsid w:val="001D23E0"/>
    <w:rsid w:val="001D3B0A"/>
    <w:rsid w:val="001D522C"/>
    <w:rsid w:val="001D5F8A"/>
    <w:rsid w:val="001D62F2"/>
    <w:rsid w:val="001E100F"/>
    <w:rsid w:val="001E40D3"/>
    <w:rsid w:val="001E50FF"/>
    <w:rsid w:val="001E5303"/>
    <w:rsid w:val="001E5FA4"/>
    <w:rsid w:val="001E5FC2"/>
    <w:rsid w:val="001E6542"/>
    <w:rsid w:val="001E6B34"/>
    <w:rsid w:val="001E78DF"/>
    <w:rsid w:val="001E7AD5"/>
    <w:rsid w:val="001E7B4B"/>
    <w:rsid w:val="001E7C44"/>
    <w:rsid w:val="001F1482"/>
    <w:rsid w:val="001F1583"/>
    <w:rsid w:val="001F23CF"/>
    <w:rsid w:val="001F2F2E"/>
    <w:rsid w:val="001F2F7C"/>
    <w:rsid w:val="001F3087"/>
    <w:rsid w:val="001F3FBE"/>
    <w:rsid w:val="001F435E"/>
    <w:rsid w:val="001F45AD"/>
    <w:rsid w:val="001F4F45"/>
    <w:rsid w:val="001F4F9F"/>
    <w:rsid w:val="001F684C"/>
    <w:rsid w:val="001F7BD9"/>
    <w:rsid w:val="001F7E63"/>
    <w:rsid w:val="0020063E"/>
    <w:rsid w:val="00201776"/>
    <w:rsid w:val="00202186"/>
    <w:rsid w:val="00202587"/>
    <w:rsid w:val="00202EA8"/>
    <w:rsid w:val="002036A4"/>
    <w:rsid w:val="00204C87"/>
    <w:rsid w:val="0020619F"/>
    <w:rsid w:val="002063E5"/>
    <w:rsid w:val="0020675C"/>
    <w:rsid w:val="002068DB"/>
    <w:rsid w:val="00210ECC"/>
    <w:rsid w:val="002110CB"/>
    <w:rsid w:val="00212669"/>
    <w:rsid w:val="0021279D"/>
    <w:rsid w:val="00212950"/>
    <w:rsid w:val="002130DD"/>
    <w:rsid w:val="0021389E"/>
    <w:rsid w:val="00213C71"/>
    <w:rsid w:val="00214394"/>
    <w:rsid w:val="00214761"/>
    <w:rsid w:val="002149D1"/>
    <w:rsid w:val="00215F6A"/>
    <w:rsid w:val="00216FCD"/>
    <w:rsid w:val="00217063"/>
    <w:rsid w:val="00217B47"/>
    <w:rsid w:val="00220A5A"/>
    <w:rsid w:val="00221B0C"/>
    <w:rsid w:val="00221C8F"/>
    <w:rsid w:val="002221BF"/>
    <w:rsid w:val="002227F7"/>
    <w:rsid w:val="00222962"/>
    <w:rsid w:val="002233BA"/>
    <w:rsid w:val="0022367F"/>
    <w:rsid w:val="00223AF0"/>
    <w:rsid w:val="00223C46"/>
    <w:rsid w:val="00223FBA"/>
    <w:rsid w:val="00224FF5"/>
    <w:rsid w:val="0022535E"/>
    <w:rsid w:val="002263AE"/>
    <w:rsid w:val="0022657B"/>
    <w:rsid w:val="00230025"/>
    <w:rsid w:val="0023007D"/>
    <w:rsid w:val="00230204"/>
    <w:rsid w:val="002313FD"/>
    <w:rsid w:val="0023244A"/>
    <w:rsid w:val="0023265B"/>
    <w:rsid w:val="0023265C"/>
    <w:rsid w:val="00233DAF"/>
    <w:rsid w:val="0023410D"/>
    <w:rsid w:val="00234D30"/>
    <w:rsid w:val="002370DA"/>
    <w:rsid w:val="0023769F"/>
    <w:rsid w:val="002406D5"/>
    <w:rsid w:val="00240954"/>
    <w:rsid w:val="00241543"/>
    <w:rsid w:val="0024158A"/>
    <w:rsid w:val="00241642"/>
    <w:rsid w:val="00241A23"/>
    <w:rsid w:val="00241C75"/>
    <w:rsid w:val="0024232D"/>
    <w:rsid w:val="00242459"/>
    <w:rsid w:val="002444BF"/>
    <w:rsid w:val="0024451D"/>
    <w:rsid w:val="002448DA"/>
    <w:rsid w:val="00244CE5"/>
    <w:rsid w:val="00244F8D"/>
    <w:rsid w:val="00245CFF"/>
    <w:rsid w:val="00245D2C"/>
    <w:rsid w:val="00246663"/>
    <w:rsid w:val="00247025"/>
    <w:rsid w:val="00247CAB"/>
    <w:rsid w:val="00250FC7"/>
    <w:rsid w:val="002519CC"/>
    <w:rsid w:val="00251A5B"/>
    <w:rsid w:val="00252013"/>
    <w:rsid w:val="00252187"/>
    <w:rsid w:val="002530C8"/>
    <w:rsid w:val="00253743"/>
    <w:rsid w:val="00254D0D"/>
    <w:rsid w:val="0025560F"/>
    <w:rsid w:val="0025625D"/>
    <w:rsid w:val="00260BF0"/>
    <w:rsid w:val="00261991"/>
    <w:rsid w:val="00261BA3"/>
    <w:rsid w:val="00261DAD"/>
    <w:rsid w:val="00261E93"/>
    <w:rsid w:val="00262189"/>
    <w:rsid w:val="00262DB7"/>
    <w:rsid w:val="00262DC4"/>
    <w:rsid w:val="002637B0"/>
    <w:rsid w:val="00263A7E"/>
    <w:rsid w:val="00263D21"/>
    <w:rsid w:val="002640FB"/>
    <w:rsid w:val="00264E9E"/>
    <w:rsid w:val="002657D5"/>
    <w:rsid w:val="00265FB8"/>
    <w:rsid w:val="00266616"/>
    <w:rsid w:val="00266AA0"/>
    <w:rsid w:val="00267137"/>
    <w:rsid w:val="00267D68"/>
    <w:rsid w:val="00271331"/>
    <w:rsid w:val="0027191C"/>
    <w:rsid w:val="00271930"/>
    <w:rsid w:val="00273014"/>
    <w:rsid w:val="00273857"/>
    <w:rsid w:val="00274571"/>
    <w:rsid w:val="002746A8"/>
    <w:rsid w:val="00275459"/>
    <w:rsid w:val="00275BA9"/>
    <w:rsid w:val="002766D4"/>
    <w:rsid w:val="0027695E"/>
    <w:rsid w:val="002769F8"/>
    <w:rsid w:val="00277ABB"/>
    <w:rsid w:val="002802E8"/>
    <w:rsid w:val="00281BA9"/>
    <w:rsid w:val="00282104"/>
    <w:rsid w:val="002823D0"/>
    <w:rsid w:val="002827B4"/>
    <w:rsid w:val="00282884"/>
    <w:rsid w:val="00282F8A"/>
    <w:rsid w:val="0028356C"/>
    <w:rsid w:val="00283D43"/>
    <w:rsid w:val="002855A1"/>
    <w:rsid w:val="00285DE0"/>
    <w:rsid w:val="00285E98"/>
    <w:rsid w:val="00286D63"/>
    <w:rsid w:val="0028A01E"/>
    <w:rsid w:val="00290D5E"/>
    <w:rsid w:val="00291A96"/>
    <w:rsid w:val="002933CC"/>
    <w:rsid w:val="0029374E"/>
    <w:rsid w:val="00294FCC"/>
    <w:rsid w:val="002953D1"/>
    <w:rsid w:val="00295954"/>
    <w:rsid w:val="00295C40"/>
    <w:rsid w:val="002964AA"/>
    <w:rsid w:val="002969F0"/>
    <w:rsid w:val="002976A9"/>
    <w:rsid w:val="00297BE7"/>
    <w:rsid w:val="00297DAE"/>
    <w:rsid w:val="002A221A"/>
    <w:rsid w:val="002A2643"/>
    <w:rsid w:val="002A3069"/>
    <w:rsid w:val="002A3C2D"/>
    <w:rsid w:val="002A3FFA"/>
    <w:rsid w:val="002A417B"/>
    <w:rsid w:val="002A4382"/>
    <w:rsid w:val="002A506F"/>
    <w:rsid w:val="002A56A9"/>
    <w:rsid w:val="002A5961"/>
    <w:rsid w:val="002A5B99"/>
    <w:rsid w:val="002A6288"/>
    <w:rsid w:val="002A74DC"/>
    <w:rsid w:val="002A79E1"/>
    <w:rsid w:val="002B095B"/>
    <w:rsid w:val="002B19C2"/>
    <w:rsid w:val="002B1F5E"/>
    <w:rsid w:val="002B25B3"/>
    <w:rsid w:val="002B3C7E"/>
    <w:rsid w:val="002B5BB7"/>
    <w:rsid w:val="002B60D2"/>
    <w:rsid w:val="002B649F"/>
    <w:rsid w:val="002B6909"/>
    <w:rsid w:val="002B7671"/>
    <w:rsid w:val="002B7A1D"/>
    <w:rsid w:val="002B7CAB"/>
    <w:rsid w:val="002C0123"/>
    <w:rsid w:val="002C0295"/>
    <w:rsid w:val="002C0B46"/>
    <w:rsid w:val="002C14D5"/>
    <w:rsid w:val="002C1CBF"/>
    <w:rsid w:val="002C3334"/>
    <w:rsid w:val="002C419A"/>
    <w:rsid w:val="002C43FA"/>
    <w:rsid w:val="002C4E98"/>
    <w:rsid w:val="002C4F87"/>
    <w:rsid w:val="002C5C23"/>
    <w:rsid w:val="002C6628"/>
    <w:rsid w:val="002D048B"/>
    <w:rsid w:val="002D11AD"/>
    <w:rsid w:val="002D1909"/>
    <w:rsid w:val="002D1D4B"/>
    <w:rsid w:val="002D2CD0"/>
    <w:rsid w:val="002D3FC1"/>
    <w:rsid w:val="002D44EB"/>
    <w:rsid w:val="002D4E52"/>
    <w:rsid w:val="002D55DE"/>
    <w:rsid w:val="002D605D"/>
    <w:rsid w:val="002D635A"/>
    <w:rsid w:val="002E00AA"/>
    <w:rsid w:val="002E03D6"/>
    <w:rsid w:val="002E1499"/>
    <w:rsid w:val="002E1C7E"/>
    <w:rsid w:val="002E2023"/>
    <w:rsid w:val="002E2572"/>
    <w:rsid w:val="002E2CED"/>
    <w:rsid w:val="002E31F6"/>
    <w:rsid w:val="002E3BEF"/>
    <w:rsid w:val="002E45B3"/>
    <w:rsid w:val="002E54C5"/>
    <w:rsid w:val="002E62A4"/>
    <w:rsid w:val="002E7968"/>
    <w:rsid w:val="002E7ACB"/>
    <w:rsid w:val="002F01B2"/>
    <w:rsid w:val="002F0D27"/>
    <w:rsid w:val="002F1057"/>
    <w:rsid w:val="002F106C"/>
    <w:rsid w:val="002F12FF"/>
    <w:rsid w:val="002F1CE2"/>
    <w:rsid w:val="002F1FC8"/>
    <w:rsid w:val="002F2075"/>
    <w:rsid w:val="002F36C5"/>
    <w:rsid w:val="002F3AA4"/>
    <w:rsid w:val="002F439F"/>
    <w:rsid w:val="002F5A9E"/>
    <w:rsid w:val="002F6834"/>
    <w:rsid w:val="002F6EAC"/>
    <w:rsid w:val="002F70B1"/>
    <w:rsid w:val="002F7699"/>
    <w:rsid w:val="00300302"/>
    <w:rsid w:val="003006A6"/>
    <w:rsid w:val="00301505"/>
    <w:rsid w:val="003017BD"/>
    <w:rsid w:val="0030272B"/>
    <w:rsid w:val="003036CB"/>
    <w:rsid w:val="00303C46"/>
    <w:rsid w:val="0030466A"/>
    <w:rsid w:val="00305232"/>
    <w:rsid w:val="00305472"/>
    <w:rsid w:val="00305491"/>
    <w:rsid w:val="00305ACB"/>
    <w:rsid w:val="0031012D"/>
    <w:rsid w:val="00310483"/>
    <w:rsid w:val="00310F11"/>
    <w:rsid w:val="003114B6"/>
    <w:rsid w:val="00311F1E"/>
    <w:rsid w:val="00312493"/>
    <w:rsid w:val="0031327F"/>
    <w:rsid w:val="00313381"/>
    <w:rsid w:val="00313670"/>
    <w:rsid w:val="00314307"/>
    <w:rsid w:val="00315552"/>
    <w:rsid w:val="00317562"/>
    <w:rsid w:val="00317690"/>
    <w:rsid w:val="00317CA7"/>
    <w:rsid w:val="00317FDE"/>
    <w:rsid w:val="00321E1C"/>
    <w:rsid w:val="003249A2"/>
    <w:rsid w:val="00324AB6"/>
    <w:rsid w:val="003252F5"/>
    <w:rsid w:val="0032578B"/>
    <w:rsid w:val="00325B91"/>
    <w:rsid w:val="00326BFD"/>
    <w:rsid w:val="00330FC9"/>
    <w:rsid w:val="00331EF0"/>
    <w:rsid w:val="003322DA"/>
    <w:rsid w:val="00333755"/>
    <w:rsid w:val="003338CB"/>
    <w:rsid w:val="00333D7C"/>
    <w:rsid w:val="00333FAA"/>
    <w:rsid w:val="0033443E"/>
    <w:rsid w:val="003344B0"/>
    <w:rsid w:val="003345A4"/>
    <w:rsid w:val="00334A81"/>
    <w:rsid w:val="0033515B"/>
    <w:rsid w:val="00335182"/>
    <w:rsid w:val="00335858"/>
    <w:rsid w:val="00336206"/>
    <w:rsid w:val="003362E3"/>
    <w:rsid w:val="0033725C"/>
    <w:rsid w:val="00337CCF"/>
    <w:rsid w:val="00337D87"/>
    <w:rsid w:val="00340274"/>
    <w:rsid w:val="003404C4"/>
    <w:rsid w:val="00341756"/>
    <w:rsid w:val="00341A35"/>
    <w:rsid w:val="003423F4"/>
    <w:rsid w:val="0034326F"/>
    <w:rsid w:val="003442AF"/>
    <w:rsid w:val="00344747"/>
    <w:rsid w:val="00344AE8"/>
    <w:rsid w:val="00347070"/>
    <w:rsid w:val="00347259"/>
    <w:rsid w:val="00347908"/>
    <w:rsid w:val="0035071D"/>
    <w:rsid w:val="00350AC9"/>
    <w:rsid w:val="0035198A"/>
    <w:rsid w:val="00352C29"/>
    <w:rsid w:val="003547C7"/>
    <w:rsid w:val="00354C05"/>
    <w:rsid w:val="00355A00"/>
    <w:rsid w:val="00356A8F"/>
    <w:rsid w:val="00357322"/>
    <w:rsid w:val="003578D1"/>
    <w:rsid w:val="003579FF"/>
    <w:rsid w:val="00357D08"/>
    <w:rsid w:val="00357D37"/>
    <w:rsid w:val="00357F77"/>
    <w:rsid w:val="00360805"/>
    <w:rsid w:val="0036310A"/>
    <w:rsid w:val="00363D62"/>
    <w:rsid w:val="00363E09"/>
    <w:rsid w:val="00364F66"/>
    <w:rsid w:val="0036501D"/>
    <w:rsid w:val="003652A7"/>
    <w:rsid w:val="00366B87"/>
    <w:rsid w:val="00366F57"/>
    <w:rsid w:val="0036704A"/>
    <w:rsid w:val="003674D0"/>
    <w:rsid w:val="00367927"/>
    <w:rsid w:val="00367AC7"/>
    <w:rsid w:val="00370690"/>
    <w:rsid w:val="003717CB"/>
    <w:rsid w:val="00371C7F"/>
    <w:rsid w:val="00371F90"/>
    <w:rsid w:val="0037275B"/>
    <w:rsid w:val="00373E1E"/>
    <w:rsid w:val="00374AC2"/>
    <w:rsid w:val="0037551D"/>
    <w:rsid w:val="00376192"/>
    <w:rsid w:val="003763C5"/>
    <w:rsid w:val="003770E3"/>
    <w:rsid w:val="003776CC"/>
    <w:rsid w:val="003806BA"/>
    <w:rsid w:val="003814B7"/>
    <w:rsid w:val="00381C69"/>
    <w:rsid w:val="003824DF"/>
    <w:rsid w:val="00384471"/>
    <w:rsid w:val="0038596E"/>
    <w:rsid w:val="00387050"/>
    <w:rsid w:val="003873C3"/>
    <w:rsid w:val="0038744B"/>
    <w:rsid w:val="00387A75"/>
    <w:rsid w:val="00390893"/>
    <w:rsid w:val="0039089B"/>
    <w:rsid w:val="00390928"/>
    <w:rsid w:val="00391BD0"/>
    <w:rsid w:val="0039241C"/>
    <w:rsid w:val="00392A41"/>
    <w:rsid w:val="00392CAD"/>
    <w:rsid w:val="003932AD"/>
    <w:rsid w:val="00393513"/>
    <w:rsid w:val="00394170"/>
    <w:rsid w:val="0039433E"/>
    <w:rsid w:val="00394400"/>
    <w:rsid w:val="00395454"/>
    <w:rsid w:val="00395699"/>
    <w:rsid w:val="00395DA3"/>
    <w:rsid w:val="00396A70"/>
    <w:rsid w:val="00397877"/>
    <w:rsid w:val="00397CDA"/>
    <w:rsid w:val="003A0488"/>
    <w:rsid w:val="003A1693"/>
    <w:rsid w:val="003A21FE"/>
    <w:rsid w:val="003A235A"/>
    <w:rsid w:val="003A25C4"/>
    <w:rsid w:val="003A2FEC"/>
    <w:rsid w:val="003A324B"/>
    <w:rsid w:val="003A3AFD"/>
    <w:rsid w:val="003A3B69"/>
    <w:rsid w:val="003A4B38"/>
    <w:rsid w:val="003A517B"/>
    <w:rsid w:val="003A5CFB"/>
    <w:rsid w:val="003A6FB1"/>
    <w:rsid w:val="003A7BD5"/>
    <w:rsid w:val="003B0080"/>
    <w:rsid w:val="003B03E7"/>
    <w:rsid w:val="003B081F"/>
    <w:rsid w:val="003B0845"/>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745D"/>
    <w:rsid w:val="003B782D"/>
    <w:rsid w:val="003B7945"/>
    <w:rsid w:val="003B7EFD"/>
    <w:rsid w:val="003C098A"/>
    <w:rsid w:val="003C0E44"/>
    <w:rsid w:val="003C10E9"/>
    <w:rsid w:val="003C20A3"/>
    <w:rsid w:val="003C21A0"/>
    <w:rsid w:val="003C27C7"/>
    <w:rsid w:val="003C2FA3"/>
    <w:rsid w:val="003C3B56"/>
    <w:rsid w:val="003C3DBF"/>
    <w:rsid w:val="003C5D39"/>
    <w:rsid w:val="003C6CCB"/>
    <w:rsid w:val="003C7339"/>
    <w:rsid w:val="003C7E64"/>
    <w:rsid w:val="003C7F95"/>
    <w:rsid w:val="003D0D00"/>
    <w:rsid w:val="003D1AC6"/>
    <w:rsid w:val="003D2339"/>
    <w:rsid w:val="003D40BA"/>
    <w:rsid w:val="003D42E4"/>
    <w:rsid w:val="003D4BBF"/>
    <w:rsid w:val="003D5DFE"/>
    <w:rsid w:val="003D5FC6"/>
    <w:rsid w:val="003D6014"/>
    <w:rsid w:val="003D67D8"/>
    <w:rsid w:val="003D6A39"/>
    <w:rsid w:val="003E049F"/>
    <w:rsid w:val="003E09D3"/>
    <w:rsid w:val="003E0CFD"/>
    <w:rsid w:val="003E0E2A"/>
    <w:rsid w:val="003E18DF"/>
    <w:rsid w:val="003E1E1E"/>
    <w:rsid w:val="003E2430"/>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97F"/>
    <w:rsid w:val="003F64F3"/>
    <w:rsid w:val="003F683C"/>
    <w:rsid w:val="0040122C"/>
    <w:rsid w:val="00402375"/>
    <w:rsid w:val="00402CBE"/>
    <w:rsid w:val="00403234"/>
    <w:rsid w:val="00403530"/>
    <w:rsid w:val="004038C6"/>
    <w:rsid w:val="0040410F"/>
    <w:rsid w:val="00404200"/>
    <w:rsid w:val="00404776"/>
    <w:rsid w:val="00404A98"/>
    <w:rsid w:val="00404E65"/>
    <w:rsid w:val="00405C56"/>
    <w:rsid w:val="00405D0A"/>
    <w:rsid w:val="004061E9"/>
    <w:rsid w:val="00406CB6"/>
    <w:rsid w:val="00407F93"/>
    <w:rsid w:val="004102A7"/>
    <w:rsid w:val="00410845"/>
    <w:rsid w:val="00410846"/>
    <w:rsid w:val="00412015"/>
    <w:rsid w:val="00413638"/>
    <w:rsid w:val="00413A13"/>
    <w:rsid w:val="00413F9C"/>
    <w:rsid w:val="00414175"/>
    <w:rsid w:val="00414884"/>
    <w:rsid w:val="004149FB"/>
    <w:rsid w:val="00415BC1"/>
    <w:rsid w:val="00416D4F"/>
    <w:rsid w:val="00420213"/>
    <w:rsid w:val="0042087F"/>
    <w:rsid w:val="00420EEC"/>
    <w:rsid w:val="0042253D"/>
    <w:rsid w:val="00423172"/>
    <w:rsid w:val="0042388D"/>
    <w:rsid w:val="0042498B"/>
    <w:rsid w:val="00426FCC"/>
    <w:rsid w:val="00427A71"/>
    <w:rsid w:val="0043042F"/>
    <w:rsid w:val="00430929"/>
    <w:rsid w:val="00430B2E"/>
    <w:rsid w:val="00431803"/>
    <w:rsid w:val="004318A0"/>
    <w:rsid w:val="00431AC7"/>
    <w:rsid w:val="004332E6"/>
    <w:rsid w:val="00433B10"/>
    <w:rsid w:val="00435CA5"/>
    <w:rsid w:val="00435E45"/>
    <w:rsid w:val="00436156"/>
    <w:rsid w:val="00436364"/>
    <w:rsid w:val="00436892"/>
    <w:rsid w:val="00436DCC"/>
    <w:rsid w:val="00437D6B"/>
    <w:rsid w:val="00440603"/>
    <w:rsid w:val="00441A61"/>
    <w:rsid w:val="00441C33"/>
    <w:rsid w:val="00441FF6"/>
    <w:rsid w:val="004423B8"/>
    <w:rsid w:val="0044244E"/>
    <w:rsid w:val="0044284F"/>
    <w:rsid w:val="004434EC"/>
    <w:rsid w:val="00443E66"/>
    <w:rsid w:val="00445153"/>
    <w:rsid w:val="004452D1"/>
    <w:rsid w:val="0045024F"/>
    <w:rsid w:val="0045138B"/>
    <w:rsid w:val="004515F7"/>
    <w:rsid w:val="00451973"/>
    <w:rsid w:val="00451D17"/>
    <w:rsid w:val="00452AA6"/>
    <w:rsid w:val="00452D91"/>
    <w:rsid w:val="00453E3D"/>
    <w:rsid w:val="00453E90"/>
    <w:rsid w:val="0045532A"/>
    <w:rsid w:val="00455764"/>
    <w:rsid w:val="004559FA"/>
    <w:rsid w:val="00455D28"/>
    <w:rsid w:val="004561D5"/>
    <w:rsid w:val="00456526"/>
    <w:rsid w:val="004567E4"/>
    <w:rsid w:val="004575EE"/>
    <w:rsid w:val="00457EC9"/>
    <w:rsid w:val="004601CF"/>
    <w:rsid w:val="00460864"/>
    <w:rsid w:val="00460FE4"/>
    <w:rsid w:val="004631DA"/>
    <w:rsid w:val="00463C7C"/>
    <w:rsid w:val="004646A8"/>
    <w:rsid w:val="00464885"/>
    <w:rsid w:val="00465820"/>
    <w:rsid w:val="00470731"/>
    <w:rsid w:val="004708D8"/>
    <w:rsid w:val="00471B04"/>
    <w:rsid w:val="00471D88"/>
    <w:rsid w:val="00472146"/>
    <w:rsid w:val="00472284"/>
    <w:rsid w:val="0047340C"/>
    <w:rsid w:val="0047374B"/>
    <w:rsid w:val="004737FB"/>
    <w:rsid w:val="004743E9"/>
    <w:rsid w:val="00476BDB"/>
    <w:rsid w:val="00476ECB"/>
    <w:rsid w:val="00476F64"/>
    <w:rsid w:val="004808F8"/>
    <w:rsid w:val="004809D9"/>
    <w:rsid w:val="00481489"/>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600A"/>
    <w:rsid w:val="00496B7D"/>
    <w:rsid w:val="00496EA6"/>
    <w:rsid w:val="0049722A"/>
    <w:rsid w:val="004972B1"/>
    <w:rsid w:val="004977EA"/>
    <w:rsid w:val="00497E5D"/>
    <w:rsid w:val="004A0045"/>
    <w:rsid w:val="004A07F8"/>
    <w:rsid w:val="004A09DA"/>
    <w:rsid w:val="004A0B76"/>
    <w:rsid w:val="004A0D4C"/>
    <w:rsid w:val="004A0FFB"/>
    <w:rsid w:val="004A1756"/>
    <w:rsid w:val="004A1C3C"/>
    <w:rsid w:val="004A292C"/>
    <w:rsid w:val="004A3D91"/>
    <w:rsid w:val="004A42C3"/>
    <w:rsid w:val="004A4890"/>
    <w:rsid w:val="004A558F"/>
    <w:rsid w:val="004A5E0D"/>
    <w:rsid w:val="004A63B4"/>
    <w:rsid w:val="004A659D"/>
    <w:rsid w:val="004A6680"/>
    <w:rsid w:val="004A6805"/>
    <w:rsid w:val="004A6B8C"/>
    <w:rsid w:val="004A711D"/>
    <w:rsid w:val="004A7C9E"/>
    <w:rsid w:val="004B00D9"/>
    <w:rsid w:val="004B1DB5"/>
    <w:rsid w:val="004B32F3"/>
    <w:rsid w:val="004B4685"/>
    <w:rsid w:val="004B5102"/>
    <w:rsid w:val="004B65FD"/>
    <w:rsid w:val="004B66D4"/>
    <w:rsid w:val="004B6FA5"/>
    <w:rsid w:val="004B774F"/>
    <w:rsid w:val="004B7EFC"/>
    <w:rsid w:val="004C00A1"/>
    <w:rsid w:val="004C03D4"/>
    <w:rsid w:val="004C069F"/>
    <w:rsid w:val="004C1FDF"/>
    <w:rsid w:val="004C28B0"/>
    <w:rsid w:val="004C2AEE"/>
    <w:rsid w:val="004C31C5"/>
    <w:rsid w:val="004C3546"/>
    <w:rsid w:val="004C3CEF"/>
    <w:rsid w:val="004C437A"/>
    <w:rsid w:val="004C4E7D"/>
    <w:rsid w:val="004C6190"/>
    <w:rsid w:val="004D0F29"/>
    <w:rsid w:val="004D1154"/>
    <w:rsid w:val="004D1B89"/>
    <w:rsid w:val="004D1ED0"/>
    <w:rsid w:val="004D24A4"/>
    <w:rsid w:val="004D3485"/>
    <w:rsid w:val="004D50A1"/>
    <w:rsid w:val="004D52FB"/>
    <w:rsid w:val="004D5982"/>
    <w:rsid w:val="004D65A1"/>
    <w:rsid w:val="004D6774"/>
    <w:rsid w:val="004D69B1"/>
    <w:rsid w:val="004E0505"/>
    <w:rsid w:val="004E121B"/>
    <w:rsid w:val="004E19F4"/>
    <w:rsid w:val="004E28DF"/>
    <w:rsid w:val="004E397C"/>
    <w:rsid w:val="004E430F"/>
    <w:rsid w:val="004E5EEC"/>
    <w:rsid w:val="004E6146"/>
    <w:rsid w:val="004E6502"/>
    <w:rsid w:val="004E6B92"/>
    <w:rsid w:val="004F0C7A"/>
    <w:rsid w:val="004F16A1"/>
    <w:rsid w:val="004F1D19"/>
    <w:rsid w:val="004F1F93"/>
    <w:rsid w:val="004F2289"/>
    <w:rsid w:val="004F2300"/>
    <w:rsid w:val="004F2DC4"/>
    <w:rsid w:val="004F30A8"/>
    <w:rsid w:val="004F3D22"/>
    <w:rsid w:val="004F4143"/>
    <w:rsid w:val="004F4A28"/>
    <w:rsid w:val="004F4D65"/>
    <w:rsid w:val="004F58A1"/>
    <w:rsid w:val="004F5F86"/>
    <w:rsid w:val="004F6DEC"/>
    <w:rsid w:val="004F7252"/>
    <w:rsid w:val="00500FD4"/>
    <w:rsid w:val="0050187F"/>
    <w:rsid w:val="00501B69"/>
    <w:rsid w:val="0050291E"/>
    <w:rsid w:val="00503356"/>
    <w:rsid w:val="005036ED"/>
    <w:rsid w:val="005048C2"/>
    <w:rsid w:val="00505423"/>
    <w:rsid w:val="00505AA6"/>
    <w:rsid w:val="00506781"/>
    <w:rsid w:val="00506C8F"/>
    <w:rsid w:val="00510027"/>
    <w:rsid w:val="0051067B"/>
    <w:rsid w:val="00511406"/>
    <w:rsid w:val="005114E3"/>
    <w:rsid w:val="0051368E"/>
    <w:rsid w:val="0051584A"/>
    <w:rsid w:val="00515E72"/>
    <w:rsid w:val="005160B2"/>
    <w:rsid w:val="00516253"/>
    <w:rsid w:val="005163CC"/>
    <w:rsid w:val="005201B6"/>
    <w:rsid w:val="005204C9"/>
    <w:rsid w:val="00521253"/>
    <w:rsid w:val="00521352"/>
    <w:rsid w:val="0052201D"/>
    <w:rsid w:val="005231CB"/>
    <w:rsid w:val="00523A8C"/>
    <w:rsid w:val="00524720"/>
    <w:rsid w:val="005248FA"/>
    <w:rsid w:val="00525382"/>
    <w:rsid w:val="005259DE"/>
    <w:rsid w:val="0052648E"/>
    <w:rsid w:val="00526CEE"/>
    <w:rsid w:val="00526D1F"/>
    <w:rsid w:val="005300E4"/>
    <w:rsid w:val="005308F8"/>
    <w:rsid w:val="00531C1A"/>
    <w:rsid w:val="005329BC"/>
    <w:rsid w:val="00533BA0"/>
    <w:rsid w:val="00533DFD"/>
    <w:rsid w:val="00533F21"/>
    <w:rsid w:val="005344A3"/>
    <w:rsid w:val="00534942"/>
    <w:rsid w:val="005362C1"/>
    <w:rsid w:val="005363F7"/>
    <w:rsid w:val="005375B5"/>
    <w:rsid w:val="00540F53"/>
    <w:rsid w:val="00541E32"/>
    <w:rsid w:val="0054469C"/>
    <w:rsid w:val="005458E8"/>
    <w:rsid w:val="0054595A"/>
    <w:rsid w:val="00546274"/>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618A"/>
    <w:rsid w:val="005562D8"/>
    <w:rsid w:val="00556458"/>
    <w:rsid w:val="00557B1F"/>
    <w:rsid w:val="00557B2B"/>
    <w:rsid w:val="0056098E"/>
    <w:rsid w:val="005613EB"/>
    <w:rsid w:val="00561415"/>
    <w:rsid w:val="005630EF"/>
    <w:rsid w:val="00563BEC"/>
    <w:rsid w:val="0056422A"/>
    <w:rsid w:val="00564407"/>
    <w:rsid w:val="00565594"/>
    <w:rsid w:val="0056660A"/>
    <w:rsid w:val="005666CC"/>
    <w:rsid w:val="00566E89"/>
    <w:rsid w:val="00572DB6"/>
    <w:rsid w:val="00573E0E"/>
    <w:rsid w:val="00574F42"/>
    <w:rsid w:val="00574F5F"/>
    <w:rsid w:val="005760D7"/>
    <w:rsid w:val="0057644A"/>
    <w:rsid w:val="005764C8"/>
    <w:rsid w:val="005768AB"/>
    <w:rsid w:val="0058023B"/>
    <w:rsid w:val="00580DCA"/>
    <w:rsid w:val="0058130D"/>
    <w:rsid w:val="00582AED"/>
    <w:rsid w:val="00582F3D"/>
    <w:rsid w:val="005834A4"/>
    <w:rsid w:val="00583634"/>
    <w:rsid w:val="005836FB"/>
    <w:rsid w:val="00583E65"/>
    <w:rsid w:val="00585EBB"/>
    <w:rsid w:val="0058629E"/>
    <w:rsid w:val="00586959"/>
    <w:rsid w:val="0058751A"/>
    <w:rsid w:val="00587FA6"/>
    <w:rsid w:val="00590D89"/>
    <w:rsid w:val="005914B4"/>
    <w:rsid w:val="00591B1D"/>
    <w:rsid w:val="00591CB8"/>
    <w:rsid w:val="005927A5"/>
    <w:rsid w:val="00592F40"/>
    <w:rsid w:val="00593AE4"/>
    <w:rsid w:val="00593B4F"/>
    <w:rsid w:val="00594907"/>
    <w:rsid w:val="00594F37"/>
    <w:rsid w:val="00595091"/>
    <w:rsid w:val="00595E13"/>
    <w:rsid w:val="005967C7"/>
    <w:rsid w:val="00597A0E"/>
    <w:rsid w:val="005A0265"/>
    <w:rsid w:val="005A0338"/>
    <w:rsid w:val="005A043A"/>
    <w:rsid w:val="005A0A40"/>
    <w:rsid w:val="005A1184"/>
    <w:rsid w:val="005A136B"/>
    <w:rsid w:val="005A1F15"/>
    <w:rsid w:val="005A2091"/>
    <w:rsid w:val="005A24C5"/>
    <w:rsid w:val="005A38E8"/>
    <w:rsid w:val="005A3B9A"/>
    <w:rsid w:val="005A4914"/>
    <w:rsid w:val="005A4AE5"/>
    <w:rsid w:val="005A51FC"/>
    <w:rsid w:val="005A6320"/>
    <w:rsid w:val="005A6FF4"/>
    <w:rsid w:val="005A740E"/>
    <w:rsid w:val="005A78AD"/>
    <w:rsid w:val="005B0CE8"/>
    <w:rsid w:val="005B1396"/>
    <w:rsid w:val="005B1519"/>
    <w:rsid w:val="005B156D"/>
    <w:rsid w:val="005B3200"/>
    <w:rsid w:val="005B33FF"/>
    <w:rsid w:val="005B34A4"/>
    <w:rsid w:val="005B3FA6"/>
    <w:rsid w:val="005B432F"/>
    <w:rsid w:val="005B4A92"/>
    <w:rsid w:val="005B54DA"/>
    <w:rsid w:val="005B554B"/>
    <w:rsid w:val="005B63A9"/>
    <w:rsid w:val="005B658E"/>
    <w:rsid w:val="005B6B16"/>
    <w:rsid w:val="005B7290"/>
    <w:rsid w:val="005B7466"/>
    <w:rsid w:val="005B7CD1"/>
    <w:rsid w:val="005B7F9C"/>
    <w:rsid w:val="005C01D1"/>
    <w:rsid w:val="005C037E"/>
    <w:rsid w:val="005C1756"/>
    <w:rsid w:val="005C208E"/>
    <w:rsid w:val="005C21DA"/>
    <w:rsid w:val="005C2E68"/>
    <w:rsid w:val="005C2ECA"/>
    <w:rsid w:val="005C35D7"/>
    <w:rsid w:val="005C3AC4"/>
    <w:rsid w:val="005C507C"/>
    <w:rsid w:val="005C571A"/>
    <w:rsid w:val="005C75D8"/>
    <w:rsid w:val="005D0154"/>
    <w:rsid w:val="005D03EF"/>
    <w:rsid w:val="005D05BB"/>
    <w:rsid w:val="005D083C"/>
    <w:rsid w:val="005D21A3"/>
    <w:rsid w:val="005D25B4"/>
    <w:rsid w:val="005D2888"/>
    <w:rsid w:val="005D3FB4"/>
    <w:rsid w:val="005D5FBD"/>
    <w:rsid w:val="005D623C"/>
    <w:rsid w:val="005D6383"/>
    <w:rsid w:val="005D6A95"/>
    <w:rsid w:val="005D7922"/>
    <w:rsid w:val="005E0299"/>
    <w:rsid w:val="005E0EAD"/>
    <w:rsid w:val="005E149C"/>
    <w:rsid w:val="005E1A50"/>
    <w:rsid w:val="005E20F2"/>
    <w:rsid w:val="005E35A0"/>
    <w:rsid w:val="005E3D3E"/>
    <w:rsid w:val="005E505E"/>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E93"/>
    <w:rsid w:val="005F4C61"/>
    <w:rsid w:val="005F4DFE"/>
    <w:rsid w:val="005F5422"/>
    <w:rsid w:val="005F6C3B"/>
    <w:rsid w:val="005F717B"/>
    <w:rsid w:val="005F7693"/>
    <w:rsid w:val="005F7C5E"/>
    <w:rsid w:val="005F7E14"/>
    <w:rsid w:val="00600AFB"/>
    <w:rsid w:val="006013FA"/>
    <w:rsid w:val="00601E46"/>
    <w:rsid w:val="00601FF8"/>
    <w:rsid w:val="00602929"/>
    <w:rsid w:val="0060356D"/>
    <w:rsid w:val="00603A40"/>
    <w:rsid w:val="00603F28"/>
    <w:rsid w:val="0060481E"/>
    <w:rsid w:val="00604B32"/>
    <w:rsid w:val="00604CC6"/>
    <w:rsid w:val="006052EC"/>
    <w:rsid w:val="00610EA6"/>
    <w:rsid w:val="00612845"/>
    <w:rsid w:val="0061481B"/>
    <w:rsid w:val="00615A25"/>
    <w:rsid w:val="00616509"/>
    <w:rsid w:val="00616842"/>
    <w:rsid w:val="00617C81"/>
    <w:rsid w:val="00620245"/>
    <w:rsid w:val="006202EB"/>
    <w:rsid w:val="006215CE"/>
    <w:rsid w:val="00621920"/>
    <w:rsid w:val="00621C69"/>
    <w:rsid w:val="00621D7C"/>
    <w:rsid w:val="00621DC2"/>
    <w:rsid w:val="00622592"/>
    <w:rsid w:val="00622620"/>
    <w:rsid w:val="00622860"/>
    <w:rsid w:val="006228FB"/>
    <w:rsid w:val="00622E68"/>
    <w:rsid w:val="00623C44"/>
    <w:rsid w:val="00624359"/>
    <w:rsid w:val="006247E4"/>
    <w:rsid w:val="00624950"/>
    <w:rsid w:val="00625199"/>
    <w:rsid w:val="006252A2"/>
    <w:rsid w:val="00625ACA"/>
    <w:rsid w:val="00625FA1"/>
    <w:rsid w:val="006265AC"/>
    <w:rsid w:val="00630731"/>
    <w:rsid w:val="00630DA9"/>
    <w:rsid w:val="00631543"/>
    <w:rsid w:val="00631803"/>
    <w:rsid w:val="00632CEB"/>
    <w:rsid w:val="00632F23"/>
    <w:rsid w:val="00633993"/>
    <w:rsid w:val="00633E28"/>
    <w:rsid w:val="00633E32"/>
    <w:rsid w:val="00634836"/>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3175"/>
    <w:rsid w:val="00643A18"/>
    <w:rsid w:val="00643C97"/>
    <w:rsid w:val="00643D42"/>
    <w:rsid w:val="00643E37"/>
    <w:rsid w:val="006447B6"/>
    <w:rsid w:val="00644C90"/>
    <w:rsid w:val="00645184"/>
    <w:rsid w:val="00645364"/>
    <w:rsid w:val="00645E04"/>
    <w:rsid w:val="00647699"/>
    <w:rsid w:val="00647985"/>
    <w:rsid w:val="00647A4F"/>
    <w:rsid w:val="00647FA3"/>
    <w:rsid w:val="006506E7"/>
    <w:rsid w:val="00650EDD"/>
    <w:rsid w:val="006512B5"/>
    <w:rsid w:val="006512DD"/>
    <w:rsid w:val="00651F5F"/>
    <w:rsid w:val="0065415E"/>
    <w:rsid w:val="006544C5"/>
    <w:rsid w:val="00655064"/>
    <w:rsid w:val="00655ADE"/>
    <w:rsid w:val="00656383"/>
    <w:rsid w:val="0065641C"/>
    <w:rsid w:val="006565CB"/>
    <w:rsid w:val="00656655"/>
    <w:rsid w:val="00656722"/>
    <w:rsid w:val="00660239"/>
    <w:rsid w:val="00661017"/>
    <w:rsid w:val="006617F4"/>
    <w:rsid w:val="00663812"/>
    <w:rsid w:val="00664641"/>
    <w:rsid w:val="00664A8A"/>
    <w:rsid w:val="00665006"/>
    <w:rsid w:val="00666873"/>
    <w:rsid w:val="00667220"/>
    <w:rsid w:val="00667C7A"/>
    <w:rsid w:val="0067094B"/>
    <w:rsid w:val="0067257B"/>
    <w:rsid w:val="00672B9A"/>
    <w:rsid w:val="0067316E"/>
    <w:rsid w:val="006739B4"/>
    <w:rsid w:val="006741A5"/>
    <w:rsid w:val="00674218"/>
    <w:rsid w:val="00674627"/>
    <w:rsid w:val="00674793"/>
    <w:rsid w:val="00675EB3"/>
    <w:rsid w:val="00676609"/>
    <w:rsid w:val="006773D9"/>
    <w:rsid w:val="0067798D"/>
    <w:rsid w:val="00677D57"/>
    <w:rsid w:val="0068066F"/>
    <w:rsid w:val="00680719"/>
    <w:rsid w:val="00681606"/>
    <w:rsid w:val="00681DEE"/>
    <w:rsid w:val="00682788"/>
    <w:rsid w:val="006827CB"/>
    <w:rsid w:val="006871FC"/>
    <w:rsid w:val="00687616"/>
    <w:rsid w:val="00687767"/>
    <w:rsid w:val="0068788A"/>
    <w:rsid w:val="00687A55"/>
    <w:rsid w:val="00690D55"/>
    <w:rsid w:val="0069193F"/>
    <w:rsid w:val="00691BCF"/>
    <w:rsid w:val="00692984"/>
    <w:rsid w:val="00692EB5"/>
    <w:rsid w:val="00692F37"/>
    <w:rsid w:val="0069334B"/>
    <w:rsid w:val="0069445A"/>
    <w:rsid w:val="00694A77"/>
    <w:rsid w:val="0069521E"/>
    <w:rsid w:val="00697524"/>
    <w:rsid w:val="00697783"/>
    <w:rsid w:val="006979DE"/>
    <w:rsid w:val="006999EF"/>
    <w:rsid w:val="006A0CA4"/>
    <w:rsid w:val="006A178E"/>
    <w:rsid w:val="006A20BA"/>
    <w:rsid w:val="006A39B7"/>
    <w:rsid w:val="006A3BC2"/>
    <w:rsid w:val="006A3CCF"/>
    <w:rsid w:val="006A3F06"/>
    <w:rsid w:val="006A4198"/>
    <w:rsid w:val="006A474F"/>
    <w:rsid w:val="006A50C9"/>
    <w:rsid w:val="006A6622"/>
    <w:rsid w:val="006A71DB"/>
    <w:rsid w:val="006A7439"/>
    <w:rsid w:val="006A7CB3"/>
    <w:rsid w:val="006B0B66"/>
    <w:rsid w:val="006B0C76"/>
    <w:rsid w:val="006B16E9"/>
    <w:rsid w:val="006B2AC8"/>
    <w:rsid w:val="006B31F2"/>
    <w:rsid w:val="006B565C"/>
    <w:rsid w:val="006B72C0"/>
    <w:rsid w:val="006C0561"/>
    <w:rsid w:val="006C0D5C"/>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51C"/>
    <w:rsid w:val="006D2610"/>
    <w:rsid w:val="006D26FF"/>
    <w:rsid w:val="006D2DE4"/>
    <w:rsid w:val="006D35C8"/>
    <w:rsid w:val="006D3751"/>
    <w:rsid w:val="006D385A"/>
    <w:rsid w:val="006D3E18"/>
    <w:rsid w:val="006D4060"/>
    <w:rsid w:val="006D415F"/>
    <w:rsid w:val="006D4465"/>
    <w:rsid w:val="006D63B8"/>
    <w:rsid w:val="006D6CA2"/>
    <w:rsid w:val="006D7FC6"/>
    <w:rsid w:val="006E0575"/>
    <w:rsid w:val="006E079A"/>
    <w:rsid w:val="006E0E91"/>
    <w:rsid w:val="006E130B"/>
    <w:rsid w:val="006E2A41"/>
    <w:rsid w:val="006E3AA2"/>
    <w:rsid w:val="006E4635"/>
    <w:rsid w:val="006E56FB"/>
    <w:rsid w:val="006E603C"/>
    <w:rsid w:val="006E6895"/>
    <w:rsid w:val="006E7F7A"/>
    <w:rsid w:val="006F057B"/>
    <w:rsid w:val="006F070F"/>
    <w:rsid w:val="006F0EE5"/>
    <w:rsid w:val="006F362C"/>
    <w:rsid w:val="006F3ADF"/>
    <w:rsid w:val="006F3C21"/>
    <w:rsid w:val="006F42B2"/>
    <w:rsid w:val="006F4619"/>
    <w:rsid w:val="006F651F"/>
    <w:rsid w:val="006F79BD"/>
    <w:rsid w:val="00701A5B"/>
    <w:rsid w:val="00705EEC"/>
    <w:rsid w:val="0070616C"/>
    <w:rsid w:val="00706259"/>
    <w:rsid w:val="00707BD7"/>
    <w:rsid w:val="00707C7D"/>
    <w:rsid w:val="00710B40"/>
    <w:rsid w:val="00711D6C"/>
    <w:rsid w:val="00712338"/>
    <w:rsid w:val="00712AED"/>
    <w:rsid w:val="00712BD6"/>
    <w:rsid w:val="007140F8"/>
    <w:rsid w:val="0071429D"/>
    <w:rsid w:val="00715762"/>
    <w:rsid w:val="00715FD1"/>
    <w:rsid w:val="00716689"/>
    <w:rsid w:val="007168DF"/>
    <w:rsid w:val="007177F5"/>
    <w:rsid w:val="0071791B"/>
    <w:rsid w:val="007204AD"/>
    <w:rsid w:val="00720D8B"/>
    <w:rsid w:val="0072162F"/>
    <w:rsid w:val="007217AC"/>
    <w:rsid w:val="00721F52"/>
    <w:rsid w:val="007224AF"/>
    <w:rsid w:val="00722805"/>
    <w:rsid w:val="00722953"/>
    <w:rsid w:val="00722A06"/>
    <w:rsid w:val="00722F9E"/>
    <w:rsid w:val="0072304F"/>
    <w:rsid w:val="0072326A"/>
    <w:rsid w:val="007235E5"/>
    <w:rsid w:val="00723B16"/>
    <w:rsid w:val="007242B9"/>
    <w:rsid w:val="00724526"/>
    <w:rsid w:val="007250AE"/>
    <w:rsid w:val="007250B3"/>
    <w:rsid w:val="00725CA1"/>
    <w:rsid w:val="007264B2"/>
    <w:rsid w:val="00726951"/>
    <w:rsid w:val="00732B2C"/>
    <w:rsid w:val="00733573"/>
    <w:rsid w:val="00735AD8"/>
    <w:rsid w:val="00736783"/>
    <w:rsid w:val="00737139"/>
    <w:rsid w:val="007401A1"/>
    <w:rsid w:val="007401F4"/>
    <w:rsid w:val="0074020A"/>
    <w:rsid w:val="007403C0"/>
    <w:rsid w:val="007409BA"/>
    <w:rsid w:val="0074159B"/>
    <w:rsid w:val="007415C7"/>
    <w:rsid w:val="00741791"/>
    <w:rsid w:val="00741D52"/>
    <w:rsid w:val="00742C1A"/>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3550"/>
    <w:rsid w:val="007535E2"/>
    <w:rsid w:val="007540D1"/>
    <w:rsid w:val="00754A42"/>
    <w:rsid w:val="00754DE0"/>
    <w:rsid w:val="00754FF9"/>
    <w:rsid w:val="007565CF"/>
    <w:rsid w:val="007567B8"/>
    <w:rsid w:val="00756A2E"/>
    <w:rsid w:val="007570E6"/>
    <w:rsid w:val="007608B6"/>
    <w:rsid w:val="0076142B"/>
    <w:rsid w:val="007624A1"/>
    <w:rsid w:val="00763373"/>
    <w:rsid w:val="00763817"/>
    <w:rsid w:val="0076385B"/>
    <w:rsid w:val="00764778"/>
    <w:rsid w:val="007647A8"/>
    <w:rsid w:val="00764CB2"/>
    <w:rsid w:val="00766A81"/>
    <w:rsid w:val="00766CD5"/>
    <w:rsid w:val="00766EB6"/>
    <w:rsid w:val="00767608"/>
    <w:rsid w:val="00770542"/>
    <w:rsid w:val="007715AF"/>
    <w:rsid w:val="00771D8B"/>
    <w:rsid w:val="00772196"/>
    <w:rsid w:val="007722D0"/>
    <w:rsid w:val="00772AB0"/>
    <w:rsid w:val="007739C7"/>
    <w:rsid w:val="007743AF"/>
    <w:rsid w:val="00774415"/>
    <w:rsid w:val="007747C7"/>
    <w:rsid w:val="00774A0A"/>
    <w:rsid w:val="0077508C"/>
    <w:rsid w:val="007755E6"/>
    <w:rsid w:val="00775E48"/>
    <w:rsid w:val="007772AD"/>
    <w:rsid w:val="00777333"/>
    <w:rsid w:val="007774B6"/>
    <w:rsid w:val="00780115"/>
    <w:rsid w:val="007801B9"/>
    <w:rsid w:val="00780553"/>
    <w:rsid w:val="00780BC7"/>
    <w:rsid w:val="0078243F"/>
    <w:rsid w:val="00782548"/>
    <w:rsid w:val="00782768"/>
    <w:rsid w:val="00784875"/>
    <w:rsid w:val="00784EC2"/>
    <w:rsid w:val="007855A6"/>
    <w:rsid w:val="00785D0A"/>
    <w:rsid w:val="00786449"/>
    <w:rsid w:val="00787A33"/>
    <w:rsid w:val="007900C7"/>
    <w:rsid w:val="00790777"/>
    <w:rsid w:val="00790A77"/>
    <w:rsid w:val="00791B29"/>
    <w:rsid w:val="007927D5"/>
    <w:rsid w:val="0079285A"/>
    <w:rsid w:val="007931B0"/>
    <w:rsid w:val="00794281"/>
    <w:rsid w:val="0079517B"/>
    <w:rsid w:val="00795BDE"/>
    <w:rsid w:val="00796374"/>
    <w:rsid w:val="00796F2B"/>
    <w:rsid w:val="007A0757"/>
    <w:rsid w:val="007A291A"/>
    <w:rsid w:val="007A2A15"/>
    <w:rsid w:val="007A2E69"/>
    <w:rsid w:val="007A2F5B"/>
    <w:rsid w:val="007A32A7"/>
    <w:rsid w:val="007A3E89"/>
    <w:rsid w:val="007A45F1"/>
    <w:rsid w:val="007A47DB"/>
    <w:rsid w:val="007A4D45"/>
    <w:rsid w:val="007A56D1"/>
    <w:rsid w:val="007A651A"/>
    <w:rsid w:val="007A6CF7"/>
    <w:rsid w:val="007B06A1"/>
    <w:rsid w:val="007B183A"/>
    <w:rsid w:val="007B1917"/>
    <w:rsid w:val="007B23AD"/>
    <w:rsid w:val="007B296E"/>
    <w:rsid w:val="007B39B1"/>
    <w:rsid w:val="007B3EBB"/>
    <w:rsid w:val="007B4346"/>
    <w:rsid w:val="007B44C5"/>
    <w:rsid w:val="007B54E2"/>
    <w:rsid w:val="007B5BA0"/>
    <w:rsid w:val="007B608B"/>
    <w:rsid w:val="007B6451"/>
    <w:rsid w:val="007B6F1C"/>
    <w:rsid w:val="007B7B10"/>
    <w:rsid w:val="007B7B8D"/>
    <w:rsid w:val="007C0022"/>
    <w:rsid w:val="007C24F5"/>
    <w:rsid w:val="007C2C47"/>
    <w:rsid w:val="007C43FA"/>
    <w:rsid w:val="007C4A6C"/>
    <w:rsid w:val="007C4D55"/>
    <w:rsid w:val="007C55BB"/>
    <w:rsid w:val="007C6BB8"/>
    <w:rsid w:val="007C785B"/>
    <w:rsid w:val="007D01DF"/>
    <w:rsid w:val="007D0661"/>
    <w:rsid w:val="007D1944"/>
    <w:rsid w:val="007D2F68"/>
    <w:rsid w:val="007D32F4"/>
    <w:rsid w:val="007D3523"/>
    <w:rsid w:val="007D3668"/>
    <w:rsid w:val="007D36EB"/>
    <w:rsid w:val="007D3E50"/>
    <w:rsid w:val="007D4169"/>
    <w:rsid w:val="007D52E9"/>
    <w:rsid w:val="007D5AFA"/>
    <w:rsid w:val="007D5DAC"/>
    <w:rsid w:val="007D5EC3"/>
    <w:rsid w:val="007D5FF6"/>
    <w:rsid w:val="007D6D38"/>
    <w:rsid w:val="007D6E2D"/>
    <w:rsid w:val="007E113F"/>
    <w:rsid w:val="007E1A8F"/>
    <w:rsid w:val="007E1CC0"/>
    <w:rsid w:val="007E3AAB"/>
    <w:rsid w:val="007E3F37"/>
    <w:rsid w:val="007E406D"/>
    <w:rsid w:val="007E5784"/>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27B"/>
    <w:rsid w:val="00803A98"/>
    <w:rsid w:val="00803AC7"/>
    <w:rsid w:val="0080439A"/>
    <w:rsid w:val="0080478B"/>
    <w:rsid w:val="00805184"/>
    <w:rsid w:val="00805C55"/>
    <w:rsid w:val="00805EB3"/>
    <w:rsid w:val="008061FE"/>
    <w:rsid w:val="008063A4"/>
    <w:rsid w:val="00807615"/>
    <w:rsid w:val="00807756"/>
    <w:rsid w:val="00807ADC"/>
    <w:rsid w:val="00810417"/>
    <w:rsid w:val="00810B66"/>
    <w:rsid w:val="00810F19"/>
    <w:rsid w:val="0081132A"/>
    <w:rsid w:val="00813BBF"/>
    <w:rsid w:val="00814819"/>
    <w:rsid w:val="008150F2"/>
    <w:rsid w:val="00815C65"/>
    <w:rsid w:val="0081644A"/>
    <w:rsid w:val="00816AB3"/>
    <w:rsid w:val="008202DE"/>
    <w:rsid w:val="00821450"/>
    <w:rsid w:val="008226B6"/>
    <w:rsid w:val="00823042"/>
    <w:rsid w:val="008240F9"/>
    <w:rsid w:val="00824C15"/>
    <w:rsid w:val="00824E48"/>
    <w:rsid w:val="00825A91"/>
    <w:rsid w:val="00826703"/>
    <w:rsid w:val="00827ACE"/>
    <w:rsid w:val="00827BD3"/>
    <w:rsid w:val="00830BE3"/>
    <w:rsid w:val="00830FE8"/>
    <w:rsid w:val="00831AEB"/>
    <w:rsid w:val="00831B42"/>
    <w:rsid w:val="0083222F"/>
    <w:rsid w:val="008347E7"/>
    <w:rsid w:val="00835E74"/>
    <w:rsid w:val="008360C9"/>
    <w:rsid w:val="008364BD"/>
    <w:rsid w:val="00836A24"/>
    <w:rsid w:val="00837A70"/>
    <w:rsid w:val="00837C48"/>
    <w:rsid w:val="008409A3"/>
    <w:rsid w:val="00840EEE"/>
    <w:rsid w:val="008411A4"/>
    <w:rsid w:val="00841B63"/>
    <w:rsid w:val="00842330"/>
    <w:rsid w:val="008427A1"/>
    <w:rsid w:val="00844343"/>
    <w:rsid w:val="00844651"/>
    <w:rsid w:val="00844C48"/>
    <w:rsid w:val="00846158"/>
    <w:rsid w:val="00846493"/>
    <w:rsid w:val="00847944"/>
    <w:rsid w:val="00851189"/>
    <w:rsid w:val="0085219B"/>
    <w:rsid w:val="0085258D"/>
    <w:rsid w:val="00852657"/>
    <w:rsid w:val="00853B44"/>
    <w:rsid w:val="00853C07"/>
    <w:rsid w:val="00853C64"/>
    <w:rsid w:val="0085550A"/>
    <w:rsid w:val="008557DC"/>
    <w:rsid w:val="00857017"/>
    <w:rsid w:val="008576DE"/>
    <w:rsid w:val="008600CE"/>
    <w:rsid w:val="00860A0E"/>
    <w:rsid w:val="00860C6D"/>
    <w:rsid w:val="00861A7C"/>
    <w:rsid w:val="0086273D"/>
    <w:rsid w:val="00862B5C"/>
    <w:rsid w:val="00862EAE"/>
    <w:rsid w:val="008635D8"/>
    <w:rsid w:val="00863E61"/>
    <w:rsid w:val="008642D8"/>
    <w:rsid w:val="00864823"/>
    <w:rsid w:val="00864C94"/>
    <w:rsid w:val="00864E88"/>
    <w:rsid w:val="00864FE2"/>
    <w:rsid w:val="008650B6"/>
    <w:rsid w:val="0086536E"/>
    <w:rsid w:val="00865586"/>
    <w:rsid w:val="008658D3"/>
    <w:rsid w:val="008668FB"/>
    <w:rsid w:val="00866EFC"/>
    <w:rsid w:val="0086779E"/>
    <w:rsid w:val="008679BD"/>
    <w:rsid w:val="0087004F"/>
    <w:rsid w:val="0087137C"/>
    <w:rsid w:val="008716EC"/>
    <w:rsid w:val="0087170D"/>
    <w:rsid w:val="00874A16"/>
    <w:rsid w:val="00874B33"/>
    <w:rsid w:val="0087504E"/>
    <w:rsid w:val="00875D43"/>
    <w:rsid w:val="0087643B"/>
    <w:rsid w:val="00876DD1"/>
    <w:rsid w:val="008772C6"/>
    <w:rsid w:val="00877764"/>
    <w:rsid w:val="00877D4B"/>
    <w:rsid w:val="00877DEB"/>
    <w:rsid w:val="00881765"/>
    <w:rsid w:val="00882443"/>
    <w:rsid w:val="008830B5"/>
    <w:rsid w:val="00884804"/>
    <w:rsid w:val="008859D6"/>
    <w:rsid w:val="00885FA5"/>
    <w:rsid w:val="008861EA"/>
    <w:rsid w:val="008867A4"/>
    <w:rsid w:val="008869B1"/>
    <w:rsid w:val="00886C45"/>
    <w:rsid w:val="00887358"/>
    <w:rsid w:val="00887C3D"/>
    <w:rsid w:val="00891CBD"/>
    <w:rsid w:val="008933C6"/>
    <w:rsid w:val="008935E8"/>
    <w:rsid w:val="00893670"/>
    <w:rsid w:val="00893D4C"/>
    <w:rsid w:val="0089468C"/>
    <w:rsid w:val="00894E44"/>
    <w:rsid w:val="00895E04"/>
    <w:rsid w:val="008961A0"/>
    <w:rsid w:val="00897D2E"/>
    <w:rsid w:val="008A0407"/>
    <w:rsid w:val="008A16EC"/>
    <w:rsid w:val="008A179E"/>
    <w:rsid w:val="008A1E72"/>
    <w:rsid w:val="008A2A82"/>
    <w:rsid w:val="008A4ECF"/>
    <w:rsid w:val="008A5737"/>
    <w:rsid w:val="008A5FE8"/>
    <w:rsid w:val="008A6040"/>
    <w:rsid w:val="008A68AA"/>
    <w:rsid w:val="008A7F9E"/>
    <w:rsid w:val="008B0007"/>
    <w:rsid w:val="008B104B"/>
    <w:rsid w:val="008B15D0"/>
    <w:rsid w:val="008B1C29"/>
    <w:rsid w:val="008B3D10"/>
    <w:rsid w:val="008B47C8"/>
    <w:rsid w:val="008B4B34"/>
    <w:rsid w:val="008B4C9E"/>
    <w:rsid w:val="008B5F96"/>
    <w:rsid w:val="008B63B0"/>
    <w:rsid w:val="008B6FCF"/>
    <w:rsid w:val="008C11F7"/>
    <w:rsid w:val="008C15C0"/>
    <w:rsid w:val="008C1A09"/>
    <w:rsid w:val="008C3B84"/>
    <w:rsid w:val="008C4353"/>
    <w:rsid w:val="008C71B1"/>
    <w:rsid w:val="008C71F4"/>
    <w:rsid w:val="008C72AE"/>
    <w:rsid w:val="008D0F0D"/>
    <w:rsid w:val="008D376C"/>
    <w:rsid w:val="008D404B"/>
    <w:rsid w:val="008D6ACC"/>
    <w:rsid w:val="008D7409"/>
    <w:rsid w:val="008D7917"/>
    <w:rsid w:val="008D7D96"/>
    <w:rsid w:val="008E0055"/>
    <w:rsid w:val="008E08F6"/>
    <w:rsid w:val="008E0EDE"/>
    <w:rsid w:val="008E1029"/>
    <w:rsid w:val="008E1D32"/>
    <w:rsid w:val="008E1D8D"/>
    <w:rsid w:val="008E1EBE"/>
    <w:rsid w:val="008E1FAA"/>
    <w:rsid w:val="008E2570"/>
    <w:rsid w:val="008E275C"/>
    <w:rsid w:val="008E2FC6"/>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E39"/>
    <w:rsid w:val="008F289E"/>
    <w:rsid w:val="008F4D1E"/>
    <w:rsid w:val="008F52D2"/>
    <w:rsid w:val="008F5528"/>
    <w:rsid w:val="008F70D9"/>
    <w:rsid w:val="008F714E"/>
    <w:rsid w:val="008F75A7"/>
    <w:rsid w:val="008F79EF"/>
    <w:rsid w:val="008F7EED"/>
    <w:rsid w:val="00900508"/>
    <w:rsid w:val="00901DB0"/>
    <w:rsid w:val="00902865"/>
    <w:rsid w:val="00904337"/>
    <w:rsid w:val="0090665B"/>
    <w:rsid w:val="00906752"/>
    <w:rsid w:val="00906874"/>
    <w:rsid w:val="00906C02"/>
    <w:rsid w:val="00906E5D"/>
    <w:rsid w:val="0091013E"/>
    <w:rsid w:val="00910674"/>
    <w:rsid w:val="009106D9"/>
    <w:rsid w:val="009113D8"/>
    <w:rsid w:val="00911E84"/>
    <w:rsid w:val="00912291"/>
    <w:rsid w:val="009123C9"/>
    <w:rsid w:val="00912596"/>
    <w:rsid w:val="00913A74"/>
    <w:rsid w:val="00913F18"/>
    <w:rsid w:val="00914002"/>
    <w:rsid w:val="0091441E"/>
    <w:rsid w:val="009147BC"/>
    <w:rsid w:val="00914AD8"/>
    <w:rsid w:val="009159A9"/>
    <w:rsid w:val="00915E75"/>
    <w:rsid w:val="00916571"/>
    <w:rsid w:val="00916A6A"/>
    <w:rsid w:val="00916E7C"/>
    <w:rsid w:val="0091785D"/>
    <w:rsid w:val="009179F9"/>
    <w:rsid w:val="009218DF"/>
    <w:rsid w:val="0092191B"/>
    <w:rsid w:val="009219C5"/>
    <w:rsid w:val="009230BC"/>
    <w:rsid w:val="00923A1E"/>
    <w:rsid w:val="00924FDA"/>
    <w:rsid w:val="00926582"/>
    <w:rsid w:val="00926591"/>
    <w:rsid w:val="0092727F"/>
    <w:rsid w:val="0092780F"/>
    <w:rsid w:val="00927C3E"/>
    <w:rsid w:val="00927EF1"/>
    <w:rsid w:val="00930C8E"/>
    <w:rsid w:val="00931814"/>
    <w:rsid w:val="00931F16"/>
    <w:rsid w:val="009324BC"/>
    <w:rsid w:val="0093259D"/>
    <w:rsid w:val="00932717"/>
    <w:rsid w:val="00932744"/>
    <w:rsid w:val="0093430A"/>
    <w:rsid w:val="009345D2"/>
    <w:rsid w:val="00936A44"/>
    <w:rsid w:val="00936FA4"/>
    <w:rsid w:val="00940128"/>
    <w:rsid w:val="009409C2"/>
    <w:rsid w:val="009417EB"/>
    <w:rsid w:val="00941DC0"/>
    <w:rsid w:val="00942CDE"/>
    <w:rsid w:val="00942D0B"/>
    <w:rsid w:val="009436D5"/>
    <w:rsid w:val="0094386E"/>
    <w:rsid w:val="00943B15"/>
    <w:rsid w:val="00943D9E"/>
    <w:rsid w:val="00943DCC"/>
    <w:rsid w:val="00944AE5"/>
    <w:rsid w:val="009468DA"/>
    <w:rsid w:val="00946946"/>
    <w:rsid w:val="00947122"/>
    <w:rsid w:val="009505EE"/>
    <w:rsid w:val="0095091E"/>
    <w:rsid w:val="00954496"/>
    <w:rsid w:val="00955392"/>
    <w:rsid w:val="009568A2"/>
    <w:rsid w:val="009570BE"/>
    <w:rsid w:val="009575F0"/>
    <w:rsid w:val="0095797D"/>
    <w:rsid w:val="0096161E"/>
    <w:rsid w:val="00961EE7"/>
    <w:rsid w:val="00962145"/>
    <w:rsid w:val="00963254"/>
    <w:rsid w:val="00964A8A"/>
    <w:rsid w:val="00965A3E"/>
    <w:rsid w:val="00966434"/>
    <w:rsid w:val="00966815"/>
    <w:rsid w:val="009671F3"/>
    <w:rsid w:val="00970FAE"/>
    <w:rsid w:val="009710C9"/>
    <w:rsid w:val="009710D0"/>
    <w:rsid w:val="00972B88"/>
    <w:rsid w:val="00973432"/>
    <w:rsid w:val="00973732"/>
    <w:rsid w:val="00973C44"/>
    <w:rsid w:val="00974118"/>
    <w:rsid w:val="0097423F"/>
    <w:rsid w:val="00974339"/>
    <w:rsid w:val="00975CFC"/>
    <w:rsid w:val="00976059"/>
    <w:rsid w:val="009763E9"/>
    <w:rsid w:val="00976C85"/>
    <w:rsid w:val="0097715D"/>
    <w:rsid w:val="00977F72"/>
    <w:rsid w:val="00981E9E"/>
    <w:rsid w:val="0098251A"/>
    <w:rsid w:val="00982D4E"/>
    <w:rsid w:val="0098324C"/>
    <w:rsid w:val="00983B94"/>
    <w:rsid w:val="00984236"/>
    <w:rsid w:val="0098482A"/>
    <w:rsid w:val="00984873"/>
    <w:rsid w:val="00985B82"/>
    <w:rsid w:val="00986A0E"/>
    <w:rsid w:val="00986A96"/>
    <w:rsid w:val="00986F81"/>
    <w:rsid w:val="00991624"/>
    <w:rsid w:val="0099166D"/>
    <w:rsid w:val="00991775"/>
    <w:rsid w:val="00991FC7"/>
    <w:rsid w:val="0099317B"/>
    <w:rsid w:val="0099346E"/>
    <w:rsid w:val="00994748"/>
    <w:rsid w:val="0099561E"/>
    <w:rsid w:val="009959F8"/>
    <w:rsid w:val="0099652C"/>
    <w:rsid w:val="00997131"/>
    <w:rsid w:val="009A0129"/>
    <w:rsid w:val="009A02A9"/>
    <w:rsid w:val="009A068E"/>
    <w:rsid w:val="009A08B3"/>
    <w:rsid w:val="009A0C60"/>
    <w:rsid w:val="009A14FF"/>
    <w:rsid w:val="009A1F6D"/>
    <w:rsid w:val="009A2240"/>
    <w:rsid w:val="009A2664"/>
    <w:rsid w:val="009A3337"/>
    <w:rsid w:val="009A34D7"/>
    <w:rsid w:val="009A3B5E"/>
    <w:rsid w:val="009A4732"/>
    <w:rsid w:val="009A592F"/>
    <w:rsid w:val="009A59F8"/>
    <w:rsid w:val="009A5EAC"/>
    <w:rsid w:val="009A61C7"/>
    <w:rsid w:val="009A6255"/>
    <w:rsid w:val="009A6A00"/>
    <w:rsid w:val="009A6C78"/>
    <w:rsid w:val="009A6D96"/>
    <w:rsid w:val="009A6F65"/>
    <w:rsid w:val="009A7656"/>
    <w:rsid w:val="009A7A35"/>
    <w:rsid w:val="009B0D3C"/>
    <w:rsid w:val="009B1351"/>
    <w:rsid w:val="009B1745"/>
    <w:rsid w:val="009B219B"/>
    <w:rsid w:val="009B2D30"/>
    <w:rsid w:val="009B3318"/>
    <w:rsid w:val="009B3A50"/>
    <w:rsid w:val="009B3E57"/>
    <w:rsid w:val="009B4B19"/>
    <w:rsid w:val="009B516C"/>
    <w:rsid w:val="009B5187"/>
    <w:rsid w:val="009B53B2"/>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3F3B"/>
    <w:rsid w:val="009C476B"/>
    <w:rsid w:val="009C66E9"/>
    <w:rsid w:val="009C7944"/>
    <w:rsid w:val="009D03C1"/>
    <w:rsid w:val="009D1487"/>
    <w:rsid w:val="009D1625"/>
    <w:rsid w:val="009D186F"/>
    <w:rsid w:val="009D1F4B"/>
    <w:rsid w:val="009D249E"/>
    <w:rsid w:val="009D2868"/>
    <w:rsid w:val="009D2DD2"/>
    <w:rsid w:val="009D3EC2"/>
    <w:rsid w:val="009D47D5"/>
    <w:rsid w:val="009D49FE"/>
    <w:rsid w:val="009D4B8B"/>
    <w:rsid w:val="009D5650"/>
    <w:rsid w:val="009D5A34"/>
    <w:rsid w:val="009D5BE8"/>
    <w:rsid w:val="009D5F51"/>
    <w:rsid w:val="009D6392"/>
    <w:rsid w:val="009D722B"/>
    <w:rsid w:val="009D747B"/>
    <w:rsid w:val="009E039F"/>
    <w:rsid w:val="009E074A"/>
    <w:rsid w:val="009E16F6"/>
    <w:rsid w:val="009E257A"/>
    <w:rsid w:val="009E3312"/>
    <w:rsid w:val="009E37DF"/>
    <w:rsid w:val="009E394B"/>
    <w:rsid w:val="009E40E8"/>
    <w:rsid w:val="009E43EC"/>
    <w:rsid w:val="009E5CF6"/>
    <w:rsid w:val="009E5E07"/>
    <w:rsid w:val="009E5F24"/>
    <w:rsid w:val="009E6F74"/>
    <w:rsid w:val="009F01DA"/>
    <w:rsid w:val="009F0378"/>
    <w:rsid w:val="009F17EF"/>
    <w:rsid w:val="009F203B"/>
    <w:rsid w:val="009F2120"/>
    <w:rsid w:val="009F3EF0"/>
    <w:rsid w:val="009F41B3"/>
    <w:rsid w:val="009F4E4A"/>
    <w:rsid w:val="009F4EAC"/>
    <w:rsid w:val="009F5BEA"/>
    <w:rsid w:val="009F5EEF"/>
    <w:rsid w:val="009F6888"/>
    <w:rsid w:val="009F74F8"/>
    <w:rsid w:val="009F7AE4"/>
    <w:rsid w:val="00A00E60"/>
    <w:rsid w:val="00A014F7"/>
    <w:rsid w:val="00A018E9"/>
    <w:rsid w:val="00A01E1B"/>
    <w:rsid w:val="00A031C5"/>
    <w:rsid w:val="00A04264"/>
    <w:rsid w:val="00A046E9"/>
    <w:rsid w:val="00A06B46"/>
    <w:rsid w:val="00A06C92"/>
    <w:rsid w:val="00A07037"/>
    <w:rsid w:val="00A07218"/>
    <w:rsid w:val="00A077A8"/>
    <w:rsid w:val="00A07936"/>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3EB5"/>
    <w:rsid w:val="00A24697"/>
    <w:rsid w:val="00A24DA6"/>
    <w:rsid w:val="00A25B1C"/>
    <w:rsid w:val="00A25E09"/>
    <w:rsid w:val="00A269AF"/>
    <w:rsid w:val="00A30BCA"/>
    <w:rsid w:val="00A30C8A"/>
    <w:rsid w:val="00A318E0"/>
    <w:rsid w:val="00A31A4E"/>
    <w:rsid w:val="00A32ACD"/>
    <w:rsid w:val="00A32AD0"/>
    <w:rsid w:val="00A33BFC"/>
    <w:rsid w:val="00A344BB"/>
    <w:rsid w:val="00A346D8"/>
    <w:rsid w:val="00A34A4E"/>
    <w:rsid w:val="00A36012"/>
    <w:rsid w:val="00A37034"/>
    <w:rsid w:val="00A37289"/>
    <w:rsid w:val="00A3744A"/>
    <w:rsid w:val="00A40399"/>
    <w:rsid w:val="00A4063D"/>
    <w:rsid w:val="00A40B2A"/>
    <w:rsid w:val="00A41076"/>
    <w:rsid w:val="00A4146C"/>
    <w:rsid w:val="00A418B5"/>
    <w:rsid w:val="00A41C86"/>
    <w:rsid w:val="00A42DB9"/>
    <w:rsid w:val="00A43FED"/>
    <w:rsid w:val="00A443FF"/>
    <w:rsid w:val="00A4440A"/>
    <w:rsid w:val="00A44CD4"/>
    <w:rsid w:val="00A47AAF"/>
    <w:rsid w:val="00A51A39"/>
    <w:rsid w:val="00A5285F"/>
    <w:rsid w:val="00A52EAC"/>
    <w:rsid w:val="00A53032"/>
    <w:rsid w:val="00A532FF"/>
    <w:rsid w:val="00A53841"/>
    <w:rsid w:val="00A5414B"/>
    <w:rsid w:val="00A54253"/>
    <w:rsid w:val="00A5523C"/>
    <w:rsid w:val="00A55478"/>
    <w:rsid w:val="00A564D3"/>
    <w:rsid w:val="00A56AAD"/>
    <w:rsid w:val="00A600B1"/>
    <w:rsid w:val="00A614EA"/>
    <w:rsid w:val="00A619A6"/>
    <w:rsid w:val="00A6284C"/>
    <w:rsid w:val="00A62BDD"/>
    <w:rsid w:val="00A63456"/>
    <w:rsid w:val="00A634DF"/>
    <w:rsid w:val="00A63F3E"/>
    <w:rsid w:val="00A6449A"/>
    <w:rsid w:val="00A6479E"/>
    <w:rsid w:val="00A64BD4"/>
    <w:rsid w:val="00A651B2"/>
    <w:rsid w:val="00A65DBF"/>
    <w:rsid w:val="00A65F85"/>
    <w:rsid w:val="00A661CC"/>
    <w:rsid w:val="00A665EF"/>
    <w:rsid w:val="00A66FC7"/>
    <w:rsid w:val="00A71361"/>
    <w:rsid w:val="00A717EE"/>
    <w:rsid w:val="00A720CC"/>
    <w:rsid w:val="00A720DD"/>
    <w:rsid w:val="00A7235C"/>
    <w:rsid w:val="00A74E33"/>
    <w:rsid w:val="00A765B2"/>
    <w:rsid w:val="00A809CF"/>
    <w:rsid w:val="00A81104"/>
    <w:rsid w:val="00A81F60"/>
    <w:rsid w:val="00A82175"/>
    <w:rsid w:val="00A8238D"/>
    <w:rsid w:val="00A82553"/>
    <w:rsid w:val="00A82E33"/>
    <w:rsid w:val="00A8303E"/>
    <w:rsid w:val="00A830A2"/>
    <w:rsid w:val="00A83B23"/>
    <w:rsid w:val="00A87065"/>
    <w:rsid w:val="00A87A96"/>
    <w:rsid w:val="00A87C6C"/>
    <w:rsid w:val="00A9070D"/>
    <w:rsid w:val="00A907F1"/>
    <w:rsid w:val="00A91C26"/>
    <w:rsid w:val="00A91D99"/>
    <w:rsid w:val="00A91F17"/>
    <w:rsid w:val="00A9275F"/>
    <w:rsid w:val="00A927F9"/>
    <w:rsid w:val="00A92CB6"/>
    <w:rsid w:val="00A941A9"/>
    <w:rsid w:val="00A94D86"/>
    <w:rsid w:val="00A957D7"/>
    <w:rsid w:val="00A95E34"/>
    <w:rsid w:val="00A95F1F"/>
    <w:rsid w:val="00A9697B"/>
    <w:rsid w:val="00A96A3F"/>
    <w:rsid w:val="00A975B0"/>
    <w:rsid w:val="00AA0B7E"/>
    <w:rsid w:val="00AA161B"/>
    <w:rsid w:val="00AA18FD"/>
    <w:rsid w:val="00AA2E40"/>
    <w:rsid w:val="00AA2FB7"/>
    <w:rsid w:val="00AA2FC2"/>
    <w:rsid w:val="00AA3446"/>
    <w:rsid w:val="00AA3563"/>
    <w:rsid w:val="00AA5A9E"/>
    <w:rsid w:val="00AA5BE9"/>
    <w:rsid w:val="00AA6484"/>
    <w:rsid w:val="00AA6869"/>
    <w:rsid w:val="00AA6FEC"/>
    <w:rsid w:val="00AA7AF6"/>
    <w:rsid w:val="00AB1B9E"/>
    <w:rsid w:val="00AB1F77"/>
    <w:rsid w:val="00AB267C"/>
    <w:rsid w:val="00AB2CC5"/>
    <w:rsid w:val="00AB2EE3"/>
    <w:rsid w:val="00AB3882"/>
    <w:rsid w:val="00AB3D96"/>
    <w:rsid w:val="00AB4471"/>
    <w:rsid w:val="00AB515B"/>
    <w:rsid w:val="00AB6266"/>
    <w:rsid w:val="00AB63FF"/>
    <w:rsid w:val="00AB68B5"/>
    <w:rsid w:val="00AB6F85"/>
    <w:rsid w:val="00AB7109"/>
    <w:rsid w:val="00AB76AE"/>
    <w:rsid w:val="00AC0EC8"/>
    <w:rsid w:val="00AC1609"/>
    <w:rsid w:val="00AC1B3A"/>
    <w:rsid w:val="00AC1CD1"/>
    <w:rsid w:val="00AC1DDF"/>
    <w:rsid w:val="00AC27D9"/>
    <w:rsid w:val="00AC3CE8"/>
    <w:rsid w:val="00AC419F"/>
    <w:rsid w:val="00AC469D"/>
    <w:rsid w:val="00AC4E84"/>
    <w:rsid w:val="00AC5BCB"/>
    <w:rsid w:val="00AC6122"/>
    <w:rsid w:val="00AC6CA4"/>
    <w:rsid w:val="00AC774A"/>
    <w:rsid w:val="00AD02A9"/>
    <w:rsid w:val="00AD02B7"/>
    <w:rsid w:val="00AD0694"/>
    <w:rsid w:val="00AD0A66"/>
    <w:rsid w:val="00AD11FA"/>
    <w:rsid w:val="00AD3254"/>
    <w:rsid w:val="00AD3797"/>
    <w:rsid w:val="00AD3B35"/>
    <w:rsid w:val="00AD4402"/>
    <w:rsid w:val="00AD481B"/>
    <w:rsid w:val="00AD4820"/>
    <w:rsid w:val="00AD4C02"/>
    <w:rsid w:val="00AD5362"/>
    <w:rsid w:val="00AD5C51"/>
    <w:rsid w:val="00AD5E13"/>
    <w:rsid w:val="00AD70CB"/>
    <w:rsid w:val="00AE0601"/>
    <w:rsid w:val="00AE0900"/>
    <w:rsid w:val="00AE0F33"/>
    <w:rsid w:val="00AE1F3D"/>
    <w:rsid w:val="00AE2232"/>
    <w:rsid w:val="00AE34A6"/>
    <w:rsid w:val="00AE3C6E"/>
    <w:rsid w:val="00AE3CB9"/>
    <w:rsid w:val="00AE46CB"/>
    <w:rsid w:val="00AE5336"/>
    <w:rsid w:val="00AE5897"/>
    <w:rsid w:val="00AE58AB"/>
    <w:rsid w:val="00AE5E77"/>
    <w:rsid w:val="00AE6F53"/>
    <w:rsid w:val="00AE7D8B"/>
    <w:rsid w:val="00AE7E1A"/>
    <w:rsid w:val="00AF05EB"/>
    <w:rsid w:val="00AF107A"/>
    <w:rsid w:val="00AF1186"/>
    <w:rsid w:val="00AF1D5C"/>
    <w:rsid w:val="00AF205B"/>
    <w:rsid w:val="00AF227D"/>
    <w:rsid w:val="00AF27C5"/>
    <w:rsid w:val="00AF3575"/>
    <w:rsid w:val="00AF3818"/>
    <w:rsid w:val="00AF41E2"/>
    <w:rsid w:val="00AF568B"/>
    <w:rsid w:val="00AF6476"/>
    <w:rsid w:val="00AF759F"/>
    <w:rsid w:val="00B00532"/>
    <w:rsid w:val="00B00F2B"/>
    <w:rsid w:val="00B01762"/>
    <w:rsid w:val="00B01CB4"/>
    <w:rsid w:val="00B031C8"/>
    <w:rsid w:val="00B044F7"/>
    <w:rsid w:val="00B061CA"/>
    <w:rsid w:val="00B074B7"/>
    <w:rsid w:val="00B07A49"/>
    <w:rsid w:val="00B07B94"/>
    <w:rsid w:val="00B10908"/>
    <w:rsid w:val="00B11162"/>
    <w:rsid w:val="00B111CD"/>
    <w:rsid w:val="00B11F29"/>
    <w:rsid w:val="00B12F08"/>
    <w:rsid w:val="00B130DF"/>
    <w:rsid w:val="00B13614"/>
    <w:rsid w:val="00B13DF4"/>
    <w:rsid w:val="00B1495D"/>
    <w:rsid w:val="00B1574E"/>
    <w:rsid w:val="00B16F15"/>
    <w:rsid w:val="00B1729A"/>
    <w:rsid w:val="00B177A3"/>
    <w:rsid w:val="00B20A0C"/>
    <w:rsid w:val="00B21E70"/>
    <w:rsid w:val="00B22166"/>
    <w:rsid w:val="00B222CB"/>
    <w:rsid w:val="00B2354C"/>
    <w:rsid w:val="00B23C63"/>
    <w:rsid w:val="00B25033"/>
    <w:rsid w:val="00B25806"/>
    <w:rsid w:val="00B301BA"/>
    <w:rsid w:val="00B30ADC"/>
    <w:rsid w:val="00B30BB7"/>
    <w:rsid w:val="00B31BF7"/>
    <w:rsid w:val="00B31D98"/>
    <w:rsid w:val="00B32851"/>
    <w:rsid w:val="00B33506"/>
    <w:rsid w:val="00B33F46"/>
    <w:rsid w:val="00B357F9"/>
    <w:rsid w:val="00B35A6F"/>
    <w:rsid w:val="00B3646D"/>
    <w:rsid w:val="00B36725"/>
    <w:rsid w:val="00B37946"/>
    <w:rsid w:val="00B401EC"/>
    <w:rsid w:val="00B40D81"/>
    <w:rsid w:val="00B414ED"/>
    <w:rsid w:val="00B42504"/>
    <w:rsid w:val="00B425CD"/>
    <w:rsid w:val="00B43213"/>
    <w:rsid w:val="00B44E1C"/>
    <w:rsid w:val="00B450D6"/>
    <w:rsid w:val="00B4520B"/>
    <w:rsid w:val="00B45B5D"/>
    <w:rsid w:val="00B46D13"/>
    <w:rsid w:val="00B477E3"/>
    <w:rsid w:val="00B50405"/>
    <w:rsid w:val="00B50B09"/>
    <w:rsid w:val="00B50D9D"/>
    <w:rsid w:val="00B50FEB"/>
    <w:rsid w:val="00B51045"/>
    <w:rsid w:val="00B5112E"/>
    <w:rsid w:val="00B51496"/>
    <w:rsid w:val="00B514C4"/>
    <w:rsid w:val="00B5291C"/>
    <w:rsid w:val="00B52D4C"/>
    <w:rsid w:val="00B54427"/>
    <w:rsid w:val="00B556CB"/>
    <w:rsid w:val="00B55DC1"/>
    <w:rsid w:val="00B56C37"/>
    <w:rsid w:val="00B56F5C"/>
    <w:rsid w:val="00B609AC"/>
    <w:rsid w:val="00B60CBA"/>
    <w:rsid w:val="00B621F6"/>
    <w:rsid w:val="00B6224F"/>
    <w:rsid w:val="00B633F3"/>
    <w:rsid w:val="00B6342A"/>
    <w:rsid w:val="00B634DE"/>
    <w:rsid w:val="00B653A2"/>
    <w:rsid w:val="00B662B0"/>
    <w:rsid w:val="00B67563"/>
    <w:rsid w:val="00B70669"/>
    <w:rsid w:val="00B71B93"/>
    <w:rsid w:val="00B724CB"/>
    <w:rsid w:val="00B72818"/>
    <w:rsid w:val="00B7346F"/>
    <w:rsid w:val="00B73505"/>
    <w:rsid w:val="00B741B8"/>
    <w:rsid w:val="00B74614"/>
    <w:rsid w:val="00B74744"/>
    <w:rsid w:val="00B74754"/>
    <w:rsid w:val="00B747F5"/>
    <w:rsid w:val="00B74BDC"/>
    <w:rsid w:val="00B75D78"/>
    <w:rsid w:val="00B75F4F"/>
    <w:rsid w:val="00B771F2"/>
    <w:rsid w:val="00B776CB"/>
    <w:rsid w:val="00B803EF"/>
    <w:rsid w:val="00B80ABD"/>
    <w:rsid w:val="00B810D8"/>
    <w:rsid w:val="00B8110B"/>
    <w:rsid w:val="00B8202E"/>
    <w:rsid w:val="00B82305"/>
    <w:rsid w:val="00B85209"/>
    <w:rsid w:val="00B85824"/>
    <w:rsid w:val="00B85FD3"/>
    <w:rsid w:val="00B86135"/>
    <w:rsid w:val="00B8755D"/>
    <w:rsid w:val="00B9003B"/>
    <w:rsid w:val="00B9079A"/>
    <w:rsid w:val="00B913F5"/>
    <w:rsid w:val="00B925D1"/>
    <w:rsid w:val="00B9318C"/>
    <w:rsid w:val="00B93738"/>
    <w:rsid w:val="00B937F1"/>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6B05"/>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77C1"/>
    <w:rsid w:val="00BB7FD5"/>
    <w:rsid w:val="00BC068D"/>
    <w:rsid w:val="00BC07A7"/>
    <w:rsid w:val="00BC0D54"/>
    <w:rsid w:val="00BC15C8"/>
    <w:rsid w:val="00BC1713"/>
    <w:rsid w:val="00BC1D8A"/>
    <w:rsid w:val="00BC1F6F"/>
    <w:rsid w:val="00BC2698"/>
    <w:rsid w:val="00BC26D0"/>
    <w:rsid w:val="00BC31EC"/>
    <w:rsid w:val="00BC4769"/>
    <w:rsid w:val="00BC4C21"/>
    <w:rsid w:val="00BC6520"/>
    <w:rsid w:val="00BD0EAE"/>
    <w:rsid w:val="00BD1937"/>
    <w:rsid w:val="00BD2079"/>
    <w:rsid w:val="00BD2E77"/>
    <w:rsid w:val="00BD3548"/>
    <w:rsid w:val="00BD4045"/>
    <w:rsid w:val="00BD46B6"/>
    <w:rsid w:val="00BD4CDB"/>
    <w:rsid w:val="00BD64AB"/>
    <w:rsid w:val="00BD6A29"/>
    <w:rsid w:val="00BD7235"/>
    <w:rsid w:val="00BE0067"/>
    <w:rsid w:val="00BE0AC0"/>
    <w:rsid w:val="00BE0BD6"/>
    <w:rsid w:val="00BE1AE4"/>
    <w:rsid w:val="00BE1EF1"/>
    <w:rsid w:val="00BE1F01"/>
    <w:rsid w:val="00BE2155"/>
    <w:rsid w:val="00BE2522"/>
    <w:rsid w:val="00BE354F"/>
    <w:rsid w:val="00BE372C"/>
    <w:rsid w:val="00BE3A19"/>
    <w:rsid w:val="00BE3A6C"/>
    <w:rsid w:val="00BE5239"/>
    <w:rsid w:val="00BE68A0"/>
    <w:rsid w:val="00BE6970"/>
    <w:rsid w:val="00BE6BB9"/>
    <w:rsid w:val="00BE79B6"/>
    <w:rsid w:val="00BE7AF5"/>
    <w:rsid w:val="00BF0F81"/>
    <w:rsid w:val="00BF1FEB"/>
    <w:rsid w:val="00BF4F52"/>
    <w:rsid w:val="00BF5F15"/>
    <w:rsid w:val="00BF66DC"/>
    <w:rsid w:val="00BF6EEC"/>
    <w:rsid w:val="00BF70C1"/>
    <w:rsid w:val="00BF79A3"/>
    <w:rsid w:val="00BF7E55"/>
    <w:rsid w:val="00C004D9"/>
    <w:rsid w:val="00C02521"/>
    <w:rsid w:val="00C03342"/>
    <w:rsid w:val="00C038FE"/>
    <w:rsid w:val="00C03CEB"/>
    <w:rsid w:val="00C040D6"/>
    <w:rsid w:val="00C04908"/>
    <w:rsid w:val="00C05397"/>
    <w:rsid w:val="00C053AA"/>
    <w:rsid w:val="00C05CEB"/>
    <w:rsid w:val="00C06629"/>
    <w:rsid w:val="00C0702B"/>
    <w:rsid w:val="00C07CF6"/>
    <w:rsid w:val="00C1039C"/>
    <w:rsid w:val="00C107B9"/>
    <w:rsid w:val="00C10AEE"/>
    <w:rsid w:val="00C12BBD"/>
    <w:rsid w:val="00C12CCF"/>
    <w:rsid w:val="00C13AAA"/>
    <w:rsid w:val="00C13DBB"/>
    <w:rsid w:val="00C1416B"/>
    <w:rsid w:val="00C14AE2"/>
    <w:rsid w:val="00C14D32"/>
    <w:rsid w:val="00C14DEB"/>
    <w:rsid w:val="00C14E4C"/>
    <w:rsid w:val="00C15FEF"/>
    <w:rsid w:val="00C1622C"/>
    <w:rsid w:val="00C16456"/>
    <w:rsid w:val="00C201E5"/>
    <w:rsid w:val="00C21EBF"/>
    <w:rsid w:val="00C23810"/>
    <w:rsid w:val="00C23AD6"/>
    <w:rsid w:val="00C25DC5"/>
    <w:rsid w:val="00C26FE5"/>
    <w:rsid w:val="00C27123"/>
    <w:rsid w:val="00C27484"/>
    <w:rsid w:val="00C27F6D"/>
    <w:rsid w:val="00C306E2"/>
    <w:rsid w:val="00C30CBF"/>
    <w:rsid w:val="00C31216"/>
    <w:rsid w:val="00C312A9"/>
    <w:rsid w:val="00C31DB3"/>
    <w:rsid w:val="00C3288A"/>
    <w:rsid w:val="00C3304E"/>
    <w:rsid w:val="00C337D3"/>
    <w:rsid w:val="00C33C34"/>
    <w:rsid w:val="00C33C6C"/>
    <w:rsid w:val="00C356A1"/>
    <w:rsid w:val="00C35B52"/>
    <w:rsid w:val="00C36876"/>
    <w:rsid w:val="00C370F5"/>
    <w:rsid w:val="00C37224"/>
    <w:rsid w:val="00C3726F"/>
    <w:rsid w:val="00C3789B"/>
    <w:rsid w:val="00C402A4"/>
    <w:rsid w:val="00C40831"/>
    <w:rsid w:val="00C40E4A"/>
    <w:rsid w:val="00C4170D"/>
    <w:rsid w:val="00C41935"/>
    <w:rsid w:val="00C423B3"/>
    <w:rsid w:val="00C428A1"/>
    <w:rsid w:val="00C42BED"/>
    <w:rsid w:val="00C44DA7"/>
    <w:rsid w:val="00C44F25"/>
    <w:rsid w:val="00C45BCE"/>
    <w:rsid w:val="00C465E7"/>
    <w:rsid w:val="00C4683E"/>
    <w:rsid w:val="00C46DA3"/>
    <w:rsid w:val="00C471C1"/>
    <w:rsid w:val="00C47A7B"/>
    <w:rsid w:val="00C50846"/>
    <w:rsid w:val="00C50922"/>
    <w:rsid w:val="00C514BE"/>
    <w:rsid w:val="00C51615"/>
    <w:rsid w:val="00C520AC"/>
    <w:rsid w:val="00C52333"/>
    <w:rsid w:val="00C52818"/>
    <w:rsid w:val="00C52997"/>
    <w:rsid w:val="00C52E0E"/>
    <w:rsid w:val="00C531CD"/>
    <w:rsid w:val="00C53D0C"/>
    <w:rsid w:val="00C554EC"/>
    <w:rsid w:val="00C55B87"/>
    <w:rsid w:val="00C56898"/>
    <w:rsid w:val="00C609B9"/>
    <w:rsid w:val="00C61D47"/>
    <w:rsid w:val="00C61FC6"/>
    <w:rsid w:val="00C62417"/>
    <w:rsid w:val="00C6295E"/>
    <w:rsid w:val="00C63A2E"/>
    <w:rsid w:val="00C6455C"/>
    <w:rsid w:val="00C64DF2"/>
    <w:rsid w:val="00C65865"/>
    <w:rsid w:val="00C65E78"/>
    <w:rsid w:val="00C66C50"/>
    <w:rsid w:val="00C677F6"/>
    <w:rsid w:val="00C6790E"/>
    <w:rsid w:val="00C701C0"/>
    <w:rsid w:val="00C70A5C"/>
    <w:rsid w:val="00C70EFC"/>
    <w:rsid w:val="00C713A0"/>
    <w:rsid w:val="00C716BE"/>
    <w:rsid w:val="00C71F24"/>
    <w:rsid w:val="00C7219A"/>
    <w:rsid w:val="00C728F5"/>
    <w:rsid w:val="00C72B56"/>
    <w:rsid w:val="00C72CCF"/>
    <w:rsid w:val="00C72D13"/>
    <w:rsid w:val="00C72D1F"/>
    <w:rsid w:val="00C73914"/>
    <w:rsid w:val="00C73FAB"/>
    <w:rsid w:val="00C74E4C"/>
    <w:rsid w:val="00C75913"/>
    <w:rsid w:val="00C75940"/>
    <w:rsid w:val="00C759FC"/>
    <w:rsid w:val="00C7796B"/>
    <w:rsid w:val="00C77B36"/>
    <w:rsid w:val="00C815A4"/>
    <w:rsid w:val="00C81A8C"/>
    <w:rsid w:val="00C82C05"/>
    <w:rsid w:val="00C83733"/>
    <w:rsid w:val="00C841DA"/>
    <w:rsid w:val="00C84357"/>
    <w:rsid w:val="00C84626"/>
    <w:rsid w:val="00C8535B"/>
    <w:rsid w:val="00C85532"/>
    <w:rsid w:val="00C8580B"/>
    <w:rsid w:val="00C85EA0"/>
    <w:rsid w:val="00C86135"/>
    <w:rsid w:val="00C901AD"/>
    <w:rsid w:val="00C90BF6"/>
    <w:rsid w:val="00C91147"/>
    <w:rsid w:val="00C9159E"/>
    <w:rsid w:val="00C9198E"/>
    <w:rsid w:val="00C91D1B"/>
    <w:rsid w:val="00C92D7D"/>
    <w:rsid w:val="00C93647"/>
    <w:rsid w:val="00C93827"/>
    <w:rsid w:val="00C93A67"/>
    <w:rsid w:val="00C93E8D"/>
    <w:rsid w:val="00C94CA4"/>
    <w:rsid w:val="00C953FF"/>
    <w:rsid w:val="00C9586F"/>
    <w:rsid w:val="00C95C05"/>
    <w:rsid w:val="00C9679D"/>
    <w:rsid w:val="00C96848"/>
    <w:rsid w:val="00C974B5"/>
    <w:rsid w:val="00C97A1F"/>
    <w:rsid w:val="00CA0861"/>
    <w:rsid w:val="00CA109D"/>
    <w:rsid w:val="00CA2F42"/>
    <w:rsid w:val="00CA3D75"/>
    <w:rsid w:val="00CA3D7E"/>
    <w:rsid w:val="00CA43D7"/>
    <w:rsid w:val="00CA44FB"/>
    <w:rsid w:val="00CA4CB9"/>
    <w:rsid w:val="00CA585F"/>
    <w:rsid w:val="00CA5C9C"/>
    <w:rsid w:val="00CA60D9"/>
    <w:rsid w:val="00CA7FAD"/>
    <w:rsid w:val="00CB0305"/>
    <w:rsid w:val="00CB22CB"/>
    <w:rsid w:val="00CB345F"/>
    <w:rsid w:val="00CB36E0"/>
    <w:rsid w:val="00CB4763"/>
    <w:rsid w:val="00CB4D98"/>
    <w:rsid w:val="00CB5875"/>
    <w:rsid w:val="00CC06AE"/>
    <w:rsid w:val="00CC0D86"/>
    <w:rsid w:val="00CC15DC"/>
    <w:rsid w:val="00CC2164"/>
    <w:rsid w:val="00CC31D2"/>
    <w:rsid w:val="00CC4994"/>
    <w:rsid w:val="00CC4CBF"/>
    <w:rsid w:val="00CC50CE"/>
    <w:rsid w:val="00CC538D"/>
    <w:rsid w:val="00CC63FB"/>
    <w:rsid w:val="00CC6764"/>
    <w:rsid w:val="00CC67E4"/>
    <w:rsid w:val="00CC6C19"/>
    <w:rsid w:val="00CC6D14"/>
    <w:rsid w:val="00CC76F6"/>
    <w:rsid w:val="00CC7C30"/>
    <w:rsid w:val="00CD062A"/>
    <w:rsid w:val="00CD0633"/>
    <w:rsid w:val="00CD1F41"/>
    <w:rsid w:val="00CD2E07"/>
    <w:rsid w:val="00CD362F"/>
    <w:rsid w:val="00CD44AB"/>
    <w:rsid w:val="00CD4E65"/>
    <w:rsid w:val="00CD53DA"/>
    <w:rsid w:val="00CD5A35"/>
    <w:rsid w:val="00CE1BEA"/>
    <w:rsid w:val="00CE1E66"/>
    <w:rsid w:val="00CE24E3"/>
    <w:rsid w:val="00CE27CD"/>
    <w:rsid w:val="00CE3B13"/>
    <w:rsid w:val="00CE42DE"/>
    <w:rsid w:val="00CE46C8"/>
    <w:rsid w:val="00CE4744"/>
    <w:rsid w:val="00CE47DC"/>
    <w:rsid w:val="00CE4EE0"/>
    <w:rsid w:val="00CE605B"/>
    <w:rsid w:val="00CE61C9"/>
    <w:rsid w:val="00CE66A2"/>
    <w:rsid w:val="00CE6941"/>
    <w:rsid w:val="00CE6EDC"/>
    <w:rsid w:val="00CE6F95"/>
    <w:rsid w:val="00CE7127"/>
    <w:rsid w:val="00CE7441"/>
    <w:rsid w:val="00CE7AE2"/>
    <w:rsid w:val="00CF0AD0"/>
    <w:rsid w:val="00CF0F48"/>
    <w:rsid w:val="00CF1367"/>
    <w:rsid w:val="00CF15AD"/>
    <w:rsid w:val="00CF16B9"/>
    <w:rsid w:val="00CF2807"/>
    <w:rsid w:val="00CF39B9"/>
    <w:rsid w:val="00CF3AD8"/>
    <w:rsid w:val="00CF3B06"/>
    <w:rsid w:val="00CF48A6"/>
    <w:rsid w:val="00CF5833"/>
    <w:rsid w:val="00CF6023"/>
    <w:rsid w:val="00CF71DC"/>
    <w:rsid w:val="00CF7FC1"/>
    <w:rsid w:val="00D00537"/>
    <w:rsid w:val="00D0073D"/>
    <w:rsid w:val="00D0094B"/>
    <w:rsid w:val="00D00F4C"/>
    <w:rsid w:val="00D0108C"/>
    <w:rsid w:val="00D01CA4"/>
    <w:rsid w:val="00D02B73"/>
    <w:rsid w:val="00D04114"/>
    <w:rsid w:val="00D04133"/>
    <w:rsid w:val="00D0420B"/>
    <w:rsid w:val="00D049EE"/>
    <w:rsid w:val="00D05486"/>
    <w:rsid w:val="00D05B43"/>
    <w:rsid w:val="00D065D8"/>
    <w:rsid w:val="00D06631"/>
    <w:rsid w:val="00D0682A"/>
    <w:rsid w:val="00D0693B"/>
    <w:rsid w:val="00D07282"/>
    <w:rsid w:val="00D1054F"/>
    <w:rsid w:val="00D107E6"/>
    <w:rsid w:val="00D10C6D"/>
    <w:rsid w:val="00D10F2A"/>
    <w:rsid w:val="00D1215A"/>
    <w:rsid w:val="00D12D68"/>
    <w:rsid w:val="00D131AD"/>
    <w:rsid w:val="00D143B3"/>
    <w:rsid w:val="00D16665"/>
    <w:rsid w:val="00D16CF4"/>
    <w:rsid w:val="00D17059"/>
    <w:rsid w:val="00D17401"/>
    <w:rsid w:val="00D1796B"/>
    <w:rsid w:val="00D20079"/>
    <w:rsid w:val="00D20572"/>
    <w:rsid w:val="00D2076F"/>
    <w:rsid w:val="00D20BAC"/>
    <w:rsid w:val="00D210FF"/>
    <w:rsid w:val="00D216F8"/>
    <w:rsid w:val="00D21E17"/>
    <w:rsid w:val="00D2355B"/>
    <w:rsid w:val="00D23572"/>
    <w:rsid w:val="00D240C6"/>
    <w:rsid w:val="00D24355"/>
    <w:rsid w:val="00D246F3"/>
    <w:rsid w:val="00D24A62"/>
    <w:rsid w:val="00D25727"/>
    <w:rsid w:val="00D25DAF"/>
    <w:rsid w:val="00D269DE"/>
    <w:rsid w:val="00D26CF4"/>
    <w:rsid w:val="00D3174F"/>
    <w:rsid w:val="00D321B1"/>
    <w:rsid w:val="00D32B92"/>
    <w:rsid w:val="00D32EE0"/>
    <w:rsid w:val="00D33E25"/>
    <w:rsid w:val="00D34098"/>
    <w:rsid w:val="00D344E7"/>
    <w:rsid w:val="00D34520"/>
    <w:rsid w:val="00D35205"/>
    <w:rsid w:val="00D35D16"/>
    <w:rsid w:val="00D35F02"/>
    <w:rsid w:val="00D3662A"/>
    <w:rsid w:val="00D36868"/>
    <w:rsid w:val="00D36A1A"/>
    <w:rsid w:val="00D36A3E"/>
    <w:rsid w:val="00D41761"/>
    <w:rsid w:val="00D41EE2"/>
    <w:rsid w:val="00D42450"/>
    <w:rsid w:val="00D427B3"/>
    <w:rsid w:val="00D428E7"/>
    <w:rsid w:val="00D4295B"/>
    <w:rsid w:val="00D42AAD"/>
    <w:rsid w:val="00D42C55"/>
    <w:rsid w:val="00D43377"/>
    <w:rsid w:val="00D43C24"/>
    <w:rsid w:val="00D45165"/>
    <w:rsid w:val="00D46ABE"/>
    <w:rsid w:val="00D46B29"/>
    <w:rsid w:val="00D46F6B"/>
    <w:rsid w:val="00D470DE"/>
    <w:rsid w:val="00D47417"/>
    <w:rsid w:val="00D476AC"/>
    <w:rsid w:val="00D47D6D"/>
    <w:rsid w:val="00D501AD"/>
    <w:rsid w:val="00D5092B"/>
    <w:rsid w:val="00D50EE7"/>
    <w:rsid w:val="00D525F6"/>
    <w:rsid w:val="00D5289F"/>
    <w:rsid w:val="00D55BBF"/>
    <w:rsid w:val="00D55EAA"/>
    <w:rsid w:val="00D56782"/>
    <w:rsid w:val="00D56EC4"/>
    <w:rsid w:val="00D571CD"/>
    <w:rsid w:val="00D57BE1"/>
    <w:rsid w:val="00D608C2"/>
    <w:rsid w:val="00D614C9"/>
    <w:rsid w:val="00D615C5"/>
    <w:rsid w:val="00D6241C"/>
    <w:rsid w:val="00D62834"/>
    <w:rsid w:val="00D6386F"/>
    <w:rsid w:val="00D6399A"/>
    <w:rsid w:val="00D640FD"/>
    <w:rsid w:val="00D644F0"/>
    <w:rsid w:val="00D650B1"/>
    <w:rsid w:val="00D65C49"/>
    <w:rsid w:val="00D65D19"/>
    <w:rsid w:val="00D66E71"/>
    <w:rsid w:val="00D67257"/>
    <w:rsid w:val="00D67798"/>
    <w:rsid w:val="00D67AF0"/>
    <w:rsid w:val="00D67E26"/>
    <w:rsid w:val="00D67E6A"/>
    <w:rsid w:val="00D711C9"/>
    <w:rsid w:val="00D71D5D"/>
    <w:rsid w:val="00D720C8"/>
    <w:rsid w:val="00D74365"/>
    <w:rsid w:val="00D7534E"/>
    <w:rsid w:val="00D773EC"/>
    <w:rsid w:val="00D7B377"/>
    <w:rsid w:val="00D80056"/>
    <w:rsid w:val="00D80317"/>
    <w:rsid w:val="00D80A2F"/>
    <w:rsid w:val="00D811D5"/>
    <w:rsid w:val="00D815A2"/>
    <w:rsid w:val="00D8171D"/>
    <w:rsid w:val="00D81D44"/>
    <w:rsid w:val="00D81EF5"/>
    <w:rsid w:val="00D825A3"/>
    <w:rsid w:val="00D82C6F"/>
    <w:rsid w:val="00D833C7"/>
    <w:rsid w:val="00D83CD3"/>
    <w:rsid w:val="00D84C82"/>
    <w:rsid w:val="00D85052"/>
    <w:rsid w:val="00D87295"/>
    <w:rsid w:val="00D87307"/>
    <w:rsid w:val="00D8771F"/>
    <w:rsid w:val="00D87AAA"/>
    <w:rsid w:val="00D90185"/>
    <w:rsid w:val="00D919C1"/>
    <w:rsid w:val="00D9246C"/>
    <w:rsid w:val="00D9249F"/>
    <w:rsid w:val="00D9480B"/>
    <w:rsid w:val="00D94B4B"/>
    <w:rsid w:val="00D94C63"/>
    <w:rsid w:val="00D963B3"/>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CAB"/>
    <w:rsid w:val="00DA6D9B"/>
    <w:rsid w:val="00DA7099"/>
    <w:rsid w:val="00DA720D"/>
    <w:rsid w:val="00DB01FA"/>
    <w:rsid w:val="00DB04C3"/>
    <w:rsid w:val="00DB0922"/>
    <w:rsid w:val="00DB15CE"/>
    <w:rsid w:val="00DB24AA"/>
    <w:rsid w:val="00DB2B2F"/>
    <w:rsid w:val="00DB330F"/>
    <w:rsid w:val="00DB3D30"/>
    <w:rsid w:val="00DB4092"/>
    <w:rsid w:val="00DB4C0F"/>
    <w:rsid w:val="00DB5456"/>
    <w:rsid w:val="00DB5CF2"/>
    <w:rsid w:val="00DC0337"/>
    <w:rsid w:val="00DC0795"/>
    <w:rsid w:val="00DC0AD1"/>
    <w:rsid w:val="00DC0CDF"/>
    <w:rsid w:val="00DC14EB"/>
    <w:rsid w:val="00DC1BBB"/>
    <w:rsid w:val="00DC3322"/>
    <w:rsid w:val="00DC417F"/>
    <w:rsid w:val="00DC5CC2"/>
    <w:rsid w:val="00DC639F"/>
    <w:rsid w:val="00DC682B"/>
    <w:rsid w:val="00DC6DDE"/>
    <w:rsid w:val="00DC7235"/>
    <w:rsid w:val="00DC7353"/>
    <w:rsid w:val="00DC76F1"/>
    <w:rsid w:val="00DC7D36"/>
    <w:rsid w:val="00DD1977"/>
    <w:rsid w:val="00DD27FB"/>
    <w:rsid w:val="00DD2BB6"/>
    <w:rsid w:val="00DD37FD"/>
    <w:rsid w:val="00DD3F80"/>
    <w:rsid w:val="00DD41EC"/>
    <w:rsid w:val="00DD4352"/>
    <w:rsid w:val="00DD51BD"/>
    <w:rsid w:val="00DD5C4C"/>
    <w:rsid w:val="00DD5CF7"/>
    <w:rsid w:val="00DD6034"/>
    <w:rsid w:val="00DD6041"/>
    <w:rsid w:val="00DD75DA"/>
    <w:rsid w:val="00DD7BD6"/>
    <w:rsid w:val="00DD7CC6"/>
    <w:rsid w:val="00DE0103"/>
    <w:rsid w:val="00DE0374"/>
    <w:rsid w:val="00DE0422"/>
    <w:rsid w:val="00DE158B"/>
    <w:rsid w:val="00DE1BF0"/>
    <w:rsid w:val="00DE24D5"/>
    <w:rsid w:val="00DE28A2"/>
    <w:rsid w:val="00DE2A39"/>
    <w:rsid w:val="00DE2FC7"/>
    <w:rsid w:val="00DE301A"/>
    <w:rsid w:val="00DE361D"/>
    <w:rsid w:val="00DE4553"/>
    <w:rsid w:val="00DE4BD0"/>
    <w:rsid w:val="00DE4BF4"/>
    <w:rsid w:val="00DE5B3D"/>
    <w:rsid w:val="00DE5C36"/>
    <w:rsid w:val="00DE7516"/>
    <w:rsid w:val="00DF0BF9"/>
    <w:rsid w:val="00DF26D6"/>
    <w:rsid w:val="00DF2C04"/>
    <w:rsid w:val="00DF3D5A"/>
    <w:rsid w:val="00DF4664"/>
    <w:rsid w:val="00DF4A9F"/>
    <w:rsid w:val="00DF4D99"/>
    <w:rsid w:val="00DF6234"/>
    <w:rsid w:val="00DF69CC"/>
    <w:rsid w:val="00DF75AD"/>
    <w:rsid w:val="00DF7C82"/>
    <w:rsid w:val="00E00B3E"/>
    <w:rsid w:val="00E01A62"/>
    <w:rsid w:val="00E02B18"/>
    <w:rsid w:val="00E02DC1"/>
    <w:rsid w:val="00E038DB"/>
    <w:rsid w:val="00E049FF"/>
    <w:rsid w:val="00E04C48"/>
    <w:rsid w:val="00E058B1"/>
    <w:rsid w:val="00E06250"/>
    <w:rsid w:val="00E06668"/>
    <w:rsid w:val="00E06967"/>
    <w:rsid w:val="00E10200"/>
    <w:rsid w:val="00E11BB7"/>
    <w:rsid w:val="00E11E11"/>
    <w:rsid w:val="00E123B3"/>
    <w:rsid w:val="00E13B89"/>
    <w:rsid w:val="00E13CB4"/>
    <w:rsid w:val="00E1471D"/>
    <w:rsid w:val="00E150BE"/>
    <w:rsid w:val="00E1528E"/>
    <w:rsid w:val="00E15B8A"/>
    <w:rsid w:val="00E16941"/>
    <w:rsid w:val="00E17363"/>
    <w:rsid w:val="00E20037"/>
    <w:rsid w:val="00E23185"/>
    <w:rsid w:val="00E23CEC"/>
    <w:rsid w:val="00E23FA9"/>
    <w:rsid w:val="00E2473F"/>
    <w:rsid w:val="00E24A29"/>
    <w:rsid w:val="00E25346"/>
    <w:rsid w:val="00E258C1"/>
    <w:rsid w:val="00E25B39"/>
    <w:rsid w:val="00E26EB4"/>
    <w:rsid w:val="00E27137"/>
    <w:rsid w:val="00E30344"/>
    <w:rsid w:val="00E30FC7"/>
    <w:rsid w:val="00E34B89"/>
    <w:rsid w:val="00E352A8"/>
    <w:rsid w:val="00E35923"/>
    <w:rsid w:val="00E36EFF"/>
    <w:rsid w:val="00E3707E"/>
    <w:rsid w:val="00E37612"/>
    <w:rsid w:val="00E41A78"/>
    <w:rsid w:val="00E421B0"/>
    <w:rsid w:val="00E4384C"/>
    <w:rsid w:val="00E44FB1"/>
    <w:rsid w:val="00E45081"/>
    <w:rsid w:val="00E457C2"/>
    <w:rsid w:val="00E46B20"/>
    <w:rsid w:val="00E47479"/>
    <w:rsid w:val="00E50058"/>
    <w:rsid w:val="00E503A8"/>
    <w:rsid w:val="00E50FE2"/>
    <w:rsid w:val="00E51352"/>
    <w:rsid w:val="00E51C38"/>
    <w:rsid w:val="00E521E7"/>
    <w:rsid w:val="00E526B3"/>
    <w:rsid w:val="00E53FCB"/>
    <w:rsid w:val="00E53FFF"/>
    <w:rsid w:val="00E548BB"/>
    <w:rsid w:val="00E54E70"/>
    <w:rsid w:val="00E55666"/>
    <w:rsid w:val="00E55BF8"/>
    <w:rsid w:val="00E55DBB"/>
    <w:rsid w:val="00E6033B"/>
    <w:rsid w:val="00E61CC1"/>
    <w:rsid w:val="00E61FA2"/>
    <w:rsid w:val="00E61FC7"/>
    <w:rsid w:val="00E632BB"/>
    <w:rsid w:val="00E632C6"/>
    <w:rsid w:val="00E65ECE"/>
    <w:rsid w:val="00E6686C"/>
    <w:rsid w:val="00E704D9"/>
    <w:rsid w:val="00E7152C"/>
    <w:rsid w:val="00E719B8"/>
    <w:rsid w:val="00E72186"/>
    <w:rsid w:val="00E7242B"/>
    <w:rsid w:val="00E73A8F"/>
    <w:rsid w:val="00E73AF7"/>
    <w:rsid w:val="00E743A3"/>
    <w:rsid w:val="00E74CC7"/>
    <w:rsid w:val="00E75664"/>
    <w:rsid w:val="00E756DC"/>
    <w:rsid w:val="00E75942"/>
    <w:rsid w:val="00E75C6D"/>
    <w:rsid w:val="00E75C75"/>
    <w:rsid w:val="00E75E66"/>
    <w:rsid w:val="00E75ED4"/>
    <w:rsid w:val="00E767C5"/>
    <w:rsid w:val="00E76C6C"/>
    <w:rsid w:val="00E80016"/>
    <w:rsid w:val="00E80436"/>
    <w:rsid w:val="00E82060"/>
    <w:rsid w:val="00E835B8"/>
    <w:rsid w:val="00E835FC"/>
    <w:rsid w:val="00E87EC3"/>
    <w:rsid w:val="00E90955"/>
    <w:rsid w:val="00E90A80"/>
    <w:rsid w:val="00E90DE7"/>
    <w:rsid w:val="00E92294"/>
    <w:rsid w:val="00E92F73"/>
    <w:rsid w:val="00E93BDB"/>
    <w:rsid w:val="00E94DE3"/>
    <w:rsid w:val="00E94F0F"/>
    <w:rsid w:val="00E95023"/>
    <w:rsid w:val="00E95E62"/>
    <w:rsid w:val="00E9708D"/>
    <w:rsid w:val="00E972E9"/>
    <w:rsid w:val="00E97C8D"/>
    <w:rsid w:val="00E97CA0"/>
    <w:rsid w:val="00E97F1C"/>
    <w:rsid w:val="00EA0068"/>
    <w:rsid w:val="00EA0673"/>
    <w:rsid w:val="00EA0A2B"/>
    <w:rsid w:val="00EA1301"/>
    <w:rsid w:val="00EA17E2"/>
    <w:rsid w:val="00EA2439"/>
    <w:rsid w:val="00EA2983"/>
    <w:rsid w:val="00EA2EDA"/>
    <w:rsid w:val="00EA41EB"/>
    <w:rsid w:val="00EA4880"/>
    <w:rsid w:val="00EA49F7"/>
    <w:rsid w:val="00EA4AE8"/>
    <w:rsid w:val="00EA58C5"/>
    <w:rsid w:val="00EA5B02"/>
    <w:rsid w:val="00EA5BB3"/>
    <w:rsid w:val="00EA5C30"/>
    <w:rsid w:val="00EA6540"/>
    <w:rsid w:val="00EA66C0"/>
    <w:rsid w:val="00EA704C"/>
    <w:rsid w:val="00EA76BD"/>
    <w:rsid w:val="00EA7A3C"/>
    <w:rsid w:val="00EA7B4C"/>
    <w:rsid w:val="00EA7D68"/>
    <w:rsid w:val="00EB062D"/>
    <w:rsid w:val="00EB14CA"/>
    <w:rsid w:val="00EB18E3"/>
    <w:rsid w:val="00EB1CAC"/>
    <w:rsid w:val="00EB34D5"/>
    <w:rsid w:val="00EB395E"/>
    <w:rsid w:val="00EB4008"/>
    <w:rsid w:val="00EB4217"/>
    <w:rsid w:val="00EB47B2"/>
    <w:rsid w:val="00EB661D"/>
    <w:rsid w:val="00EB6D6D"/>
    <w:rsid w:val="00EB7B7A"/>
    <w:rsid w:val="00EC048D"/>
    <w:rsid w:val="00EC0D2C"/>
    <w:rsid w:val="00EC26B4"/>
    <w:rsid w:val="00EC2DC6"/>
    <w:rsid w:val="00EC2F6D"/>
    <w:rsid w:val="00EC3D7D"/>
    <w:rsid w:val="00EC57B0"/>
    <w:rsid w:val="00EC6DE2"/>
    <w:rsid w:val="00EC6FC0"/>
    <w:rsid w:val="00EC751B"/>
    <w:rsid w:val="00EC7A6D"/>
    <w:rsid w:val="00ED0110"/>
    <w:rsid w:val="00ED09BE"/>
    <w:rsid w:val="00ED2F42"/>
    <w:rsid w:val="00ED3084"/>
    <w:rsid w:val="00ED53CC"/>
    <w:rsid w:val="00ED5C0B"/>
    <w:rsid w:val="00EE018A"/>
    <w:rsid w:val="00EE0326"/>
    <w:rsid w:val="00EE0D76"/>
    <w:rsid w:val="00EE20D5"/>
    <w:rsid w:val="00EE24F4"/>
    <w:rsid w:val="00EE277E"/>
    <w:rsid w:val="00EE3451"/>
    <w:rsid w:val="00EE3AE1"/>
    <w:rsid w:val="00EE3C61"/>
    <w:rsid w:val="00EE4068"/>
    <w:rsid w:val="00EE41C7"/>
    <w:rsid w:val="00EE4532"/>
    <w:rsid w:val="00EE46A2"/>
    <w:rsid w:val="00EE4735"/>
    <w:rsid w:val="00EE58AB"/>
    <w:rsid w:val="00EE5C4F"/>
    <w:rsid w:val="00EE5E4F"/>
    <w:rsid w:val="00EE61EC"/>
    <w:rsid w:val="00EE74D5"/>
    <w:rsid w:val="00EE78D8"/>
    <w:rsid w:val="00EE7F02"/>
    <w:rsid w:val="00EF0727"/>
    <w:rsid w:val="00EF0B71"/>
    <w:rsid w:val="00EF1334"/>
    <w:rsid w:val="00EF1DC8"/>
    <w:rsid w:val="00EF26F6"/>
    <w:rsid w:val="00EF2B38"/>
    <w:rsid w:val="00EF312E"/>
    <w:rsid w:val="00EF336D"/>
    <w:rsid w:val="00EF3609"/>
    <w:rsid w:val="00EF3B89"/>
    <w:rsid w:val="00EF3DE6"/>
    <w:rsid w:val="00EF43FF"/>
    <w:rsid w:val="00EF4B7E"/>
    <w:rsid w:val="00EF4F38"/>
    <w:rsid w:val="00EF52BD"/>
    <w:rsid w:val="00EF5D69"/>
    <w:rsid w:val="00EF6051"/>
    <w:rsid w:val="00EF7648"/>
    <w:rsid w:val="00EF7AAF"/>
    <w:rsid w:val="00EF7D32"/>
    <w:rsid w:val="00F00A9A"/>
    <w:rsid w:val="00F02034"/>
    <w:rsid w:val="00F0252B"/>
    <w:rsid w:val="00F02A25"/>
    <w:rsid w:val="00F02D5F"/>
    <w:rsid w:val="00F04641"/>
    <w:rsid w:val="00F06816"/>
    <w:rsid w:val="00F11E6B"/>
    <w:rsid w:val="00F124CD"/>
    <w:rsid w:val="00F12B7C"/>
    <w:rsid w:val="00F13FD5"/>
    <w:rsid w:val="00F152E1"/>
    <w:rsid w:val="00F15C89"/>
    <w:rsid w:val="00F165DD"/>
    <w:rsid w:val="00F177BF"/>
    <w:rsid w:val="00F2136A"/>
    <w:rsid w:val="00F21389"/>
    <w:rsid w:val="00F213D1"/>
    <w:rsid w:val="00F22C56"/>
    <w:rsid w:val="00F238F8"/>
    <w:rsid w:val="00F23C2F"/>
    <w:rsid w:val="00F24259"/>
    <w:rsid w:val="00F251A7"/>
    <w:rsid w:val="00F25F61"/>
    <w:rsid w:val="00F26BA4"/>
    <w:rsid w:val="00F2733A"/>
    <w:rsid w:val="00F27419"/>
    <w:rsid w:val="00F30D61"/>
    <w:rsid w:val="00F31278"/>
    <w:rsid w:val="00F31CCF"/>
    <w:rsid w:val="00F323B8"/>
    <w:rsid w:val="00F3272B"/>
    <w:rsid w:val="00F329BC"/>
    <w:rsid w:val="00F32BC8"/>
    <w:rsid w:val="00F33253"/>
    <w:rsid w:val="00F3425F"/>
    <w:rsid w:val="00F3558F"/>
    <w:rsid w:val="00F3620E"/>
    <w:rsid w:val="00F37A5E"/>
    <w:rsid w:val="00F40F40"/>
    <w:rsid w:val="00F41308"/>
    <w:rsid w:val="00F4172D"/>
    <w:rsid w:val="00F41FB5"/>
    <w:rsid w:val="00F454B2"/>
    <w:rsid w:val="00F46102"/>
    <w:rsid w:val="00F4679F"/>
    <w:rsid w:val="00F46EC2"/>
    <w:rsid w:val="00F4718F"/>
    <w:rsid w:val="00F506FC"/>
    <w:rsid w:val="00F50CE3"/>
    <w:rsid w:val="00F53DEE"/>
    <w:rsid w:val="00F540F2"/>
    <w:rsid w:val="00F54B6A"/>
    <w:rsid w:val="00F55670"/>
    <w:rsid w:val="00F565FD"/>
    <w:rsid w:val="00F56AEC"/>
    <w:rsid w:val="00F600A7"/>
    <w:rsid w:val="00F60564"/>
    <w:rsid w:val="00F60644"/>
    <w:rsid w:val="00F606ED"/>
    <w:rsid w:val="00F6131C"/>
    <w:rsid w:val="00F61FAA"/>
    <w:rsid w:val="00F62A7D"/>
    <w:rsid w:val="00F62C38"/>
    <w:rsid w:val="00F63D44"/>
    <w:rsid w:val="00F640CC"/>
    <w:rsid w:val="00F642D0"/>
    <w:rsid w:val="00F644BE"/>
    <w:rsid w:val="00F65262"/>
    <w:rsid w:val="00F6535F"/>
    <w:rsid w:val="00F655A2"/>
    <w:rsid w:val="00F656F2"/>
    <w:rsid w:val="00F65981"/>
    <w:rsid w:val="00F65D2C"/>
    <w:rsid w:val="00F719F7"/>
    <w:rsid w:val="00F72039"/>
    <w:rsid w:val="00F729F7"/>
    <w:rsid w:val="00F73A34"/>
    <w:rsid w:val="00F74B09"/>
    <w:rsid w:val="00F750B0"/>
    <w:rsid w:val="00F767C1"/>
    <w:rsid w:val="00F76897"/>
    <w:rsid w:val="00F769AC"/>
    <w:rsid w:val="00F76E87"/>
    <w:rsid w:val="00F77E32"/>
    <w:rsid w:val="00F81350"/>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90312"/>
    <w:rsid w:val="00F91613"/>
    <w:rsid w:val="00F9261A"/>
    <w:rsid w:val="00F92C25"/>
    <w:rsid w:val="00F944F6"/>
    <w:rsid w:val="00F94D06"/>
    <w:rsid w:val="00F94E61"/>
    <w:rsid w:val="00F955DC"/>
    <w:rsid w:val="00F956DC"/>
    <w:rsid w:val="00F966B4"/>
    <w:rsid w:val="00F96E18"/>
    <w:rsid w:val="00F97984"/>
    <w:rsid w:val="00F97F72"/>
    <w:rsid w:val="00FA1607"/>
    <w:rsid w:val="00FA169E"/>
    <w:rsid w:val="00FA57CC"/>
    <w:rsid w:val="00FA589D"/>
    <w:rsid w:val="00FA5E3C"/>
    <w:rsid w:val="00FA77C0"/>
    <w:rsid w:val="00FA7F88"/>
    <w:rsid w:val="00FB1E36"/>
    <w:rsid w:val="00FB1F50"/>
    <w:rsid w:val="00FB22EA"/>
    <w:rsid w:val="00FB24F8"/>
    <w:rsid w:val="00FB2BB7"/>
    <w:rsid w:val="00FB3BCD"/>
    <w:rsid w:val="00FB4478"/>
    <w:rsid w:val="00FB48F7"/>
    <w:rsid w:val="00FB4D4D"/>
    <w:rsid w:val="00FB4EBA"/>
    <w:rsid w:val="00FB53A3"/>
    <w:rsid w:val="00FB5BEF"/>
    <w:rsid w:val="00FB5DC1"/>
    <w:rsid w:val="00FB65F1"/>
    <w:rsid w:val="00FB79C9"/>
    <w:rsid w:val="00FB7E9B"/>
    <w:rsid w:val="00FC0037"/>
    <w:rsid w:val="00FC005D"/>
    <w:rsid w:val="00FC0615"/>
    <w:rsid w:val="00FC0AE5"/>
    <w:rsid w:val="00FC0BFF"/>
    <w:rsid w:val="00FC116B"/>
    <w:rsid w:val="00FC1A9A"/>
    <w:rsid w:val="00FC1CF3"/>
    <w:rsid w:val="00FC1D5B"/>
    <w:rsid w:val="00FC2611"/>
    <w:rsid w:val="00FC2D08"/>
    <w:rsid w:val="00FC2D18"/>
    <w:rsid w:val="00FC36B6"/>
    <w:rsid w:val="00FC3FFC"/>
    <w:rsid w:val="00FC4622"/>
    <w:rsid w:val="00FC4DC6"/>
    <w:rsid w:val="00FC4EBB"/>
    <w:rsid w:val="00FC6B1B"/>
    <w:rsid w:val="00FC6DCA"/>
    <w:rsid w:val="00FC6F24"/>
    <w:rsid w:val="00FC710A"/>
    <w:rsid w:val="00FC7C5F"/>
    <w:rsid w:val="00FD1F4A"/>
    <w:rsid w:val="00FD21E7"/>
    <w:rsid w:val="00FD329A"/>
    <w:rsid w:val="00FD4295"/>
    <w:rsid w:val="00FD42F0"/>
    <w:rsid w:val="00FD4F55"/>
    <w:rsid w:val="00FD573E"/>
    <w:rsid w:val="00FD57C6"/>
    <w:rsid w:val="00FD647B"/>
    <w:rsid w:val="00FD7038"/>
    <w:rsid w:val="00FE0A80"/>
    <w:rsid w:val="00FE0C0F"/>
    <w:rsid w:val="00FE0C6E"/>
    <w:rsid w:val="00FE1053"/>
    <w:rsid w:val="00FE2127"/>
    <w:rsid w:val="00FE29FB"/>
    <w:rsid w:val="00FE2D4A"/>
    <w:rsid w:val="00FE30A0"/>
    <w:rsid w:val="00FE43EB"/>
    <w:rsid w:val="00FE4AF8"/>
    <w:rsid w:val="00FE4BDD"/>
    <w:rsid w:val="00FE6128"/>
    <w:rsid w:val="00FE63B5"/>
    <w:rsid w:val="00FE64E7"/>
    <w:rsid w:val="00FE6D4F"/>
    <w:rsid w:val="00FE79DD"/>
    <w:rsid w:val="00FE79F8"/>
    <w:rsid w:val="00FE7AE5"/>
    <w:rsid w:val="00FE7E42"/>
    <w:rsid w:val="00FF1281"/>
    <w:rsid w:val="00FF193A"/>
    <w:rsid w:val="00FF2E82"/>
    <w:rsid w:val="00FF2F66"/>
    <w:rsid w:val="00FF31D8"/>
    <w:rsid w:val="00FF3651"/>
    <w:rsid w:val="00FF4106"/>
    <w:rsid w:val="00FF4CEE"/>
    <w:rsid w:val="00FF50BA"/>
    <w:rsid w:val="00FF5685"/>
    <w:rsid w:val="00FF6454"/>
    <w:rsid w:val="00FF7982"/>
    <w:rsid w:val="00FF7B7D"/>
    <w:rsid w:val="00FF7D11"/>
    <w:rsid w:val="010A22E3"/>
    <w:rsid w:val="014E5514"/>
    <w:rsid w:val="01CCD052"/>
    <w:rsid w:val="0221597B"/>
    <w:rsid w:val="024F81CF"/>
    <w:rsid w:val="02C3E82C"/>
    <w:rsid w:val="02C3F3A2"/>
    <w:rsid w:val="02C7B6DD"/>
    <w:rsid w:val="02CB0D9A"/>
    <w:rsid w:val="02CC879C"/>
    <w:rsid w:val="02E349EE"/>
    <w:rsid w:val="02E986E0"/>
    <w:rsid w:val="0320057F"/>
    <w:rsid w:val="032D0BD2"/>
    <w:rsid w:val="03552E29"/>
    <w:rsid w:val="03679F8E"/>
    <w:rsid w:val="039C14F4"/>
    <w:rsid w:val="039F3065"/>
    <w:rsid w:val="03C9F344"/>
    <w:rsid w:val="03E542E4"/>
    <w:rsid w:val="03EE17B0"/>
    <w:rsid w:val="0433AE6A"/>
    <w:rsid w:val="0434E808"/>
    <w:rsid w:val="044EF7F7"/>
    <w:rsid w:val="045FB88D"/>
    <w:rsid w:val="046C5C8E"/>
    <w:rsid w:val="0485C8EF"/>
    <w:rsid w:val="049D62E3"/>
    <w:rsid w:val="04AA8D8D"/>
    <w:rsid w:val="04B2CDDD"/>
    <w:rsid w:val="04CC96DA"/>
    <w:rsid w:val="04E5C296"/>
    <w:rsid w:val="04EA5FF8"/>
    <w:rsid w:val="04F9B8FC"/>
    <w:rsid w:val="050835F2"/>
    <w:rsid w:val="050854B3"/>
    <w:rsid w:val="056A83CF"/>
    <w:rsid w:val="057BD879"/>
    <w:rsid w:val="0587D0A5"/>
    <w:rsid w:val="059FA986"/>
    <w:rsid w:val="05FB88EE"/>
    <w:rsid w:val="06214740"/>
    <w:rsid w:val="0625EC22"/>
    <w:rsid w:val="062768CA"/>
    <w:rsid w:val="065FCDB0"/>
    <w:rsid w:val="0666B529"/>
    <w:rsid w:val="06946925"/>
    <w:rsid w:val="06B0EDF9"/>
    <w:rsid w:val="06B94C4E"/>
    <w:rsid w:val="072827A3"/>
    <w:rsid w:val="073546C4"/>
    <w:rsid w:val="07584C15"/>
    <w:rsid w:val="075FCD7E"/>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630AC1"/>
    <w:rsid w:val="0977BEC3"/>
    <w:rsid w:val="09A4176A"/>
    <w:rsid w:val="09ADA360"/>
    <w:rsid w:val="09B6C449"/>
    <w:rsid w:val="09E7EA01"/>
    <w:rsid w:val="09EDA0E5"/>
    <w:rsid w:val="0A067BE3"/>
    <w:rsid w:val="0A0B0795"/>
    <w:rsid w:val="0A308D9D"/>
    <w:rsid w:val="0A693C9E"/>
    <w:rsid w:val="0A8D9EFA"/>
    <w:rsid w:val="0A91FE24"/>
    <w:rsid w:val="0AAD0A50"/>
    <w:rsid w:val="0AC52C0D"/>
    <w:rsid w:val="0ACEDCA2"/>
    <w:rsid w:val="0AD6E797"/>
    <w:rsid w:val="0AE99454"/>
    <w:rsid w:val="0AEFAD1D"/>
    <w:rsid w:val="0B08AA4D"/>
    <w:rsid w:val="0B1C6327"/>
    <w:rsid w:val="0B22BAD8"/>
    <w:rsid w:val="0B3293DA"/>
    <w:rsid w:val="0B493766"/>
    <w:rsid w:val="0B862297"/>
    <w:rsid w:val="0BBB6A0A"/>
    <w:rsid w:val="0BDA63E9"/>
    <w:rsid w:val="0BE7E86D"/>
    <w:rsid w:val="0C04120E"/>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E8C88B"/>
    <w:rsid w:val="0EFB5203"/>
    <w:rsid w:val="0F095C7B"/>
    <w:rsid w:val="0F130EA5"/>
    <w:rsid w:val="0F181AF6"/>
    <w:rsid w:val="0FA0D3F4"/>
    <w:rsid w:val="0FA192D8"/>
    <w:rsid w:val="0FBA93D8"/>
    <w:rsid w:val="0FBC2586"/>
    <w:rsid w:val="0FD392AD"/>
    <w:rsid w:val="0FF9F21C"/>
    <w:rsid w:val="100578F3"/>
    <w:rsid w:val="1006442F"/>
    <w:rsid w:val="1007C07D"/>
    <w:rsid w:val="101502B0"/>
    <w:rsid w:val="102F84A7"/>
    <w:rsid w:val="1054668F"/>
    <w:rsid w:val="106CE5C3"/>
    <w:rsid w:val="10A52CDC"/>
    <w:rsid w:val="10C5B33A"/>
    <w:rsid w:val="10D1B779"/>
    <w:rsid w:val="10EAAEE7"/>
    <w:rsid w:val="112E1CD7"/>
    <w:rsid w:val="1146291B"/>
    <w:rsid w:val="11487E8F"/>
    <w:rsid w:val="1164CF10"/>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460D29"/>
    <w:rsid w:val="13BB4196"/>
    <w:rsid w:val="13BD41B5"/>
    <w:rsid w:val="13D87878"/>
    <w:rsid w:val="140561C9"/>
    <w:rsid w:val="1420B799"/>
    <w:rsid w:val="143A1FBD"/>
    <w:rsid w:val="143AC26C"/>
    <w:rsid w:val="146B2068"/>
    <w:rsid w:val="146C0E53"/>
    <w:rsid w:val="14801F51"/>
    <w:rsid w:val="14C149D8"/>
    <w:rsid w:val="14CF9B2E"/>
    <w:rsid w:val="14F6D8FF"/>
    <w:rsid w:val="153BEE46"/>
    <w:rsid w:val="159FE70C"/>
    <w:rsid w:val="15B31E2D"/>
    <w:rsid w:val="15CF6674"/>
    <w:rsid w:val="15DC73D0"/>
    <w:rsid w:val="1609AD56"/>
    <w:rsid w:val="161BEFB2"/>
    <w:rsid w:val="16389500"/>
    <w:rsid w:val="163A4705"/>
    <w:rsid w:val="163E22B3"/>
    <w:rsid w:val="165EAB93"/>
    <w:rsid w:val="168C6EC4"/>
    <w:rsid w:val="16C85DD6"/>
    <w:rsid w:val="16DE2F9B"/>
    <w:rsid w:val="1705AAF6"/>
    <w:rsid w:val="1715A9D4"/>
    <w:rsid w:val="17584862"/>
    <w:rsid w:val="17715AF7"/>
    <w:rsid w:val="1773E819"/>
    <w:rsid w:val="178742B8"/>
    <w:rsid w:val="179BBB20"/>
    <w:rsid w:val="17A75F70"/>
    <w:rsid w:val="17B07BC0"/>
    <w:rsid w:val="17CCF6F9"/>
    <w:rsid w:val="17D65CBD"/>
    <w:rsid w:val="17DF759B"/>
    <w:rsid w:val="1805ECB4"/>
    <w:rsid w:val="181C0022"/>
    <w:rsid w:val="1837938E"/>
    <w:rsid w:val="1873B0F2"/>
    <w:rsid w:val="189455D0"/>
    <w:rsid w:val="18B4657B"/>
    <w:rsid w:val="18B93EC3"/>
    <w:rsid w:val="18D49617"/>
    <w:rsid w:val="18E736CA"/>
    <w:rsid w:val="18ED588D"/>
    <w:rsid w:val="18F92B9B"/>
    <w:rsid w:val="190C76F6"/>
    <w:rsid w:val="191581A9"/>
    <w:rsid w:val="191732AD"/>
    <w:rsid w:val="193E5348"/>
    <w:rsid w:val="194F73E5"/>
    <w:rsid w:val="1999EA44"/>
    <w:rsid w:val="19AB4BDE"/>
    <w:rsid w:val="19AF156D"/>
    <w:rsid w:val="1A3E5CFB"/>
    <w:rsid w:val="1A94FBFC"/>
    <w:rsid w:val="1A992DC0"/>
    <w:rsid w:val="1ACDFB3B"/>
    <w:rsid w:val="1AD56DDB"/>
    <w:rsid w:val="1B17D0C9"/>
    <w:rsid w:val="1B4E1794"/>
    <w:rsid w:val="1B4F138B"/>
    <w:rsid w:val="1B55FEC9"/>
    <w:rsid w:val="1B99318E"/>
    <w:rsid w:val="1B9FED09"/>
    <w:rsid w:val="1BC3856B"/>
    <w:rsid w:val="1BD1834F"/>
    <w:rsid w:val="1BD745F9"/>
    <w:rsid w:val="1BF09EAA"/>
    <w:rsid w:val="1C4BB554"/>
    <w:rsid w:val="1C60BB5D"/>
    <w:rsid w:val="1CAD253B"/>
    <w:rsid w:val="1CB4CEA6"/>
    <w:rsid w:val="1D34036D"/>
    <w:rsid w:val="1D6444BE"/>
    <w:rsid w:val="1D752126"/>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D71A81"/>
    <w:rsid w:val="1FD94F46"/>
    <w:rsid w:val="201D1B3A"/>
    <w:rsid w:val="20483598"/>
    <w:rsid w:val="2049159F"/>
    <w:rsid w:val="2070B2C3"/>
    <w:rsid w:val="207FE979"/>
    <w:rsid w:val="209FB797"/>
    <w:rsid w:val="20BE925C"/>
    <w:rsid w:val="2169F22C"/>
    <w:rsid w:val="216F1EA6"/>
    <w:rsid w:val="218471F3"/>
    <w:rsid w:val="21C93E01"/>
    <w:rsid w:val="21CDECB5"/>
    <w:rsid w:val="21D51EEB"/>
    <w:rsid w:val="21F76E24"/>
    <w:rsid w:val="221C4D6F"/>
    <w:rsid w:val="2222FC2B"/>
    <w:rsid w:val="2229FB4C"/>
    <w:rsid w:val="224775A7"/>
    <w:rsid w:val="225B6517"/>
    <w:rsid w:val="2269D61B"/>
    <w:rsid w:val="2280149D"/>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D8F50C"/>
    <w:rsid w:val="26F6BBF8"/>
    <w:rsid w:val="270A4EE3"/>
    <w:rsid w:val="2718A590"/>
    <w:rsid w:val="2735A5E3"/>
    <w:rsid w:val="2754BC87"/>
    <w:rsid w:val="2775E701"/>
    <w:rsid w:val="27817D7D"/>
    <w:rsid w:val="278191B6"/>
    <w:rsid w:val="27910D40"/>
    <w:rsid w:val="27BD24CE"/>
    <w:rsid w:val="27D3037E"/>
    <w:rsid w:val="27DC528B"/>
    <w:rsid w:val="28239AC1"/>
    <w:rsid w:val="28535BD0"/>
    <w:rsid w:val="2857E933"/>
    <w:rsid w:val="285AC645"/>
    <w:rsid w:val="2867265D"/>
    <w:rsid w:val="286D5A61"/>
    <w:rsid w:val="28A628FF"/>
    <w:rsid w:val="28A87E73"/>
    <w:rsid w:val="28AD1F87"/>
    <w:rsid w:val="28AEFFCD"/>
    <w:rsid w:val="28AF1CF9"/>
    <w:rsid w:val="28E6AB01"/>
    <w:rsid w:val="28FB1642"/>
    <w:rsid w:val="2909A09D"/>
    <w:rsid w:val="2910DE97"/>
    <w:rsid w:val="291C46CA"/>
    <w:rsid w:val="294BA580"/>
    <w:rsid w:val="294F7B29"/>
    <w:rsid w:val="29515818"/>
    <w:rsid w:val="2958F52F"/>
    <w:rsid w:val="297822EC"/>
    <w:rsid w:val="29B8AB66"/>
    <w:rsid w:val="29B90383"/>
    <w:rsid w:val="29CF18C7"/>
    <w:rsid w:val="29EE8066"/>
    <w:rsid w:val="29F71393"/>
    <w:rsid w:val="2A266BCC"/>
    <w:rsid w:val="2A2F6E63"/>
    <w:rsid w:val="2A584C5F"/>
    <w:rsid w:val="2A5DB1B6"/>
    <w:rsid w:val="2A9A6905"/>
    <w:rsid w:val="2AA2B574"/>
    <w:rsid w:val="2AE16FF4"/>
    <w:rsid w:val="2AE470DA"/>
    <w:rsid w:val="2AF4C590"/>
    <w:rsid w:val="2B18AE7C"/>
    <w:rsid w:val="2B2666E3"/>
    <w:rsid w:val="2B3B3ADF"/>
    <w:rsid w:val="2B3CCD82"/>
    <w:rsid w:val="2B693F40"/>
    <w:rsid w:val="2B8AFC92"/>
    <w:rsid w:val="2BAC5F20"/>
    <w:rsid w:val="2BC56FCA"/>
    <w:rsid w:val="2BE3BB0C"/>
    <w:rsid w:val="2BE96D81"/>
    <w:rsid w:val="2BF09B4D"/>
    <w:rsid w:val="2C41F9FD"/>
    <w:rsid w:val="2C5D9C18"/>
    <w:rsid w:val="2C697789"/>
    <w:rsid w:val="2C8DC4C9"/>
    <w:rsid w:val="2C9761F3"/>
    <w:rsid w:val="2CE9A2C4"/>
    <w:rsid w:val="2CF1E5E2"/>
    <w:rsid w:val="2CF8175A"/>
    <w:rsid w:val="2D43F72B"/>
    <w:rsid w:val="2D46E0D3"/>
    <w:rsid w:val="2D5ADC9C"/>
    <w:rsid w:val="2DC5ED97"/>
    <w:rsid w:val="2DD3BE3C"/>
    <w:rsid w:val="2DDC4162"/>
    <w:rsid w:val="2DE1340D"/>
    <w:rsid w:val="2E20F2A9"/>
    <w:rsid w:val="2E493F7D"/>
    <w:rsid w:val="2E4E9FE8"/>
    <w:rsid w:val="2E72DBD2"/>
    <w:rsid w:val="2E8450A8"/>
    <w:rsid w:val="2EA1E2E4"/>
    <w:rsid w:val="2EAAC655"/>
    <w:rsid w:val="2F565FE0"/>
    <w:rsid w:val="2F70A1FD"/>
    <w:rsid w:val="2F89F175"/>
    <w:rsid w:val="2F93301E"/>
    <w:rsid w:val="2F9FE5FA"/>
    <w:rsid w:val="2FB9F18B"/>
    <w:rsid w:val="2FEE7182"/>
    <w:rsid w:val="303F3140"/>
    <w:rsid w:val="304300DC"/>
    <w:rsid w:val="3056FE05"/>
    <w:rsid w:val="3059AFFC"/>
    <w:rsid w:val="307E8195"/>
    <w:rsid w:val="30A5A296"/>
    <w:rsid w:val="30DB9E18"/>
    <w:rsid w:val="310172DA"/>
    <w:rsid w:val="3113E224"/>
    <w:rsid w:val="311C21E4"/>
    <w:rsid w:val="3155F36B"/>
    <w:rsid w:val="31810130"/>
    <w:rsid w:val="31D97982"/>
    <w:rsid w:val="31F25B5A"/>
    <w:rsid w:val="31F9939A"/>
    <w:rsid w:val="32052BD5"/>
    <w:rsid w:val="321A51F6"/>
    <w:rsid w:val="321FA73C"/>
    <w:rsid w:val="3226E0C0"/>
    <w:rsid w:val="32304FE8"/>
    <w:rsid w:val="324CB503"/>
    <w:rsid w:val="326C2D9E"/>
    <w:rsid w:val="3277451D"/>
    <w:rsid w:val="327ACC92"/>
    <w:rsid w:val="3293C21E"/>
    <w:rsid w:val="32AF59CB"/>
    <w:rsid w:val="32BE4D8F"/>
    <w:rsid w:val="32F51E62"/>
    <w:rsid w:val="32FC69E3"/>
    <w:rsid w:val="3305458F"/>
    <w:rsid w:val="3306CEED"/>
    <w:rsid w:val="3316D64D"/>
    <w:rsid w:val="332325D5"/>
    <w:rsid w:val="33265B6D"/>
    <w:rsid w:val="335A297A"/>
    <w:rsid w:val="33F730D5"/>
    <w:rsid w:val="34180933"/>
    <w:rsid w:val="341EAFB0"/>
    <w:rsid w:val="34302C6C"/>
    <w:rsid w:val="344431ED"/>
    <w:rsid w:val="344B9689"/>
    <w:rsid w:val="34629521"/>
    <w:rsid w:val="3497AAD6"/>
    <w:rsid w:val="34AFB008"/>
    <w:rsid w:val="34BE568D"/>
    <w:rsid w:val="34C8F4F9"/>
    <w:rsid w:val="34E26246"/>
    <w:rsid w:val="35130B2A"/>
    <w:rsid w:val="355EC7CC"/>
    <w:rsid w:val="35691BE5"/>
    <w:rsid w:val="3575B3EF"/>
    <w:rsid w:val="358008A5"/>
    <w:rsid w:val="35A46667"/>
    <w:rsid w:val="35B1C983"/>
    <w:rsid w:val="360577EC"/>
    <w:rsid w:val="36149D2F"/>
    <w:rsid w:val="36308663"/>
    <w:rsid w:val="363FA250"/>
    <w:rsid w:val="36844970"/>
    <w:rsid w:val="36D45CB9"/>
    <w:rsid w:val="374624EB"/>
    <w:rsid w:val="380095BB"/>
    <w:rsid w:val="381ABDB7"/>
    <w:rsid w:val="381EE85E"/>
    <w:rsid w:val="3842FBA5"/>
    <w:rsid w:val="38775B89"/>
    <w:rsid w:val="38C1CA61"/>
    <w:rsid w:val="398E186C"/>
    <w:rsid w:val="39980378"/>
    <w:rsid w:val="399E829E"/>
    <w:rsid w:val="39B96682"/>
    <w:rsid w:val="39D78499"/>
    <w:rsid w:val="39DE3189"/>
    <w:rsid w:val="3A10D603"/>
    <w:rsid w:val="3A68E14C"/>
    <w:rsid w:val="3AA39097"/>
    <w:rsid w:val="3ACAF1B0"/>
    <w:rsid w:val="3AD04351"/>
    <w:rsid w:val="3AD21388"/>
    <w:rsid w:val="3AD97D4A"/>
    <w:rsid w:val="3AF85E07"/>
    <w:rsid w:val="3B0F72E0"/>
    <w:rsid w:val="3B15AEC1"/>
    <w:rsid w:val="3B32B7C0"/>
    <w:rsid w:val="3B3CA0E4"/>
    <w:rsid w:val="3B41CBE6"/>
    <w:rsid w:val="3B5C848B"/>
    <w:rsid w:val="3B98E135"/>
    <w:rsid w:val="3BB8539D"/>
    <w:rsid w:val="3BCB6C76"/>
    <w:rsid w:val="3C218A9B"/>
    <w:rsid w:val="3C2F1EB0"/>
    <w:rsid w:val="3C3B0121"/>
    <w:rsid w:val="3C41C7A1"/>
    <w:rsid w:val="3C8B44C3"/>
    <w:rsid w:val="3CA423CA"/>
    <w:rsid w:val="3CAD7ED5"/>
    <w:rsid w:val="3CD8C259"/>
    <w:rsid w:val="3CE1510C"/>
    <w:rsid w:val="3CE8D2CF"/>
    <w:rsid w:val="3CF71C2D"/>
    <w:rsid w:val="3D160943"/>
    <w:rsid w:val="3D1939BA"/>
    <w:rsid w:val="3D34A16A"/>
    <w:rsid w:val="3D3BA45E"/>
    <w:rsid w:val="3D431F62"/>
    <w:rsid w:val="3D4B0B11"/>
    <w:rsid w:val="3D553CC3"/>
    <w:rsid w:val="3D62E064"/>
    <w:rsid w:val="3D8D3165"/>
    <w:rsid w:val="3DC19B4A"/>
    <w:rsid w:val="3E1963B1"/>
    <w:rsid w:val="3E372E5F"/>
    <w:rsid w:val="3E91A204"/>
    <w:rsid w:val="3ED358B6"/>
    <w:rsid w:val="3EFDBDC2"/>
    <w:rsid w:val="3F149C4F"/>
    <w:rsid w:val="3F19955F"/>
    <w:rsid w:val="3F24658D"/>
    <w:rsid w:val="3F28F4DC"/>
    <w:rsid w:val="3F652CA4"/>
    <w:rsid w:val="3F6FBAF3"/>
    <w:rsid w:val="4036A05E"/>
    <w:rsid w:val="4042D0CC"/>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64F39C"/>
    <w:rsid w:val="427D417D"/>
    <w:rsid w:val="42EAFC76"/>
    <w:rsid w:val="43306482"/>
    <w:rsid w:val="43567D64"/>
    <w:rsid w:val="436BC296"/>
    <w:rsid w:val="43DF0DA6"/>
    <w:rsid w:val="43EA8EE1"/>
    <w:rsid w:val="44116937"/>
    <w:rsid w:val="44139EF4"/>
    <w:rsid w:val="4441B879"/>
    <w:rsid w:val="4454B097"/>
    <w:rsid w:val="449A9764"/>
    <w:rsid w:val="44A11F59"/>
    <w:rsid w:val="44A6C5D5"/>
    <w:rsid w:val="44C1A2CA"/>
    <w:rsid w:val="44C772EA"/>
    <w:rsid w:val="44CC70A0"/>
    <w:rsid w:val="44DD78D6"/>
    <w:rsid w:val="4512882F"/>
    <w:rsid w:val="4523577F"/>
    <w:rsid w:val="454274DF"/>
    <w:rsid w:val="4551BA55"/>
    <w:rsid w:val="457D4C16"/>
    <w:rsid w:val="45939AB8"/>
    <w:rsid w:val="45B053FA"/>
    <w:rsid w:val="46386776"/>
    <w:rsid w:val="4647B652"/>
    <w:rsid w:val="465D1070"/>
    <w:rsid w:val="467ABA23"/>
    <w:rsid w:val="46A57D3B"/>
    <w:rsid w:val="46B3687E"/>
    <w:rsid w:val="46D6A992"/>
    <w:rsid w:val="46F7541B"/>
    <w:rsid w:val="4701A34E"/>
    <w:rsid w:val="47191C77"/>
    <w:rsid w:val="472D3477"/>
    <w:rsid w:val="474C245B"/>
    <w:rsid w:val="4750E2F0"/>
    <w:rsid w:val="477409BA"/>
    <w:rsid w:val="47B88EAE"/>
    <w:rsid w:val="47C905C9"/>
    <w:rsid w:val="480C5738"/>
    <w:rsid w:val="48230457"/>
    <w:rsid w:val="482758FD"/>
    <w:rsid w:val="4829215E"/>
    <w:rsid w:val="483E77CB"/>
    <w:rsid w:val="486BABE1"/>
    <w:rsid w:val="488B6F58"/>
    <w:rsid w:val="48AFB2E2"/>
    <w:rsid w:val="48B4ECD8"/>
    <w:rsid w:val="48EC8301"/>
    <w:rsid w:val="4959C500"/>
    <w:rsid w:val="496FE4BB"/>
    <w:rsid w:val="49900142"/>
    <w:rsid w:val="49980461"/>
    <w:rsid w:val="49B95747"/>
    <w:rsid w:val="49C5FB32"/>
    <w:rsid w:val="49C843F0"/>
    <w:rsid w:val="4A038522"/>
    <w:rsid w:val="4A13B6F2"/>
    <w:rsid w:val="4A1E1F15"/>
    <w:rsid w:val="4A1FDFAF"/>
    <w:rsid w:val="4A2A7006"/>
    <w:rsid w:val="4A3031B1"/>
    <w:rsid w:val="4A5236DF"/>
    <w:rsid w:val="4B5C0BD1"/>
    <w:rsid w:val="4B72E99C"/>
    <w:rsid w:val="4B92AF1F"/>
    <w:rsid w:val="4B992942"/>
    <w:rsid w:val="4BBDE80C"/>
    <w:rsid w:val="4BC566D9"/>
    <w:rsid w:val="4BCE69C1"/>
    <w:rsid w:val="4BE71AF4"/>
    <w:rsid w:val="4C25CA45"/>
    <w:rsid w:val="4C898C9E"/>
    <w:rsid w:val="4CC03DBC"/>
    <w:rsid w:val="4CE4E736"/>
    <w:rsid w:val="4CF84F3A"/>
    <w:rsid w:val="4D55BFD7"/>
    <w:rsid w:val="4D6E86F2"/>
    <w:rsid w:val="4D8B13B9"/>
    <w:rsid w:val="4D9127FB"/>
    <w:rsid w:val="4DA34845"/>
    <w:rsid w:val="4DA8D7E8"/>
    <w:rsid w:val="4DDD158C"/>
    <w:rsid w:val="4DE14EC8"/>
    <w:rsid w:val="4E037E22"/>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FC41F"/>
    <w:rsid w:val="51F7D36F"/>
    <w:rsid w:val="51FD7D3C"/>
    <w:rsid w:val="5206F43E"/>
    <w:rsid w:val="520ED470"/>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83AD78"/>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F623D4"/>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E2781D"/>
    <w:rsid w:val="59F66F07"/>
    <w:rsid w:val="5A112DB7"/>
    <w:rsid w:val="5A4BE801"/>
    <w:rsid w:val="5A592DFF"/>
    <w:rsid w:val="5A695BE3"/>
    <w:rsid w:val="5A7F9ECA"/>
    <w:rsid w:val="5AAA29BA"/>
    <w:rsid w:val="5AB0B8EC"/>
    <w:rsid w:val="5AB6DCB3"/>
    <w:rsid w:val="5B750DFF"/>
    <w:rsid w:val="5B9E0B0E"/>
    <w:rsid w:val="5BCCB906"/>
    <w:rsid w:val="5BEF80EF"/>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85E9E0"/>
    <w:rsid w:val="5ECBB434"/>
    <w:rsid w:val="5ED503CF"/>
    <w:rsid w:val="5F0EEB74"/>
    <w:rsid w:val="5F2DAFD3"/>
    <w:rsid w:val="5F43097D"/>
    <w:rsid w:val="5F7A3E35"/>
    <w:rsid w:val="5F9B50FC"/>
    <w:rsid w:val="5FC40F44"/>
    <w:rsid w:val="60059F75"/>
    <w:rsid w:val="600D5E5A"/>
    <w:rsid w:val="602ACEA4"/>
    <w:rsid w:val="609B6A30"/>
    <w:rsid w:val="60FC7DD9"/>
    <w:rsid w:val="6108DE37"/>
    <w:rsid w:val="611A7750"/>
    <w:rsid w:val="6149F0D2"/>
    <w:rsid w:val="616FB24D"/>
    <w:rsid w:val="6171E9E2"/>
    <w:rsid w:val="6180FB82"/>
    <w:rsid w:val="618294C8"/>
    <w:rsid w:val="61AF1252"/>
    <w:rsid w:val="61CA4E48"/>
    <w:rsid w:val="61CC7C8D"/>
    <w:rsid w:val="61EDAC45"/>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C766BC"/>
    <w:rsid w:val="63CF4521"/>
    <w:rsid w:val="64986EA7"/>
    <w:rsid w:val="64B78055"/>
    <w:rsid w:val="64EF8539"/>
    <w:rsid w:val="64F6FC37"/>
    <w:rsid w:val="64F86367"/>
    <w:rsid w:val="650C4CF0"/>
    <w:rsid w:val="650CED31"/>
    <w:rsid w:val="6517E137"/>
    <w:rsid w:val="65230A19"/>
    <w:rsid w:val="6549A5B9"/>
    <w:rsid w:val="6562B978"/>
    <w:rsid w:val="657F1060"/>
    <w:rsid w:val="65E09C86"/>
    <w:rsid w:val="65E6DFF1"/>
    <w:rsid w:val="65F9A747"/>
    <w:rsid w:val="6600B297"/>
    <w:rsid w:val="6635C7FC"/>
    <w:rsid w:val="663CAB91"/>
    <w:rsid w:val="66907724"/>
    <w:rsid w:val="66A524D5"/>
    <w:rsid w:val="66EA8FF4"/>
    <w:rsid w:val="66F88981"/>
    <w:rsid w:val="6747B2A4"/>
    <w:rsid w:val="67610F82"/>
    <w:rsid w:val="67620712"/>
    <w:rsid w:val="676FD205"/>
    <w:rsid w:val="677A0642"/>
    <w:rsid w:val="67C1C1E6"/>
    <w:rsid w:val="67D941B3"/>
    <w:rsid w:val="67DE619B"/>
    <w:rsid w:val="6809D5F4"/>
    <w:rsid w:val="682C4785"/>
    <w:rsid w:val="6847FA15"/>
    <w:rsid w:val="68658619"/>
    <w:rsid w:val="686AD04D"/>
    <w:rsid w:val="68B96C98"/>
    <w:rsid w:val="690292A7"/>
    <w:rsid w:val="69BD285D"/>
    <w:rsid w:val="69CA6D5A"/>
    <w:rsid w:val="69D7723F"/>
    <w:rsid w:val="6A424BAD"/>
    <w:rsid w:val="6A424C76"/>
    <w:rsid w:val="6A594402"/>
    <w:rsid w:val="6A64BB6B"/>
    <w:rsid w:val="6A7636C2"/>
    <w:rsid w:val="6A829F8E"/>
    <w:rsid w:val="6A851A5D"/>
    <w:rsid w:val="6A9ED1DA"/>
    <w:rsid w:val="6ACEFD05"/>
    <w:rsid w:val="6AFE28BD"/>
    <w:rsid w:val="6B1C5187"/>
    <w:rsid w:val="6B4EB71C"/>
    <w:rsid w:val="6B74F6F7"/>
    <w:rsid w:val="6B84FE3E"/>
    <w:rsid w:val="6BB6AEFB"/>
    <w:rsid w:val="6BC13D4A"/>
    <w:rsid w:val="6BDE1CD7"/>
    <w:rsid w:val="6C53E6BC"/>
    <w:rsid w:val="6C75E6EA"/>
    <w:rsid w:val="6C829581"/>
    <w:rsid w:val="6C89C5DF"/>
    <w:rsid w:val="6CB2693E"/>
    <w:rsid w:val="6CB55F61"/>
    <w:rsid w:val="6CC504B3"/>
    <w:rsid w:val="6CC96E62"/>
    <w:rsid w:val="6D04B3D6"/>
    <w:rsid w:val="6D0DF484"/>
    <w:rsid w:val="6D0F2457"/>
    <w:rsid w:val="6D181139"/>
    <w:rsid w:val="6D29A527"/>
    <w:rsid w:val="6D8247B8"/>
    <w:rsid w:val="6DB478F9"/>
    <w:rsid w:val="6DC6A87E"/>
    <w:rsid w:val="6DFB5357"/>
    <w:rsid w:val="6DFF5AAC"/>
    <w:rsid w:val="6E6EBEBE"/>
    <w:rsid w:val="6E974C12"/>
    <w:rsid w:val="6E9E095F"/>
    <w:rsid w:val="6ECC3355"/>
    <w:rsid w:val="6ECD1529"/>
    <w:rsid w:val="6F047C71"/>
    <w:rsid w:val="6F0DBAA0"/>
    <w:rsid w:val="6F3E6D82"/>
    <w:rsid w:val="6F6119D1"/>
    <w:rsid w:val="6F8A47E7"/>
    <w:rsid w:val="6FB23836"/>
    <w:rsid w:val="6FCFE49F"/>
    <w:rsid w:val="6FF48619"/>
    <w:rsid w:val="6FF68F3D"/>
    <w:rsid w:val="70218589"/>
    <w:rsid w:val="70259ED9"/>
    <w:rsid w:val="70328AE1"/>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D4105D"/>
    <w:rsid w:val="74D67F81"/>
    <w:rsid w:val="750B29B1"/>
    <w:rsid w:val="7524DCFB"/>
    <w:rsid w:val="753F67B3"/>
    <w:rsid w:val="75413045"/>
    <w:rsid w:val="75590A45"/>
    <w:rsid w:val="7567D5E1"/>
    <w:rsid w:val="7576A70F"/>
    <w:rsid w:val="757BCD34"/>
    <w:rsid w:val="75A92411"/>
    <w:rsid w:val="75BF8ADE"/>
    <w:rsid w:val="75C23A8E"/>
    <w:rsid w:val="76157262"/>
    <w:rsid w:val="763D3613"/>
    <w:rsid w:val="76DBB7CC"/>
    <w:rsid w:val="77734E86"/>
    <w:rsid w:val="77A5B320"/>
    <w:rsid w:val="77C8DA91"/>
    <w:rsid w:val="785C7DBD"/>
    <w:rsid w:val="7860C401"/>
    <w:rsid w:val="78A47CEF"/>
    <w:rsid w:val="78F7CD6D"/>
    <w:rsid w:val="7912789F"/>
    <w:rsid w:val="791D05E5"/>
    <w:rsid w:val="797ABA0C"/>
    <w:rsid w:val="79C649B6"/>
    <w:rsid w:val="79FA82FC"/>
    <w:rsid w:val="7A0624F3"/>
    <w:rsid w:val="7A861CF7"/>
    <w:rsid w:val="7A912873"/>
    <w:rsid w:val="7AB3B4BC"/>
    <w:rsid w:val="7B00F34F"/>
    <w:rsid w:val="7B21D67A"/>
    <w:rsid w:val="7B44D329"/>
    <w:rsid w:val="7B46E1EE"/>
    <w:rsid w:val="7B47885E"/>
    <w:rsid w:val="7BB565D1"/>
    <w:rsid w:val="7BB5D4AE"/>
    <w:rsid w:val="7BBEDB7F"/>
    <w:rsid w:val="7BD8CE32"/>
    <w:rsid w:val="7BEC534D"/>
    <w:rsid w:val="7BFEA594"/>
    <w:rsid w:val="7C5657DC"/>
    <w:rsid w:val="7C5EF1AE"/>
    <w:rsid w:val="7C672D47"/>
    <w:rsid w:val="7C6D1D8C"/>
    <w:rsid w:val="7C80491C"/>
    <w:rsid w:val="7C8C25C2"/>
    <w:rsid w:val="7C97BBB2"/>
    <w:rsid w:val="7C99D8BE"/>
    <w:rsid w:val="7C9D0E56"/>
    <w:rsid w:val="7CF61F90"/>
    <w:rsid w:val="7D00E5AB"/>
    <w:rsid w:val="7D4AA78F"/>
    <w:rsid w:val="7D648FC9"/>
    <w:rsid w:val="7D78ED9B"/>
    <w:rsid w:val="7D8443EB"/>
    <w:rsid w:val="7E0F1CFD"/>
    <w:rsid w:val="7E33DD27"/>
    <w:rsid w:val="7E395F6E"/>
    <w:rsid w:val="7E3D2040"/>
    <w:rsid w:val="7E531E48"/>
    <w:rsid w:val="7EA34338"/>
    <w:rsid w:val="7EA7DECF"/>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chartTrackingRefBased/>
  <w15:docId w15:val="{9C823214-61E9-465D-B7FE-B95EC3F14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eastAsiaTheme="majorEastAsia" w:hAnsiTheme="majorHAnsi"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customStyle="1" w:styleId="CommentTextChar">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customStyle="1" w:styleId="CommentSubjectChar">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customStyle="1" w:styleId="Heading3Char">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semiHidden/>
    <w:unhideWhenUsed/>
    <w:rsid w:val="00021D7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9F17EF"/>
  </w:style>
  <w:style w:type="character" w:styleId="Emphasis">
    <w:name w:val="Emphasis"/>
    <w:basedOn w:val="DefaultParagraphFont"/>
    <w:uiPriority w:val="20"/>
    <w:qFormat/>
    <w:rsid w:val="00795BDE"/>
    <w:rPr>
      <w:i/>
      <w:iCs/>
    </w:rPr>
  </w:style>
  <w:style w:type="character" w:customStyle="1" w:styleId="apple-converted-space">
    <w:name w:val="apple-converted-space"/>
    <w:basedOn w:val="DefaultParagraphFont"/>
    <w:rsid w:val="002E2023"/>
  </w:style>
  <w:style w:type="paragraph" w:customStyle="1" w:styleId="paragraph">
    <w:name w:val="paragraph"/>
    <w:basedOn w:val="Normal"/>
    <w:rsid w:val="005B33FF"/>
    <w:pPr>
      <w:spacing w:before="100" w:beforeAutospacing="1" w:after="100" w:afterAutospacing="1"/>
    </w:pPr>
    <w:rPr>
      <w:rFonts w:ascii="Times New Roman" w:eastAsia="Times New Roman" w:hAnsi="Times New Roman" w:cs="Times New Roman"/>
      <w:lang w:eastAsia="zh-CN"/>
    </w:rPr>
  </w:style>
  <w:style w:type="character" w:customStyle="1" w:styleId="eop">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customStyle="1" w:styleId="HeaderChar">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customStyle="1" w:styleId="FooterChar">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1F6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861A7C"/>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250AE"/>
    <w:rPr>
      <w:rFonts w:asciiTheme="majorHAnsi" w:eastAsiaTheme="majorEastAsia" w:hAnsiTheme="majorHAnsi"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60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6053"/>
    <w:rPr>
      <w:rFonts w:ascii="Calibri" w:hAnsi="Calibri" w:cs="Calibri"/>
      <w:noProof/>
      <w:lang w:val="en-US"/>
    </w:rPr>
  </w:style>
  <w:style w:type="paragraph" w:customStyle="1" w:styleId="EndNoteBibliography">
    <w:name w:val="EndNote Bibliography"/>
    <w:basedOn w:val="Normal"/>
    <w:link w:val="EndNoteBibliographyChar"/>
    <w:rsid w:val="00B96053"/>
    <w:rPr>
      <w:rFonts w:ascii="Calibri" w:hAnsi="Calibri" w:cs="Calibri"/>
      <w:noProof/>
      <w:lang w:val="en-US"/>
    </w:rPr>
  </w:style>
  <w:style w:type="character" w:customStyle="1" w:styleId="EndNoteBibliographyChar">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customStyle="1" w:styleId="anchor-text">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 w:type="character" w:styleId="PageNumber">
    <w:name w:val="page number"/>
    <w:basedOn w:val="DefaultParagraphFont"/>
    <w:uiPriority w:val="99"/>
    <w:semiHidden/>
    <w:unhideWhenUsed/>
    <w:rsid w:val="00FB4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malanchini@qmul.ac.uk" TargetMode="External"/><Relationship Id="rId13" Type="http://schemas.openxmlformats.org/officeDocument/2006/relationships/customXml" Target="ink/ink1.xm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mailto:Robert.plomin@kcl.ac.uk" TargetMode="External"/><Relationship Id="rId12" Type="http://schemas.openxmlformats.org/officeDocument/2006/relationships/image" Target="media/image3.tiff"/><Relationship Id="rId25" Type="http://schemas.openxmlformats.org/officeDocument/2006/relationships/footer" Target="footer1.xml"/><Relationship Id="rId2" Type="http://schemas.openxmlformats.org/officeDocument/2006/relationships/styles" Target="styles.xml"/><Relationship Id="rId20" Type="http://schemas.openxmlformats.org/officeDocument/2006/relationships/customXml" Target="ink/ink2.xml"/><Relationship Id="rId29" Type="http://schemas.microsoft.com/office/2020/10/relationships/intelligence" Target="intelligence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eader" Target="header1.xml"/><Relationship Id="rId5" Type="http://schemas.openxmlformats.org/officeDocument/2006/relationships/footnotes" Target="footnotes.xml"/><Relationship Id="rId23" Type="http://schemas.openxmlformats.org/officeDocument/2006/relationships/hyperlink" Target="https://github.com/CoDEresearchlab" TargetMode="External"/><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hyperlink" Target="https://osf.io/nq2wy?mode=&amp;revisionId=&amp;view_only=" TargetMode="External"/><Relationship Id="rId22" Type="http://schemas.openxmlformats.org/officeDocument/2006/relationships/hyperlink" Target="https://osf.io/nq2wy" TargetMode="External"/><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15T15:24:46.35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15T15:23:37.276"/>
    </inkml:context>
    <inkml:brush xml:id="br0">
      <inkml:brushProperty name="width" value="0.035" units="cm"/>
      <inkml:brushProperty name="height" value="0.035" units="cm"/>
      <inkml:brushProperty name="color" value="#E71224"/>
    </inkml:brush>
  </inkml:definitions>
  <inkml:trace contextRef="#ctx0" brushRef="#br0">0 31 24575,'4'-4'0,"1"-5"0,3 0 0,0 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58</TotalTime>
  <Pages>18</Pages>
  <Words>9512</Words>
  <Characters>54219</Characters>
  <Application>Microsoft Office Word</Application>
  <DocSecurity>0</DocSecurity>
  <Lines>451</Lines>
  <Paragraphs>127</Paragraphs>
  <ScaleCrop>false</ScaleCrop>
  <Company/>
  <LinksUpToDate>false</LinksUpToDate>
  <CharactersWithSpaces>63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omin</dc:creator>
  <cp:keywords/>
  <dc:description/>
  <cp:lastModifiedBy>Wangjingyi Liao</cp:lastModifiedBy>
  <cp:revision>35</cp:revision>
  <dcterms:created xsi:type="dcterms:W3CDTF">2023-12-20T11:26:00Z</dcterms:created>
  <dcterms:modified xsi:type="dcterms:W3CDTF">2024-03-2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